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E4E94" w14:textId="43F3BC52" w:rsidR="00731B1D" w:rsidRPr="0000291B" w:rsidRDefault="00D90C55" w:rsidP="000E1FF1">
      <w:pPr>
        <w:jc w:val="center"/>
        <w:rPr>
          <w:rFonts w:ascii="Cambria" w:hAnsi="Cambria"/>
          <w:b/>
          <w:sz w:val="32"/>
          <w:szCs w:val="28"/>
          <w:lang w:val="id-ID"/>
        </w:rPr>
      </w:pPr>
      <w:r w:rsidRPr="0072563E">
        <w:rPr>
          <w:rFonts w:ascii="Cambria" w:hAnsi="Cambria"/>
          <w:b/>
          <w:noProof/>
          <w:sz w:val="28"/>
        </w:rPr>
        <w:t xml:space="preserve">Comparison </w:t>
      </w:r>
      <w:r>
        <w:rPr>
          <w:rFonts w:ascii="Cambria" w:hAnsi="Cambria"/>
          <w:b/>
          <w:noProof/>
          <w:sz w:val="28"/>
        </w:rPr>
        <w:t>o</w:t>
      </w:r>
      <w:r w:rsidRPr="0072563E">
        <w:rPr>
          <w:rFonts w:ascii="Cambria" w:hAnsi="Cambria"/>
          <w:b/>
          <w:noProof/>
          <w:sz w:val="28"/>
        </w:rPr>
        <w:t>f K</w:t>
      </w:r>
      <w:r>
        <w:rPr>
          <w:rFonts w:ascii="Cambria" w:hAnsi="Cambria"/>
          <w:b/>
          <w:noProof/>
          <w:sz w:val="28"/>
        </w:rPr>
        <w:t>NN</w:t>
      </w:r>
      <w:r w:rsidRPr="0072563E">
        <w:rPr>
          <w:rFonts w:ascii="Cambria" w:hAnsi="Cambria"/>
          <w:b/>
          <w:noProof/>
          <w:sz w:val="28"/>
        </w:rPr>
        <w:t xml:space="preserve"> </w:t>
      </w:r>
      <w:r>
        <w:rPr>
          <w:rFonts w:ascii="Cambria" w:hAnsi="Cambria"/>
          <w:b/>
          <w:noProof/>
          <w:sz w:val="28"/>
        </w:rPr>
        <w:t>a</w:t>
      </w:r>
      <w:r w:rsidRPr="0072563E">
        <w:rPr>
          <w:rFonts w:ascii="Cambria" w:hAnsi="Cambria"/>
          <w:b/>
          <w:noProof/>
          <w:sz w:val="28"/>
        </w:rPr>
        <w:t>nd S</w:t>
      </w:r>
      <w:r>
        <w:rPr>
          <w:rFonts w:ascii="Cambria" w:hAnsi="Cambria"/>
          <w:b/>
          <w:noProof/>
          <w:sz w:val="28"/>
        </w:rPr>
        <w:t>VM</w:t>
      </w:r>
      <w:r w:rsidRPr="0072563E">
        <w:rPr>
          <w:rFonts w:ascii="Cambria" w:hAnsi="Cambria"/>
          <w:b/>
          <w:noProof/>
          <w:sz w:val="28"/>
        </w:rPr>
        <w:t xml:space="preserve"> Algorithms </w:t>
      </w:r>
      <w:r>
        <w:rPr>
          <w:rFonts w:ascii="Cambria" w:hAnsi="Cambria"/>
          <w:b/>
          <w:noProof/>
          <w:sz w:val="28"/>
        </w:rPr>
        <w:t>i</w:t>
      </w:r>
      <w:r w:rsidRPr="0072563E">
        <w:rPr>
          <w:rFonts w:ascii="Cambria" w:hAnsi="Cambria"/>
          <w:b/>
          <w:noProof/>
          <w:sz w:val="28"/>
        </w:rPr>
        <w:t>n Facial Image Recognition Using Haar Wavelet Feature Extraction</w:t>
      </w:r>
    </w:p>
    <w:p w14:paraId="07E3B0DF" w14:textId="1DB8AA68" w:rsidR="00731B1D" w:rsidRPr="008E0CCD" w:rsidRDefault="00731B1D" w:rsidP="000E1FF1">
      <w:pPr>
        <w:jc w:val="center"/>
        <w:rPr>
          <w:rFonts w:ascii="Cambria" w:hAnsi="Cambria"/>
          <w:sz w:val="20"/>
          <w:lang w:val="id-ID"/>
        </w:rPr>
      </w:pPr>
    </w:p>
    <w:p w14:paraId="450514B5" w14:textId="5C950B03" w:rsidR="0000291B" w:rsidRPr="00526691" w:rsidRDefault="00F610C8" w:rsidP="000E1FF1">
      <w:pPr>
        <w:jc w:val="center"/>
        <w:rPr>
          <w:rFonts w:ascii="Cambria" w:hAnsi="Cambria"/>
          <w:b/>
          <w:sz w:val="20"/>
          <w:szCs w:val="20"/>
        </w:rPr>
      </w:pPr>
      <w:r>
        <w:rPr>
          <w:rFonts w:ascii="Cambria" w:hAnsi="Cambria"/>
          <w:b/>
          <w:sz w:val="20"/>
          <w:szCs w:val="20"/>
        </w:rPr>
        <w:t>Neneng Rachmalia Feta</w:t>
      </w:r>
    </w:p>
    <w:p w14:paraId="6EF83858" w14:textId="77777777" w:rsidR="0000291B" w:rsidRPr="0000291B" w:rsidRDefault="0000291B" w:rsidP="000E1FF1">
      <w:pPr>
        <w:jc w:val="center"/>
        <w:rPr>
          <w:rFonts w:ascii="Cambria" w:hAnsi="Cambria"/>
          <w:sz w:val="20"/>
          <w:szCs w:val="20"/>
          <w:lang w:val="id-ID"/>
        </w:rPr>
      </w:pPr>
    </w:p>
    <w:p w14:paraId="43968AF2" w14:textId="1F5EA209" w:rsidR="0000291B" w:rsidRPr="0000291B" w:rsidRDefault="00F610C8" w:rsidP="000E1FF1">
      <w:pPr>
        <w:jc w:val="center"/>
        <w:rPr>
          <w:rFonts w:ascii="Cambria" w:hAnsi="Cambria"/>
          <w:sz w:val="20"/>
          <w:szCs w:val="20"/>
          <w:lang w:val="id-ID"/>
        </w:rPr>
      </w:pPr>
      <w:r w:rsidRPr="00F610C8">
        <w:rPr>
          <w:rFonts w:ascii="Cambria" w:hAnsi="Cambria"/>
          <w:sz w:val="20"/>
          <w:szCs w:val="20"/>
          <w:lang w:val="id-ID"/>
        </w:rPr>
        <w:t>Information Systems and Technology</w:t>
      </w:r>
    </w:p>
    <w:p w14:paraId="015D2CE0" w14:textId="24CC1AA3" w:rsidR="0000291B" w:rsidRDefault="00526691" w:rsidP="000E1FF1">
      <w:pPr>
        <w:jc w:val="center"/>
        <w:rPr>
          <w:rFonts w:ascii="Cambria" w:hAnsi="Cambria"/>
          <w:sz w:val="20"/>
          <w:szCs w:val="20"/>
        </w:rPr>
      </w:pPr>
      <w:r>
        <w:rPr>
          <w:rFonts w:ascii="Cambria" w:hAnsi="Cambria"/>
          <w:sz w:val="20"/>
          <w:szCs w:val="20"/>
        </w:rPr>
        <w:t>Indonesia Cyber University</w:t>
      </w:r>
    </w:p>
    <w:p w14:paraId="4526946A" w14:textId="58F6744F" w:rsidR="00485402" w:rsidRPr="00526691" w:rsidRDefault="00485402" w:rsidP="000E1FF1">
      <w:pPr>
        <w:jc w:val="center"/>
        <w:rPr>
          <w:rFonts w:ascii="Cambria" w:hAnsi="Cambria"/>
          <w:sz w:val="20"/>
          <w:szCs w:val="20"/>
        </w:rPr>
      </w:pPr>
      <w:r w:rsidRPr="00485402">
        <w:rPr>
          <w:rFonts w:ascii="Cambria" w:hAnsi="Cambria"/>
          <w:sz w:val="20"/>
          <w:szCs w:val="20"/>
        </w:rPr>
        <w:t xml:space="preserve">Cyber-univ.com   </w:t>
      </w:r>
    </w:p>
    <w:p w14:paraId="26B724D0" w14:textId="1E807292" w:rsidR="00BB10EC" w:rsidRPr="00FC327B" w:rsidRDefault="00493496" w:rsidP="000E1FF1">
      <w:pPr>
        <w:jc w:val="center"/>
        <w:rPr>
          <w:rFonts w:ascii="Cambria" w:hAnsi="Cambria"/>
          <w:sz w:val="20"/>
          <w:szCs w:val="20"/>
        </w:rPr>
      </w:pPr>
      <w:r w:rsidRPr="00493496">
        <w:rPr>
          <w:rFonts w:ascii="Cambria" w:hAnsi="Cambria"/>
          <w:sz w:val="20"/>
          <w:szCs w:val="20"/>
          <w:lang w:val="id-ID"/>
        </w:rPr>
        <w:t>nrachmaliafeta@cyber-univ.ac.id</w:t>
      </w:r>
    </w:p>
    <w:p w14:paraId="184EEEF8" w14:textId="77777777" w:rsidR="00FC327B" w:rsidRPr="001673B1" w:rsidRDefault="00FC327B" w:rsidP="000E1FF1">
      <w:pPr>
        <w:rPr>
          <w:rFonts w:asciiTheme="majorHAnsi" w:hAnsiTheme="majorHAnsi"/>
          <w:sz w:val="20"/>
          <w:szCs w:val="20"/>
          <w:lang w:val="id-ID"/>
        </w:rPr>
      </w:pPr>
    </w:p>
    <w:p w14:paraId="5B0C023F" w14:textId="22FCF9FE" w:rsidR="003268A5" w:rsidRPr="00C95F7E" w:rsidRDefault="003268A5" w:rsidP="000E1FF1">
      <w:pPr>
        <w:jc w:val="center"/>
        <w:rPr>
          <w:rFonts w:asciiTheme="majorHAnsi" w:hAnsiTheme="majorHAnsi"/>
          <w:b/>
          <w:iCs/>
          <w:sz w:val="20"/>
          <w:szCs w:val="20"/>
        </w:rPr>
      </w:pPr>
      <w:r w:rsidRPr="00C95F7E">
        <w:rPr>
          <w:rFonts w:asciiTheme="majorHAnsi" w:hAnsiTheme="majorHAnsi"/>
          <w:b/>
          <w:iCs/>
          <w:sz w:val="20"/>
          <w:szCs w:val="20"/>
          <w:lang w:val="id-ID"/>
        </w:rPr>
        <w:t>Abstr</w:t>
      </w:r>
      <w:r w:rsidR="00D71264" w:rsidRPr="00C95F7E">
        <w:rPr>
          <w:rFonts w:asciiTheme="majorHAnsi" w:hAnsiTheme="majorHAnsi"/>
          <w:b/>
          <w:iCs/>
          <w:sz w:val="20"/>
          <w:szCs w:val="20"/>
        </w:rPr>
        <w:t>act</w:t>
      </w:r>
    </w:p>
    <w:p w14:paraId="7A9FCB86" w14:textId="4B4FB44D" w:rsidR="00FC38AB" w:rsidRPr="002307A4" w:rsidRDefault="00B128B9" w:rsidP="000E1FF1">
      <w:pPr>
        <w:jc w:val="both"/>
        <w:rPr>
          <w:rFonts w:asciiTheme="majorHAnsi" w:hAnsiTheme="majorHAnsi"/>
          <w:iCs/>
          <w:sz w:val="20"/>
          <w:szCs w:val="20"/>
        </w:rPr>
      </w:pPr>
      <w:r>
        <w:rPr>
          <w:rFonts w:asciiTheme="majorHAnsi" w:hAnsiTheme="majorHAnsi"/>
          <w:iCs/>
          <w:sz w:val="20"/>
          <w:szCs w:val="20"/>
          <w:lang w:val="id-ID"/>
        </w:rPr>
        <w:t>T</w:t>
      </w:r>
      <w:r w:rsidRPr="00B128B9">
        <w:rPr>
          <w:rFonts w:asciiTheme="majorHAnsi" w:hAnsiTheme="majorHAnsi"/>
          <w:iCs/>
          <w:sz w:val="20"/>
          <w:szCs w:val="20"/>
          <w:lang w:val="id-ID"/>
        </w:rPr>
        <w:t xml:space="preserve">o process all the pixels in the face image, feature extraction can be performed using the Haar Wavelet method so that it processes identifiers with lower dimensions. However, </w:t>
      </w:r>
      <w:r>
        <w:rPr>
          <w:rFonts w:asciiTheme="majorHAnsi" w:hAnsiTheme="majorHAnsi"/>
          <w:iCs/>
          <w:sz w:val="20"/>
          <w:szCs w:val="20"/>
          <w:lang w:val="id-ID"/>
        </w:rPr>
        <w:t xml:space="preserve">a classification algorithm </w:t>
      </w:r>
      <w:r w:rsidR="00C143CF">
        <w:rPr>
          <w:rFonts w:asciiTheme="majorHAnsi" w:hAnsiTheme="majorHAnsi"/>
          <w:iCs/>
          <w:sz w:val="20"/>
          <w:szCs w:val="20"/>
          <w:lang w:val="id-ID"/>
        </w:rPr>
        <w:t>must</w:t>
      </w:r>
      <w:r>
        <w:rPr>
          <w:rFonts w:asciiTheme="majorHAnsi" w:hAnsiTheme="majorHAnsi"/>
          <w:iCs/>
          <w:sz w:val="20"/>
          <w:szCs w:val="20"/>
          <w:lang w:val="id-ID"/>
        </w:rPr>
        <w:t xml:space="preserve"> separate the distance between classes with minimal data to classify low-dimensional facial images</w:t>
      </w:r>
      <w:r w:rsidRPr="00B128B9">
        <w:rPr>
          <w:rFonts w:asciiTheme="majorHAnsi" w:hAnsiTheme="majorHAnsi"/>
          <w:iCs/>
          <w:sz w:val="20"/>
          <w:szCs w:val="20"/>
          <w:lang w:val="id-ID"/>
        </w:rPr>
        <w:t>. KNN and SVM algorithms are classifiers that can be used for facial image recognition. When classifying images, SVM creates a hyperplane, divides the input space between classes and classifies based on which side of the hyperplane the unclassified object is placed when it is placed in the input space. KNN uses a voting system to determine which class an unclassified object belongs to, taking into account the nearest neighbor class in the decision space. When classifying, KNN will generally classify accurately</w:t>
      </w:r>
      <w:r>
        <w:rPr>
          <w:rFonts w:asciiTheme="majorHAnsi" w:hAnsiTheme="majorHAnsi"/>
          <w:iCs/>
          <w:sz w:val="20"/>
          <w:szCs w:val="20"/>
          <w:lang w:val="id-ID"/>
        </w:rPr>
        <w:t>, resulting</w:t>
      </w:r>
      <w:r w:rsidRPr="00B128B9">
        <w:rPr>
          <w:rFonts w:asciiTheme="majorHAnsi" w:hAnsiTheme="majorHAnsi"/>
          <w:iCs/>
          <w:sz w:val="20"/>
          <w:szCs w:val="20"/>
          <w:lang w:val="id-ID"/>
        </w:rPr>
        <w:t xml:space="preserve"> in some minor misclassifications that plagued the final classified image. This study aims to compare the two algorithms on image identifiers with low dimensions resulting from haar wavelet extraction. The research results obtained are facial image classification using the haar wavelet extraction method using the SVM algorithm to obtain an accuracy of 98.8%. Whereas when using the KNN algorithm</w:t>
      </w:r>
      <w:r>
        <w:rPr>
          <w:rFonts w:asciiTheme="majorHAnsi" w:hAnsiTheme="majorHAnsi"/>
          <w:iCs/>
          <w:sz w:val="20"/>
          <w:szCs w:val="20"/>
          <w:lang w:val="id-ID"/>
        </w:rPr>
        <w:t>,</w:t>
      </w:r>
      <w:r w:rsidRPr="00B128B9">
        <w:rPr>
          <w:rFonts w:asciiTheme="majorHAnsi" w:hAnsiTheme="majorHAnsi"/>
          <w:iCs/>
          <w:sz w:val="20"/>
          <w:szCs w:val="20"/>
          <w:lang w:val="id-ID"/>
        </w:rPr>
        <w:t xml:space="preserve"> the accuracy obtained is 96.6%. The results of this study show that the SVM algorithm produces better accuracy in facial image recognition using haar wavelet feature extraction compared to the KNN algorithm. The SVM algorithm </w:t>
      </w:r>
      <w:r>
        <w:rPr>
          <w:rFonts w:asciiTheme="majorHAnsi" w:hAnsiTheme="majorHAnsi"/>
          <w:iCs/>
          <w:sz w:val="20"/>
          <w:szCs w:val="20"/>
          <w:lang w:val="id-ID"/>
        </w:rPr>
        <w:t>can</w:t>
      </w:r>
      <w:r w:rsidRPr="00B128B9">
        <w:rPr>
          <w:rFonts w:asciiTheme="majorHAnsi" w:hAnsiTheme="majorHAnsi"/>
          <w:iCs/>
          <w:sz w:val="20"/>
          <w:szCs w:val="20"/>
          <w:lang w:val="id-ID"/>
        </w:rPr>
        <w:t xml:space="preserve"> recognize facial images even though it uses image training data with various face poses and sizes, resulting in higher accuracy</w:t>
      </w:r>
      <w:r w:rsidR="00407A87" w:rsidRPr="00F57E4D">
        <w:rPr>
          <w:rFonts w:asciiTheme="majorHAnsi" w:hAnsiTheme="majorHAnsi"/>
          <w:iCs/>
          <w:sz w:val="20"/>
          <w:szCs w:val="20"/>
          <w:lang w:val="id-ID"/>
        </w:rPr>
        <w:t>.</w:t>
      </w:r>
      <w:r w:rsidR="00407A87" w:rsidRPr="00407A87">
        <w:rPr>
          <w:color w:val="FF0000"/>
        </w:rPr>
        <w:t xml:space="preserve"> </w:t>
      </w:r>
    </w:p>
    <w:p w14:paraId="1CF0B988" w14:textId="77777777" w:rsidR="003268A5" w:rsidRPr="00C95F7E" w:rsidRDefault="003268A5" w:rsidP="000E1FF1">
      <w:pPr>
        <w:jc w:val="both"/>
        <w:rPr>
          <w:rFonts w:asciiTheme="majorHAnsi" w:hAnsiTheme="majorHAnsi"/>
          <w:iCs/>
          <w:sz w:val="20"/>
          <w:szCs w:val="20"/>
          <w:lang w:val="en-ID"/>
        </w:rPr>
      </w:pPr>
    </w:p>
    <w:p w14:paraId="5A0A63F5" w14:textId="65AC73DD" w:rsidR="003268A5" w:rsidRPr="00EC255C" w:rsidRDefault="00C95F7E" w:rsidP="000E1FF1">
      <w:pPr>
        <w:jc w:val="both"/>
        <w:rPr>
          <w:rFonts w:asciiTheme="majorHAnsi" w:hAnsiTheme="majorHAnsi"/>
          <w:iCs/>
          <w:sz w:val="20"/>
          <w:szCs w:val="20"/>
        </w:rPr>
      </w:pPr>
      <w:r w:rsidRPr="00C95F7E">
        <w:rPr>
          <w:rFonts w:asciiTheme="majorHAnsi" w:hAnsiTheme="majorHAnsi"/>
          <w:iCs/>
          <w:sz w:val="20"/>
          <w:szCs w:val="20"/>
          <w:lang w:val="id-ID"/>
        </w:rPr>
        <w:t>Keywords</w:t>
      </w:r>
      <w:r w:rsidR="003268A5" w:rsidRPr="00C95F7E">
        <w:rPr>
          <w:rFonts w:asciiTheme="majorHAnsi" w:hAnsiTheme="majorHAnsi"/>
          <w:iCs/>
          <w:sz w:val="20"/>
          <w:szCs w:val="20"/>
          <w:lang w:val="id-ID"/>
        </w:rPr>
        <w:t xml:space="preserve">: </w:t>
      </w:r>
      <w:r w:rsidR="00B128B9" w:rsidRPr="00B128B9">
        <w:rPr>
          <w:rFonts w:asciiTheme="majorHAnsi" w:hAnsiTheme="majorHAnsi"/>
          <w:iCs/>
          <w:sz w:val="20"/>
          <w:szCs w:val="20"/>
          <w:lang w:val="en-ID"/>
        </w:rPr>
        <w:t>facial image recognition, feature extraction, Haar Wavelet, SVM algorithm, KNN algorithm, low dimension, accuracy</w:t>
      </w:r>
      <w:r w:rsidR="00EC255C">
        <w:rPr>
          <w:rFonts w:asciiTheme="majorHAnsi" w:hAnsiTheme="majorHAnsi"/>
          <w:iCs/>
          <w:sz w:val="20"/>
          <w:szCs w:val="20"/>
        </w:rPr>
        <w:t>.</w:t>
      </w:r>
    </w:p>
    <w:p w14:paraId="5BA987C4" w14:textId="77777777" w:rsidR="003268A5" w:rsidRPr="001673B1" w:rsidRDefault="003268A5" w:rsidP="000E1FF1">
      <w:pPr>
        <w:jc w:val="both"/>
        <w:rPr>
          <w:rFonts w:asciiTheme="majorHAnsi" w:hAnsiTheme="majorHAnsi"/>
          <w:sz w:val="20"/>
          <w:szCs w:val="20"/>
          <w:lang w:val="id-ID"/>
        </w:rPr>
      </w:pPr>
    </w:p>
    <w:p w14:paraId="22E2C336" w14:textId="631068BA" w:rsidR="00286B47" w:rsidRPr="00C95F7E" w:rsidRDefault="00D71264" w:rsidP="000E1FF1">
      <w:pPr>
        <w:jc w:val="center"/>
        <w:rPr>
          <w:rFonts w:asciiTheme="majorHAnsi" w:hAnsiTheme="majorHAnsi"/>
          <w:b/>
          <w:i/>
          <w:sz w:val="20"/>
          <w:szCs w:val="20"/>
          <w:lang w:val="id-ID"/>
        </w:rPr>
      </w:pPr>
      <w:r w:rsidRPr="00C95F7E">
        <w:rPr>
          <w:rFonts w:asciiTheme="majorHAnsi" w:hAnsiTheme="majorHAnsi"/>
          <w:b/>
          <w:i/>
          <w:sz w:val="20"/>
          <w:szCs w:val="20"/>
          <w:lang w:val="id-ID"/>
        </w:rPr>
        <w:t>Abstrak</w:t>
      </w:r>
    </w:p>
    <w:p w14:paraId="41F00966" w14:textId="1605FCF2" w:rsidR="00FC327B" w:rsidRPr="00D90C55" w:rsidRDefault="00F06E99" w:rsidP="000E1FF1">
      <w:pPr>
        <w:jc w:val="both"/>
        <w:rPr>
          <w:rFonts w:asciiTheme="majorHAnsi" w:hAnsiTheme="majorHAnsi"/>
          <w:i/>
          <w:iCs/>
          <w:sz w:val="20"/>
          <w:szCs w:val="20"/>
          <w:lang w:val="id-ID"/>
        </w:rPr>
      </w:pPr>
      <w:r w:rsidRPr="00F06E99">
        <w:rPr>
          <w:rFonts w:asciiTheme="majorHAnsi" w:hAnsiTheme="majorHAnsi"/>
          <w:i/>
          <w:sz w:val="20"/>
          <w:szCs w:val="20"/>
          <w:lang w:val="id-ID"/>
        </w:rPr>
        <w:t>Agar memproses keseluruhan piksel di dalam citra wajah, dapat dilakukan ekstraksi ciri menggunakan metode Haar Wavelet sehingga diproses penciri dengan dimensi yang lebih rendah. Namun untuk mengklasifikasikan citra wajah dengan dimensi rendah tersebut dibutuhkan algoritma klasifikasi yang dapat memisahkan jarak antar kelas dengan data yang minimal. Algoritma KNN dan SVM merupakan pengklasifikasi yang dapat digunakan untuk pengenalan citra wajah.</w:t>
      </w:r>
      <w:r w:rsidR="00F57E4D" w:rsidRPr="00D90C55">
        <w:rPr>
          <w:rFonts w:asciiTheme="majorHAnsi" w:hAnsiTheme="majorHAnsi"/>
          <w:i/>
          <w:sz w:val="20"/>
          <w:szCs w:val="20"/>
          <w:lang w:val="sv-FI"/>
        </w:rPr>
        <w:t xml:space="preserve"> </w:t>
      </w:r>
      <w:r w:rsidRPr="00F06E99">
        <w:rPr>
          <w:rFonts w:asciiTheme="majorHAnsi" w:hAnsiTheme="majorHAnsi"/>
          <w:i/>
          <w:sz w:val="20"/>
          <w:szCs w:val="20"/>
          <w:lang w:val="id-ID"/>
        </w:rPr>
        <w:t xml:space="preserve">Saat mengklasifikasikan gambar, SVM membuat hyperplane, membagi ruang input antara kelas dan mengklasifikasikan berdasarkan sisi mana dari hyperplane objek yang tidak terklasifikasi mendarat ketika ditempatkan di ruang input. KNN menggunakan sistem pemungutan suara untuk menentukan kelas mana yang dimiliki objek yang tidak diklasifikasikan, dengan mempertimbangkan kelas tetangga terdekat di ruang keputusan. Saat mengklasifikasikan, </w:t>
      </w:r>
      <w:r w:rsidR="00E45B20" w:rsidRPr="00D90C55">
        <w:rPr>
          <w:rFonts w:asciiTheme="majorHAnsi" w:hAnsiTheme="majorHAnsi"/>
          <w:i/>
          <w:sz w:val="20"/>
          <w:szCs w:val="20"/>
          <w:lang w:val="id-ID"/>
        </w:rPr>
        <w:t>K</w:t>
      </w:r>
      <w:r w:rsidRPr="00F06E99">
        <w:rPr>
          <w:rFonts w:asciiTheme="majorHAnsi" w:hAnsiTheme="majorHAnsi"/>
          <w:i/>
          <w:sz w:val="20"/>
          <w:szCs w:val="20"/>
          <w:lang w:val="id-ID"/>
        </w:rPr>
        <w:t>NN umumnya akan mengklasifikasikan secara akurat; namun, ini menghasilkan beberapa kesalahan klasifikasi kecil yang mengganggu gambar akhir yang diklasifikasika</w:t>
      </w:r>
      <w:r w:rsidR="00D97ED6" w:rsidRPr="00D90C55">
        <w:rPr>
          <w:rFonts w:asciiTheme="majorHAnsi" w:hAnsiTheme="majorHAnsi"/>
          <w:i/>
          <w:sz w:val="20"/>
          <w:szCs w:val="20"/>
          <w:lang w:val="id-ID"/>
        </w:rPr>
        <w:t>n</w:t>
      </w:r>
      <w:r w:rsidRPr="00F06E99">
        <w:rPr>
          <w:rFonts w:asciiTheme="majorHAnsi" w:hAnsiTheme="majorHAnsi"/>
          <w:i/>
          <w:sz w:val="20"/>
          <w:szCs w:val="20"/>
          <w:lang w:val="id-ID"/>
        </w:rPr>
        <w:t>. Penelitian ini bertujuan untuk membandingkan dua algoritma tersebut pada penciri citra dengan dimensi yang rendah hasil ekstraksi haar wavelet. Hasil penelitian yang diperoleh adalah klasifikasi citra wajah dengan metode ektraksi haar wavelet menggunakan algoritma SVM</w:t>
      </w:r>
      <w:r w:rsidR="008D7BDC" w:rsidRPr="00D90C55">
        <w:rPr>
          <w:rFonts w:asciiTheme="majorHAnsi" w:hAnsiTheme="majorHAnsi"/>
          <w:i/>
          <w:sz w:val="20"/>
          <w:szCs w:val="20"/>
          <w:lang w:val="id-ID"/>
        </w:rPr>
        <w:t xml:space="preserve"> </w:t>
      </w:r>
      <w:r w:rsidR="00EE40F5" w:rsidRPr="00D90C55">
        <w:rPr>
          <w:rFonts w:asciiTheme="majorHAnsi" w:hAnsiTheme="majorHAnsi"/>
          <w:i/>
          <w:sz w:val="20"/>
          <w:szCs w:val="20"/>
          <w:lang w:val="id-ID"/>
        </w:rPr>
        <w:t xml:space="preserve">mendapatkan </w:t>
      </w:r>
      <w:r w:rsidRPr="00F06E99">
        <w:rPr>
          <w:rFonts w:asciiTheme="majorHAnsi" w:hAnsiTheme="majorHAnsi"/>
          <w:i/>
          <w:sz w:val="20"/>
          <w:szCs w:val="20"/>
          <w:lang w:val="id-ID"/>
        </w:rPr>
        <w:t xml:space="preserve">akurasi sebesar 98.8%. Sedangkan pada saat menggunakan algoritma KNN akurasi yang </w:t>
      </w:r>
      <w:r w:rsidR="00C75724" w:rsidRPr="00D90C55">
        <w:rPr>
          <w:rFonts w:asciiTheme="majorHAnsi" w:hAnsiTheme="majorHAnsi"/>
          <w:i/>
          <w:sz w:val="20"/>
          <w:szCs w:val="20"/>
          <w:lang w:val="sv-FI"/>
        </w:rPr>
        <w:t>didapatkan</w:t>
      </w:r>
      <w:r w:rsidRPr="00F06E99">
        <w:rPr>
          <w:rFonts w:asciiTheme="majorHAnsi" w:hAnsiTheme="majorHAnsi"/>
          <w:i/>
          <w:sz w:val="20"/>
          <w:szCs w:val="20"/>
          <w:lang w:val="id-ID"/>
        </w:rPr>
        <w:t xml:space="preserve"> sebesar 96.6%. Hasil penelitian ini diperoleh bahwa algoritma SVM menghasilkan</w:t>
      </w:r>
      <w:r w:rsidR="00C75724" w:rsidRPr="00D90C55">
        <w:rPr>
          <w:rFonts w:asciiTheme="majorHAnsi" w:hAnsiTheme="majorHAnsi"/>
          <w:i/>
          <w:sz w:val="20"/>
          <w:szCs w:val="20"/>
          <w:lang w:val="id-ID"/>
        </w:rPr>
        <w:t xml:space="preserve"> </w:t>
      </w:r>
      <w:r w:rsidRPr="00F06E99">
        <w:rPr>
          <w:rFonts w:asciiTheme="majorHAnsi" w:hAnsiTheme="majorHAnsi"/>
          <w:i/>
          <w:sz w:val="20"/>
          <w:szCs w:val="20"/>
          <w:lang w:val="id-ID"/>
        </w:rPr>
        <w:t>akurasi yang lebih baik pada pengenalan citra wajah menggunakan ekstraksi ciri haar wavelet dibandingka</w:t>
      </w:r>
      <w:r w:rsidR="00C75724" w:rsidRPr="00D90C55">
        <w:rPr>
          <w:rFonts w:asciiTheme="majorHAnsi" w:hAnsiTheme="majorHAnsi"/>
          <w:i/>
          <w:sz w:val="20"/>
          <w:szCs w:val="20"/>
          <w:lang w:val="id-ID"/>
        </w:rPr>
        <w:t xml:space="preserve">n dengan </w:t>
      </w:r>
      <w:r w:rsidRPr="00F06E99">
        <w:rPr>
          <w:rFonts w:asciiTheme="majorHAnsi" w:hAnsiTheme="majorHAnsi"/>
          <w:i/>
          <w:sz w:val="20"/>
          <w:szCs w:val="20"/>
          <w:lang w:val="id-ID"/>
        </w:rPr>
        <w:t>algoritma KNN</w:t>
      </w:r>
      <w:r w:rsidR="0021330C" w:rsidRPr="00D90C55">
        <w:rPr>
          <w:rFonts w:asciiTheme="majorHAnsi" w:hAnsiTheme="majorHAnsi"/>
          <w:i/>
          <w:sz w:val="20"/>
          <w:szCs w:val="20"/>
          <w:lang w:val="id-ID"/>
        </w:rPr>
        <w:t>.</w:t>
      </w:r>
      <w:r w:rsidR="00107AF4" w:rsidRPr="00D90C55">
        <w:rPr>
          <w:rFonts w:asciiTheme="majorHAnsi" w:hAnsiTheme="majorHAnsi"/>
          <w:i/>
          <w:sz w:val="20"/>
          <w:szCs w:val="20"/>
          <w:lang w:val="id-ID"/>
        </w:rPr>
        <w:t xml:space="preserve"> </w:t>
      </w:r>
      <w:r w:rsidR="00D07857" w:rsidRPr="00D90C55">
        <w:rPr>
          <w:rFonts w:asciiTheme="majorHAnsi" w:hAnsiTheme="majorHAnsi"/>
          <w:i/>
          <w:iCs/>
          <w:sz w:val="20"/>
          <w:szCs w:val="20"/>
          <w:lang w:val="id-ID"/>
        </w:rPr>
        <w:t>Algoritma SVM memiliki keunggulan dapat mengenali citra wajah meskipun menggunakan data latih citra dengan pose dan ukuran wajah yang beragam, sehingga menghasilkan nilai akurasi lebih tinggi</w:t>
      </w:r>
      <w:r w:rsidR="00407A87" w:rsidRPr="00D90C55">
        <w:rPr>
          <w:rFonts w:asciiTheme="majorHAnsi" w:hAnsiTheme="majorHAnsi"/>
          <w:i/>
          <w:iCs/>
          <w:sz w:val="20"/>
          <w:szCs w:val="20"/>
          <w:lang w:val="id-ID"/>
        </w:rPr>
        <w:t>.</w:t>
      </w:r>
    </w:p>
    <w:p w14:paraId="7EC58AE1" w14:textId="77777777" w:rsidR="00B128B9" w:rsidRPr="00D90C55" w:rsidRDefault="00B128B9" w:rsidP="000E1FF1">
      <w:pPr>
        <w:jc w:val="both"/>
        <w:rPr>
          <w:rFonts w:asciiTheme="majorHAnsi" w:hAnsiTheme="majorHAnsi"/>
          <w:i/>
          <w:iCs/>
          <w:sz w:val="20"/>
          <w:szCs w:val="20"/>
          <w:lang w:val="id-ID"/>
        </w:rPr>
      </w:pPr>
    </w:p>
    <w:p w14:paraId="4BC346AC" w14:textId="1F92EE70" w:rsidR="003268A5" w:rsidRPr="00D90C55" w:rsidRDefault="00C95F7E" w:rsidP="000E1FF1">
      <w:pPr>
        <w:jc w:val="both"/>
        <w:rPr>
          <w:rFonts w:asciiTheme="majorHAnsi" w:hAnsiTheme="majorHAnsi"/>
          <w:i/>
          <w:sz w:val="20"/>
          <w:szCs w:val="20"/>
          <w:lang w:val="sv-FI"/>
        </w:rPr>
      </w:pPr>
      <w:r w:rsidRPr="00D90C55">
        <w:rPr>
          <w:rFonts w:asciiTheme="majorHAnsi" w:hAnsiTheme="majorHAnsi"/>
          <w:i/>
          <w:sz w:val="20"/>
          <w:szCs w:val="20"/>
          <w:lang w:val="sv-FI"/>
        </w:rPr>
        <w:t>Kata Kunci</w:t>
      </w:r>
      <w:r w:rsidR="00BC2054" w:rsidRPr="00C95F7E">
        <w:rPr>
          <w:rFonts w:asciiTheme="majorHAnsi" w:hAnsiTheme="majorHAnsi"/>
          <w:i/>
          <w:sz w:val="20"/>
          <w:szCs w:val="20"/>
          <w:lang w:val="id-ID"/>
        </w:rPr>
        <w:t xml:space="preserve">: </w:t>
      </w:r>
      <w:r w:rsidR="00B128B9" w:rsidRPr="00D90C55">
        <w:rPr>
          <w:rFonts w:asciiTheme="majorHAnsi" w:hAnsiTheme="majorHAnsi"/>
          <w:i/>
          <w:sz w:val="20"/>
          <w:szCs w:val="20"/>
          <w:lang w:val="sv-FI"/>
        </w:rPr>
        <w:t>pengenalan citra wajah, ekstraksi ciri, Haar Wavelet, algoritma SVM, algoritma KNN</w:t>
      </w:r>
    </w:p>
    <w:p w14:paraId="62D20D96" w14:textId="77777777" w:rsidR="00C143CF" w:rsidRPr="00D90C55" w:rsidRDefault="00C143CF" w:rsidP="000E1FF1">
      <w:pPr>
        <w:jc w:val="both"/>
        <w:rPr>
          <w:rFonts w:asciiTheme="majorHAnsi" w:hAnsiTheme="majorHAnsi"/>
          <w:i/>
          <w:sz w:val="20"/>
          <w:szCs w:val="20"/>
          <w:lang w:val="sv-FI"/>
        </w:rPr>
      </w:pPr>
    </w:p>
    <w:p w14:paraId="00C018B2" w14:textId="77777777" w:rsidR="00E73F15" w:rsidRDefault="00E73F15" w:rsidP="000E1FF1">
      <w:pPr>
        <w:rPr>
          <w:rFonts w:asciiTheme="majorHAnsi" w:hAnsiTheme="majorHAnsi"/>
          <w:b/>
          <w:caps/>
          <w:sz w:val="20"/>
          <w:szCs w:val="20"/>
          <w:lang w:val="id-ID"/>
        </w:rPr>
      </w:pPr>
    </w:p>
    <w:p w14:paraId="5F3C859E" w14:textId="199B956C" w:rsidR="003C512C" w:rsidRPr="001673B1" w:rsidRDefault="003C512C" w:rsidP="000E1FF1">
      <w:pPr>
        <w:rPr>
          <w:rFonts w:asciiTheme="majorHAnsi" w:hAnsiTheme="majorHAnsi"/>
          <w:b/>
          <w:caps/>
          <w:sz w:val="20"/>
          <w:szCs w:val="20"/>
          <w:lang w:val="id-ID"/>
        </w:rPr>
        <w:sectPr w:rsidR="003C512C" w:rsidRPr="001673B1" w:rsidSect="00CA4EFD">
          <w:headerReference w:type="even" r:id="rId8"/>
          <w:headerReference w:type="default" r:id="rId9"/>
          <w:footerReference w:type="even" r:id="rId10"/>
          <w:footerReference w:type="default" r:id="rId11"/>
          <w:pgSz w:w="11907" w:h="16840" w:code="9"/>
          <w:pgMar w:top="1701" w:right="1418" w:bottom="1134" w:left="1418" w:header="709" w:footer="709" w:gutter="0"/>
          <w:pgNumType w:start="321"/>
          <w:cols w:space="708"/>
          <w:docGrid w:linePitch="360"/>
        </w:sectPr>
      </w:pPr>
    </w:p>
    <w:p w14:paraId="68028D78" w14:textId="77777777" w:rsidR="00BC2054" w:rsidRPr="0032056B" w:rsidRDefault="0032056B" w:rsidP="000E1FF1">
      <w:pPr>
        <w:jc w:val="center"/>
        <w:rPr>
          <w:rFonts w:asciiTheme="majorHAnsi" w:hAnsiTheme="majorHAnsi"/>
          <w:b/>
          <w:caps/>
          <w:sz w:val="20"/>
          <w:szCs w:val="20"/>
          <w:lang w:val="en-ID"/>
        </w:rPr>
      </w:pPr>
      <w:r>
        <w:rPr>
          <w:rFonts w:asciiTheme="majorHAnsi" w:hAnsiTheme="majorHAnsi"/>
          <w:b/>
          <w:caps/>
          <w:sz w:val="20"/>
          <w:szCs w:val="20"/>
          <w:lang w:val="en-ID"/>
        </w:rPr>
        <w:lastRenderedPageBreak/>
        <w:t>INTRODUCTION</w:t>
      </w:r>
    </w:p>
    <w:p w14:paraId="44FA1CAB" w14:textId="77777777" w:rsidR="00221D16" w:rsidRDefault="00221D16" w:rsidP="000E1FF1">
      <w:pPr>
        <w:jc w:val="both"/>
        <w:rPr>
          <w:rFonts w:asciiTheme="majorHAnsi" w:hAnsiTheme="majorHAnsi"/>
          <w:sz w:val="20"/>
          <w:szCs w:val="20"/>
          <w:lang w:val="en-ID"/>
        </w:rPr>
      </w:pPr>
    </w:p>
    <w:p w14:paraId="56B8B6CF" w14:textId="3FB9122F" w:rsidR="00C860D8" w:rsidRPr="00080404" w:rsidRDefault="0072563E" w:rsidP="000E1FF1">
      <w:pPr>
        <w:ind w:firstLine="741"/>
        <w:jc w:val="both"/>
        <w:rPr>
          <w:rFonts w:asciiTheme="majorHAnsi" w:hAnsiTheme="majorHAnsi"/>
          <w:sz w:val="20"/>
          <w:szCs w:val="20"/>
          <w:lang w:val="en-ID"/>
        </w:rPr>
      </w:pPr>
      <w:r w:rsidRPr="0072563E">
        <w:rPr>
          <w:rFonts w:asciiTheme="majorHAnsi" w:hAnsiTheme="majorHAnsi"/>
          <w:sz w:val="20"/>
          <w:szCs w:val="20"/>
          <w:lang w:val="en-ID"/>
        </w:rPr>
        <w:t xml:space="preserve">Facial image recognition is an application of artificial intelligence. Facial image recognition involves </w:t>
      </w:r>
      <w:r w:rsidR="00D2249C">
        <w:rPr>
          <w:rFonts w:asciiTheme="majorHAnsi" w:hAnsiTheme="majorHAnsi"/>
          <w:sz w:val="20"/>
          <w:szCs w:val="20"/>
          <w:lang w:val="en-ID"/>
        </w:rPr>
        <w:t>using</w:t>
      </w:r>
      <w:r w:rsidRPr="0072563E">
        <w:rPr>
          <w:rFonts w:asciiTheme="majorHAnsi" w:hAnsiTheme="majorHAnsi"/>
          <w:sz w:val="20"/>
          <w:szCs w:val="20"/>
          <w:lang w:val="en-ID"/>
        </w:rPr>
        <w:t xml:space="preserve"> algorithms and computational techniques to identify a person's identity based on the features contained in the image. But the face is one object that is difficult to model. </w:t>
      </w:r>
      <w:r w:rsidR="00DE7C04" w:rsidRPr="00DE7C04">
        <w:rPr>
          <w:rFonts w:asciiTheme="majorHAnsi" w:hAnsiTheme="majorHAnsi"/>
          <w:sz w:val="20"/>
          <w:szCs w:val="20"/>
          <w:lang w:val="en-ID"/>
        </w:rPr>
        <w:t>This is because many factors affect the facial image, such as age, lighting, shooting technique, orientation, pose</w:t>
      </w:r>
      <w:r w:rsidR="0061531E">
        <w:rPr>
          <w:rFonts w:asciiTheme="majorHAnsi" w:hAnsiTheme="majorHAnsi"/>
          <w:sz w:val="20"/>
          <w:szCs w:val="20"/>
          <w:lang w:val="en-ID"/>
        </w:rPr>
        <w:t>,</w:t>
      </w:r>
      <w:r w:rsidR="00DE7C04" w:rsidRPr="00DE7C04">
        <w:rPr>
          <w:rFonts w:asciiTheme="majorHAnsi" w:hAnsiTheme="majorHAnsi"/>
          <w:sz w:val="20"/>
          <w:szCs w:val="20"/>
          <w:lang w:val="en-ID"/>
        </w:rPr>
        <w:t xml:space="preserve"> and facial expressions</w:t>
      </w:r>
      <w:r w:rsidR="00C860D8" w:rsidRPr="00080404">
        <w:rPr>
          <w:rFonts w:asciiTheme="majorHAnsi" w:hAnsiTheme="majorHAnsi"/>
          <w:sz w:val="20"/>
          <w:szCs w:val="20"/>
          <w:lang w:val="en-ID"/>
        </w:rPr>
        <w:t xml:space="preserve"> </w:t>
      </w:r>
      <w:r w:rsidR="00AD2AA8">
        <w:rPr>
          <w:rFonts w:asciiTheme="majorHAnsi" w:hAnsiTheme="majorHAnsi"/>
          <w:sz w:val="20"/>
          <w:szCs w:val="20"/>
          <w:lang w:val="en-ID"/>
        </w:rPr>
        <w:fldChar w:fldCharType="begin" w:fldLock="1"/>
      </w:r>
      <w:r w:rsidR="00E14ED9">
        <w:rPr>
          <w:rFonts w:asciiTheme="majorHAnsi" w:hAnsiTheme="majorHAnsi"/>
          <w:sz w:val="20"/>
          <w:szCs w:val="20"/>
          <w:lang w:val="en-ID"/>
        </w:rPr>
        <w:instrText>ADDIN CSL_CITATION {"citationItems":[{"id":"ITEM-1","itemData":{"author":[{"dropping-particle":"","family":"Desylvia","given":"Syeiva Nurul","non-dropping-particle":"","parse-names":false,"suffix":""}],"id":"ITEM-1","issued":{"date-parts":[["2014"]]},"number-of-pages":"1-31","publisher":"Institute Pertanian Bogor","title":"Perbandingan SOM dan LVQ pada Identifikasi Citra Wajah dengan Wavelet sebagai Ekstraksi Ciri","type":"thesis"},"uris":["http://www.mendeley.com/documents/?uuid=8890883b-3115-4606-a353-0c4576f2f640","http://www.mendeley.com/documents/?uuid=1a73ba70-54c3-4b02-90a9-3a163382ef9d"]}],"mendeley":{"formattedCitation":"(Desylvia, 2014)","plainTextFormattedCitation":"(Desylvia, 2014)","previouslyFormattedCitation":"(Desylvia, 2014)"},"properties":{"noteIndex":0},"schema":"https://github.com/citation-style-language/schema/raw/master/csl-citation.json"}</w:instrText>
      </w:r>
      <w:r w:rsidR="00AD2AA8">
        <w:rPr>
          <w:rFonts w:asciiTheme="majorHAnsi" w:hAnsiTheme="majorHAnsi"/>
          <w:sz w:val="20"/>
          <w:szCs w:val="20"/>
          <w:lang w:val="en-ID"/>
        </w:rPr>
        <w:fldChar w:fldCharType="separate"/>
      </w:r>
      <w:r w:rsidR="00E14ED9" w:rsidRPr="00E14ED9">
        <w:rPr>
          <w:rFonts w:asciiTheme="majorHAnsi" w:hAnsiTheme="majorHAnsi"/>
          <w:noProof/>
          <w:sz w:val="20"/>
          <w:szCs w:val="20"/>
          <w:lang w:val="en-ID"/>
        </w:rPr>
        <w:t>(Desylvia, 2014)</w:t>
      </w:r>
      <w:r w:rsidR="00AD2AA8">
        <w:rPr>
          <w:rFonts w:asciiTheme="majorHAnsi" w:hAnsiTheme="majorHAnsi"/>
          <w:sz w:val="20"/>
          <w:szCs w:val="20"/>
          <w:lang w:val="en-ID"/>
        </w:rPr>
        <w:fldChar w:fldCharType="end"/>
      </w:r>
      <w:r w:rsidR="00AD2AA8">
        <w:rPr>
          <w:rFonts w:asciiTheme="majorHAnsi" w:hAnsiTheme="majorHAnsi"/>
          <w:sz w:val="20"/>
          <w:szCs w:val="20"/>
          <w:lang w:val="en-ID"/>
        </w:rPr>
        <w:t>.</w:t>
      </w:r>
    </w:p>
    <w:p w14:paraId="5B6DFA59" w14:textId="66986861" w:rsidR="00D82CA8" w:rsidRPr="00080404" w:rsidRDefault="0072563E" w:rsidP="000E1FF1">
      <w:pPr>
        <w:ind w:firstLine="741"/>
        <w:jc w:val="both"/>
        <w:rPr>
          <w:rFonts w:asciiTheme="majorHAnsi" w:hAnsiTheme="majorHAnsi"/>
          <w:sz w:val="20"/>
          <w:szCs w:val="20"/>
          <w:lang w:val="en-ID"/>
        </w:rPr>
      </w:pPr>
      <w:r w:rsidRPr="0072563E">
        <w:rPr>
          <w:rFonts w:asciiTheme="majorHAnsi" w:hAnsiTheme="majorHAnsi"/>
          <w:sz w:val="20"/>
          <w:szCs w:val="20"/>
          <w:lang w:val="en-ID"/>
        </w:rPr>
        <w:t xml:space="preserve">Image data in computer vision is a visual representation of real-world objects generated by devices such as cameras or sensors. </w:t>
      </w:r>
      <w:r w:rsidR="00612814" w:rsidRPr="00612814">
        <w:rPr>
          <w:rFonts w:asciiTheme="majorHAnsi" w:hAnsiTheme="majorHAnsi"/>
          <w:sz w:val="20"/>
          <w:szCs w:val="20"/>
          <w:lang w:val="en-ID"/>
        </w:rPr>
        <w:t xml:space="preserve">A digital image is represented by a matrix of total dimension </w:t>
      </w:r>
      <w:r w:rsidR="0061531E">
        <w:rPr>
          <w:rFonts w:asciiTheme="majorHAnsi" w:hAnsiTheme="majorHAnsi"/>
          <w:sz w:val="20"/>
          <w:szCs w:val="20"/>
          <w:lang w:val="en-ID"/>
        </w:rPr>
        <w:t>two</w:t>
      </w:r>
      <w:r w:rsidR="00612814" w:rsidRPr="00612814">
        <w:rPr>
          <w:rFonts w:asciiTheme="majorHAnsi" w:hAnsiTheme="majorHAnsi"/>
          <w:sz w:val="20"/>
          <w:szCs w:val="20"/>
          <w:lang w:val="en-ID"/>
        </w:rPr>
        <w:t xml:space="preserve"> whose elements have coefficient values</w:t>
      </w:r>
      <w:r w:rsidR="004E262B">
        <w:rPr>
          <w:rFonts w:asciiTheme="majorHAnsi" w:hAnsiTheme="majorHAnsi"/>
          <w:sz w:val="20"/>
          <w:szCs w:val="20"/>
          <w:lang w:val="en-ID"/>
        </w:rPr>
        <w:t xml:space="preserve"> </w:t>
      </w:r>
      <w:r w:rsidR="004E262B">
        <w:rPr>
          <w:rFonts w:asciiTheme="majorHAnsi" w:hAnsiTheme="majorHAnsi"/>
          <w:sz w:val="20"/>
          <w:szCs w:val="20"/>
          <w:lang w:val="en-ID"/>
        </w:rPr>
        <w:fldChar w:fldCharType="begin" w:fldLock="1"/>
      </w:r>
      <w:r w:rsidR="00E14ED9">
        <w:rPr>
          <w:rFonts w:asciiTheme="majorHAnsi" w:hAnsiTheme="majorHAnsi"/>
          <w:sz w:val="20"/>
          <w:szCs w:val="20"/>
          <w:lang w:val="en-ID"/>
        </w:rPr>
        <w:instrText>ADDIN CSL_CITATION {"citationItems":[{"id":"ITEM-1","itemData":{"ISBN":"9781447166832","ISSN":"14695898","abstract":"THE leader in the field for more than twenty years, this introduction to basic concepts and methodologies for digital image processing continues its cutting-edge focus on contemporary developments in all mainstream areas of image processing. Completely self-contained, heavily illustrated, and mathematically accessible, it has a scope of application that is not limited to the solution of specialized problems. Digital Image Fundamentals. Image Enhancement in the Spatial Domain. Image Enhancement in the Frequency Domain. Image Restoration. Color Image Processing. Wavelets and Multiresolution Processing. Image Compression. Morphological Image Processing. Image Segmentation. Representation and Description. Object Recognition. For technicians interested in the fundamentals and contemporary applications of digital imaging processing","author":[{"dropping-particle":"","family":"Wilhelm","given":"Burger","non-dropping-particle":"","parse-names":false,"suffix":""},{"dropping-particle":"","family":"Mark","given":"J. Burge","non-dropping-particle":"","parse-names":false,"suffix":""}],"container-title":"European Journal of Engineering Education","edition":"Second","id":"ITEM-1","issue":"3","issued":{"date-parts":[["2016"]]},"number-of-pages":"75-81","publisher":"Springer","publisher-place":"London","title":"Digital Image Processing An Algorithmic Introduction Using Java Second Edition","type":"book","volume":"19"},"uris":["http://www.mendeley.com/documents/?uuid=7cc08a45-b308-436f-8033-1e39b7c44d35","http://www.mendeley.com/documents/?uuid=7f78f60f-083e-4d43-a6e0-07cfd7a6de30"]}],"mendeley":{"formattedCitation":"(Wilhelm &amp; Mark, 2016)","plainTextFormattedCitation":"(Wilhelm &amp; Mark, 2016)","previouslyFormattedCitation":"(Wilhelm &amp; Mark, 2016)"},"properties":{"noteIndex":0},"schema":"https://github.com/citation-style-language/schema/raw/master/csl-citation.json"}</w:instrText>
      </w:r>
      <w:r w:rsidR="004E262B">
        <w:rPr>
          <w:rFonts w:asciiTheme="majorHAnsi" w:hAnsiTheme="majorHAnsi"/>
          <w:sz w:val="20"/>
          <w:szCs w:val="20"/>
          <w:lang w:val="en-ID"/>
        </w:rPr>
        <w:fldChar w:fldCharType="separate"/>
      </w:r>
      <w:r w:rsidR="00E14ED9" w:rsidRPr="00E14ED9">
        <w:rPr>
          <w:rFonts w:asciiTheme="majorHAnsi" w:hAnsiTheme="majorHAnsi"/>
          <w:noProof/>
          <w:sz w:val="20"/>
          <w:szCs w:val="20"/>
          <w:lang w:val="en-ID"/>
        </w:rPr>
        <w:t>(Wilhelm &amp; Mark, 2016)</w:t>
      </w:r>
      <w:r w:rsidR="004E262B">
        <w:rPr>
          <w:rFonts w:asciiTheme="majorHAnsi" w:hAnsiTheme="majorHAnsi"/>
          <w:sz w:val="20"/>
          <w:szCs w:val="20"/>
          <w:lang w:val="en-ID"/>
        </w:rPr>
        <w:fldChar w:fldCharType="end"/>
      </w:r>
      <w:r w:rsidR="00C860D8" w:rsidRPr="00080404">
        <w:rPr>
          <w:rFonts w:asciiTheme="majorHAnsi" w:hAnsiTheme="majorHAnsi"/>
          <w:sz w:val="20"/>
          <w:szCs w:val="20"/>
          <w:lang w:val="en-ID"/>
        </w:rPr>
        <w:t xml:space="preserve">. </w:t>
      </w:r>
      <w:r w:rsidRPr="0072563E">
        <w:rPr>
          <w:rFonts w:asciiTheme="majorHAnsi" w:hAnsiTheme="majorHAnsi"/>
          <w:sz w:val="20"/>
          <w:szCs w:val="20"/>
          <w:lang w:val="en-ID"/>
        </w:rPr>
        <w:t xml:space="preserve">The coefficient value is the brightness level at the location of the x,y matrix. The amount of image data varies depending on </w:t>
      </w:r>
      <w:r w:rsidR="00D2249C">
        <w:rPr>
          <w:rFonts w:asciiTheme="majorHAnsi" w:hAnsiTheme="majorHAnsi"/>
          <w:sz w:val="20"/>
          <w:szCs w:val="20"/>
          <w:lang w:val="en-ID"/>
        </w:rPr>
        <w:t>factors such as resolution,</w:t>
      </w:r>
      <w:r w:rsidRPr="0072563E">
        <w:rPr>
          <w:rFonts w:asciiTheme="majorHAnsi" w:hAnsiTheme="majorHAnsi"/>
          <w:sz w:val="20"/>
          <w:szCs w:val="20"/>
          <w:lang w:val="en-ID"/>
        </w:rPr>
        <w:t xml:space="preserve"> constituent bands, and the storage format used. Each image consists of a large number of pixels, where each pixel can store color or brightness information. For example, a</w:t>
      </w:r>
      <w:r w:rsidR="00D2249C">
        <w:rPr>
          <w:rFonts w:asciiTheme="majorHAnsi" w:hAnsiTheme="majorHAnsi"/>
          <w:sz w:val="20"/>
          <w:szCs w:val="20"/>
          <w:lang w:val="en-ID"/>
        </w:rPr>
        <w:t xml:space="preserve"> pictur</w:t>
      </w:r>
      <w:r w:rsidRPr="0072563E">
        <w:rPr>
          <w:rFonts w:asciiTheme="majorHAnsi" w:hAnsiTheme="majorHAnsi"/>
          <w:sz w:val="20"/>
          <w:szCs w:val="20"/>
          <w:lang w:val="en-ID"/>
        </w:rPr>
        <w:t>e with a resolution of 1920x1080 pixels has about 2 million pixels.</w:t>
      </w:r>
      <w:r w:rsidR="00C860D8" w:rsidRPr="00080404">
        <w:rPr>
          <w:rFonts w:asciiTheme="majorHAnsi" w:hAnsiTheme="majorHAnsi"/>
          <w:sz w:val="20"/>
          <w:szCs w:val="20"/>
          <w:lang w:val="en-ID"/>
        </w:rPr>
        <w:t xml:space="preserve"> </w:t>
      </w:r>
    </w:p>
    <w:p w14:paraId="0EB5911A" w14:textId="78289F6F" w:rsidR="00F61C6E" w:rsidRPr="00080404" w:rsidRDefault="0072563E" w:rsidP="000E1FF1">
      <w:pPr>
        <w:ind w:firstLine="741"/>
        <w:jc w:val="both"/>
        <w:rPr>
          <w:rFonts w:asciiTheme="majorHAnsi" w:hAnsiTheme="majorHAnsi"/>
          <w:sz w:val="20"/>
          <w:szCs w:val="20"/>
          <w:lang w:val="en-ID"/>
        </w:rPr>
      </w:pPr>
      <w:r w:rsidRPr="0072563E">
        <w:rPr>
          <w:rFonts w:asciiTheme="majorHAnsi" w:hAnsiTheme="majorHAnsi"/>
          <w:sz w:val="20"/>
          <w:szCs w:val="20"/>
          <w:lang w:val="en-ID"/>
        </w:rPr>
        <w:t xml:space="preserve">Facial image recognition with large resolution requires high computational resources. </w:t>
      </w:r>
      <w:r w:rsidR="00D2249C" w:rsidRPr="00D2249C">
        <w:rPr>
          <w:rFonts w:asciiTheme="majorHAnsi" w:hAnsiTheme="majorHAnsi"/>
          <w:sz w:val="20"/>
          <w:szCs w:val="20"/>
          <w:lang w:val="en-ID"/>
        </w:rPr>
        <w:t xml:space="preserve">When the data to be processed is </w:t>
      </w:r>
      <w:r w:rsidR="00D2249C">
        <w:rPr>
          <w:rFonts w:asciiTheme="majorHAnsi" w:hAnsiTheme="majorHAnsi"/>
          <w:sz w:val="20"/>
          <w:szCs w:val="20"/>
          <w:lang w:val="en-ID"/>
        </w:rPr>
        <w:t>extensiv</w:t>
      </w:r>
      <w:r w:rsidR="00D2249C" w:rsidRPr="00D2249C">
        <w:rPr>
          <w:rFonts w:asciiTheme="majorHAnsi" w:hAnsiTheme="majorHAnsi"/>
          <w:sz w:val="20"/>
          <w:szCs w:val="20"/>
          <w:lang w:val="en-ID"/>
        </w:rPr>
        <w:t>e and requires speed, it will require a computer with high performance, and building it requires a large amount of money</w:t>
      </w:r>
      <w:r w:rsidR="008C5F8A">
        <w:rPr>
          <w:rFonts w:asciiTheme="majorHAnsi" w:hAnsiTheme="majorHAnsi"/>
          <w:sz w:val="20"/>
          <w:szCs w:val="20"/>
          <w:lang w:val="en-ID"/>
        </w:rPr>
        <w:t xml:space="preserve"> </w:t>
      </w:r>
      <w:r w:rsidR="008C5F8A">
        <w:rPr>
          <w:rFonts w:asciiTheme="majorHAnsi" w:hAnsiTheme="majorHAnsi"/>
          <w:sz w:val="20"/>
          <w:szCs w:val="20"/>
          <w:lang w:val="en-ID"/>
        </w:rPr>
        <w:fldChar w:fldCharType="begin" w:fldLock="1"/>
      </w:r>
      <w:r w:rsidR="00E14ED9">
        <w:rPr>
          <w:rFonts w:asciiTheme="majorHAnsi" w:hAnsiTheme="majorHAnsi"/>
          <w:sz w:val="20"/>
          <w:szCs w:val="20"/>
          <w:lang w:val="en-ID"/>
        </w:rPr>
        <w:instrText>ADDIN CSL_CITATION {"citationItems":[{"id":"ITEM-1","itemData":{"DOI":"10.25126/jtiik.2019651520","ISSN":"2355-7699","abstract":"&lt;p class=\"Judul2\"&gt;Apache Spark merupakan platform yang dapat digunakan untuk memproses data dengan ukuran data yang relatif  besar (&lt;em&gt;big data&lt;/em&gt;) dengan kemampuan untuk membagi data tersebut ke masing-masing cluster yang telah ditentukan konsep ini disebut dengan parallel komputing. Apache Spark mempunyai kelebihan dibandingkan dengan framework lain yang serupa misalnya Apache Hadoop dll, di mana Apache Spark mampu memproses data secara streaming artinya data yang masuk ke dalam lingkungan Apache Spark dapat langsung diproses tanpa menunggu data lain terkumpul. Agar di dalam Apache Spark mampu melakukan proses machine learning, maka di dalam paper ini akan dilakukan eksperimen yaitu dengan mengintegrasikan Apache Spark yang bertindak sebagai lingkungan pemrosesan data yang besar dan konsep parallel komputing akan dikombinasikan dengan library H2O yang khusus untuk menangani pemrosesan data menggunakan algoritme machine learning. Berdasarkan hasil pengujian Apache Spark di dalam lingkungan cloud computing, Apache Spark mampu memproses data cuaca yang didapatkan dari arsip data cuaca terbesar yaitu yaitu data NCDC dengan ukuran data sampai dengan 6GB. Data tersebut diproses menggunakan salah satu model machine learning yaitu deep learning dengan membagi beberapa node yang telah terbentuk di lingkungan cloud computing dengan memanfaatkan library H2O. Keberhasilan tersebut dapat dilihat dari parameter pengujian yang telah diujikan meliputi nilai running time, throughput, Avarege Memory dan Average CPU yang didapatkan dari Benchmark Hibench. Semua nilai tersebut  dipengaruhi oleh banyaknya data dan jumlah node.&lt;/p&gt;&lt;p class=\"Judul2\"&gt; &lt;/p&gt;&lt;p class=\"Judul2\"&gt;&lt;em&gt;&lt;strong&gt;Abstract&lt;/strong&gt;&lt;/em&gt;&lt;/p&gt;&lt;p&gt;&lt;em&gt;Apache Spark is a platform that can be used to process data with relatively large data sizes (big data) with the ability to divide the data into each cluster that has been determined. This concept is called parallel computing. Apache Spark has advantages compared to other similar frameworks such as Apache Hadoop, etc., where Apache Spark is able to process data in streaming, meaning that the data entered into the Apache Spark environment can be directly processed without waiting for other data to be collected. In order for Apache Spark to be able to do machine learning processes, in this paper an experiment will be conducted that integrates Apache Spark which acts as a large data processing environment and the concept of parallel computing will be combined wi…","author":[{"dropping-particle":"","family":"Aminudin","given":"Aminudin","non-dropping-particle":"","parse-names":false,"suffix":""},{"dropping-particle":"","family":"Cahyono","given":"Eko Budi","non-dropping-particle":"","parse-names":false,"suffix":""}],"container-title":"Jurnal Teknologi Informasi dan Ilmu Komputer","id":"ITEM-1","issue":"5","issued":{"date-parts":[["2019"]]},"page":"519","title":"Pengukuran Performa Apache Spark dengan Library H2O Menggunakan Benchmark Hibench Berbasis Cloud Computing","type":"article-journal","volume":"6"},"uris":["http://www.mendeley.com/documents/?uuid=77ba3eee-7632-44e7-85d1-b556c5aadb53","http://www.mendeley.com/documents/?uuid=91848715-51c5-4760-b7bc-5b15f4019461"]}],"mendeley":{"formattedCitation":"(Aminudin &amp; Cahyono, 2019)","plainTextFormattedCitation":"(Aminudin &amp; Cahyono, 2019)","previouslyFormattedCitation":"(Aminudin &amp; Cahyono, 2019)"},"properties":{"noteIndex":0},"schema":"https://github.com/citation-style-language/schema/raw/master/csl-citation.json"}</w:instrText>
      </w:r>
      <w:r w:rsidR="008C5F8A">
        <w:rPr>
          <w:rFonts w:asciiTheme="majorHAnsi" w:hAnsiTheme="majorHAnsi"/>
          <w:sz w:val="20"/>
          <w:szCs w:val="20"/>
          <w:lang w:val="en-ID"/>
        </w:rPr>
        <w:fldChar w:fldCharType="separate"/>
      </w:r>
      <w:r w:rsidR="008C5F8A" w:rsidRPr="008C5F8A">
        <w:rPr>
          <w:rFonts w:asciiTheme="majorHAnsi" w:hAnsiTheme="majorHAnsi"/>
          <w:noProof/>
          <w:sz w:val="20"/>
          <w:szCs w:val="20"/>
          <w:lang w:val="en-ID"/>
        </w:rPr>
        <w:t>(Aminudin &amp; Cahyono, 2019)</w:t>
      </w:r>
      <w:r w:rsidR="008C5F8A">
        <w:rPr>
          <w:rFonts w:asciiTheme="majorHAnsi" w:hAnsiTheme="majorHAnsi"/>
          <w:sz w:val="20"/>
          <w:szCs w:val="20"/>
          <w:lang w:val="en-ID"/>
        </w:rPr>
        <w:fldChar w:fldCharType="end"/>
      </w:r>
      <w:r w:rsidR="00F61C6E" w:rsidRPr="00080404">
        <w:rPr>
          <w:rFonts w:asciiTheme="majorHAnsi" w:hAnsiTheme="majorHAnsi"/>
          <w:sz w:val="20"/>
          <w:szCs w:val="20"/>
          <w:lang w:val="en-ID"/>
        </w:rPr>
        <w:t>.</w:t>
      </w:r>
      <w:r w:rsidR="008339EC" w:rsidRPr="00080404">
        <w:rPr>
          <w:rFonts w:asciiTheme="majorHAnsi" w:hAnsiTheme="majorHAnsi"/>
          <w:sz w:val="20"/>
          <w:szCs w:val="20"/>
          <w:lang w:val="en-ID"/>
        </w:rPr>
        <w:t xml:space="preserve"> </w:t>
      </w:r>
      <w:r w:rsidR="00D2249C">
        <w:rPr>
          <w:rFonts w:asciiTheme="majorHAnsi" w:hAnsiTheme="majorHAnsi"/>
          <w:sz w:val="20"/>
          <w:szCs w:val="20"/>
          <w:lang w:val="en-ID"/>
        </w:rPr>
        <w:t>To not</w:t>
      </w:r>
      <w:r w:rsidRPr="0072563E">
        <w:rPr>
          <w:rFonts w:asciiTheme="majorHAnsi" w:hAnsiTheme="majorHAnsi"/>
          <w:sz w:val="20"/>
          <w:szCs w:val="20"/>
          <w:lang w:val="en-ID"/>
        </w:rPr>
        <w:t xml:space="preserve"> process all the pixels in the face image, a feature extraction process can be carried out that represents the texture features and shape of the face object in the digital image</w:t>
      </w:r>
      <w:r w:rsidR="0022508A" w:rsidRPr="00080404">
        <w:rPr>
          <w:rFonts w:asciiTheme="majorHAnsi" w:hAnsiTheme="majorHAnsi"/>
          <w:sz w:val="20"/>
          <w:szCs w:val="20"/>
          <w:lang w:val="en-ID"/>
        </w:rPr>
        <w:t xml:space="preserve"> </w:t>
      </w:r>
      <w:r w:rsidR="0022508A" w:rsidRPr="00080404">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author":[{"dropping-particle":"","family":"Ginanjar","given":"Asep Rahmat","non-dropping-particle":"","parse-names":false,"suffix":""},{"dropping-particle":"","family":"Feta","given":"Neneng Rachmalia","non-dropping-particle":"","parse-names":false,"suffix":""}],"container-title":"BRITech","id":"ITEM-1","issue":"1","issued":{"date-parts":[["2019"]]},"page":"24-32","title":"Identifikasi Citra Wajah Menggunakan Probabilistic Neural Network dengan Ekstraksi Ciri Berbasis Wavelet","type":"article-journal","volume":"1"},"uris":["http://www.mendeley.com/documents/?uuid=b90691f3-d1b9-45b1-b0f4-6a6e3584698c","http://www.mendeley.com/documents/?uuid=c2e695bb-0c83-4985-8702-0de0464ba53d"]}],"mendeley":{"formattedCitation":"(Ginanjar &amp; Feta, 2019)","plainTextFormattedCitation":"(Ginanjar &amp; Feta, 2019)","previouslyFormattedCitation":"(Ginanjar &amp; Feta, 2019)"},"properties":{"noteIndex":0},"schema":"https://github.com/citation-style-language/schema/raw/master/csl-citation.json"}</w:instrText>
      </w:r>
      <w:r w:rsidR="0022508A" w:rsidRPr="00080404">
        <w:rPr>
          <w:rFonts w:asciiTheme="majorHAnsi" w:hAnsiTheme="majorHAnsi"/>
          <w:sz w:val="20"/>
          <w:szCs w:val="20"/>
        </w:rPr>
        <w:fldChar w:fldCharType="separate"/>
      </w:r>
      <w:r w:rsidR="0022508A" w:rsidRPr="00080404">
        <w:rPr>
          <w:rFonts w:asciiTheme="majorHAnsi" w:hAnsiTheme="majorHAnsi"/>
          <w:noProof/>
          <w:sz w:val="20"/>
          <w:szCs w:val="20"/>
        </w:rPr>
        <w:t>(Ginanjar &amp; Feta, 2019)</w:t>
      </w:r>
      <w:r w:rsidR="0022508A" w:rsidRPr="00080404">
        <w:rPr>
          <w:rFonts w:asciiTheme="majorHAnsi" w:hAnsiTheme="majorHAnsi"/>
          <w:sz w:val="20"/>
          <w:szCs w:val="20"/>
        </w:rPr>
        <w:fldChar w:fldCharType="end"/>
      </w:r>
      <w:r w:rsidR="008339EC" w:rsidRPr="00080404">
        <w:rPr>
          <w:rFonts w:asciiTheme="majorHAnsi" w:hAnsiTheme="majorHAnsi"/>
          <w:sz w:val="20"/>
          <w:szCs w:val="20"/>
          <w:lang w:val="en-ID"/>
        </w:rPr>
        <w:t xml:space="preserve">. </w:t>
      </w:r>
    </w:p>
    <w:p w14:paraId="2C4B4AE7" w14:textId="0B35DA0E" w:rsidR="008B419B" w:rsidRPr="00601B40" w:rsidRDefault="000D6212" w:rsidP="000E1FF1">
      <w:pPr>
        <w:ind w:firstLine="741"/>
        <w:jc w:val="both"/>
        <w:rPr>
          <w:rFonts w:asciiTheme="majorHAnsi" w:hAnsiTheme="majorHAnsi"/>
          <w:sz w:val="20"/>
          <w:szCs w:val="20"/>
          <w:lang w:val="en-ID"/>
        </w:rPr>
      </w:pPr>
      <w:r w:rsidRPr="000D6212">
        <w:rPr>
          <w:rFonts w:asciiTheme="majorHAnsi" w:hAnsiTheme="majorHAnsi"/>
          <w:sz w:val="20"/>
          <w:szCs w:val="20"/>
          <w:lang w:val="en-ID"/>
        </w:rPr>
        <w:t>A study on digital image classification and feature extraction was performed by</w:t>
      </w:r>
      <w:r w:rsidR="00DE44E8" w:rsidRPr="00601B40">
        <w:rPr>
          <w:rFonts w:asciiTheme="majorHAnsi" w:hAnsiTheme="majorHAnsi"/>
          <w:sz w:val="20"/>
          <w:szCs w:val="20"/>
          <w:lang w:val="en-ID"/>
        </w:rPr>
        <w:t xml:space="preserve"> </w:t>
      </w:r>
      <w:r w:rsidR="00946504">
        <w:rPr>
          <w:rFonts w:asciiTheme="majorHAnsi" w:hAnsiTheme="majorHAnsi"/>
          <w:sz w:val="20"/>
          <w:szCs w:val="20"/>
          <w:lang w:val="en-ID"/>
        </w:rPr>
        <w:fldChar w:fldCharType="begin" w:fldLock="1"/>
      </w:r>
      <w:r w:rsidR="00E14ED9">
        <w:rPr>
          <w:rFonts w:asciiTheme="majorHAnsi" w:hAnsiTheme="majorHAnsi"/>
          <w:sz w:val="20"/>
          <w:szCs w:val="20"/>
          <w:lang w:val="en-ID"/>
        </w:rPr>
        <w:instrText>ADDIN CSL_CITATION {"citationItems":[{"id":"ITEM-1","itemData":{"abstract":"Weeds cause harm to crops by competing for water, light, nutrients and space, reducing crop yields and inhibiting the efficiency of machinery. Although there is a large volume of work on this topic, previous studies have lacked accuracy and efficiency. In this paper an algorithm has been developed and analyzed for real-time specific weeds discrimination that is employed Haar Wavelet Transform (HWT). There are three stages of this paper, segmentation stage, feature extraction stage, and classification stage. Based on the proposed algorithm, 200 highest and informative coefficients are extracted at feature extraction stage, then at the classification stage, a well known classifier k-NN (k-Nearest Neighbor, for which k = 2) has been applied. The proposed method was tested on the database of 200 samples of each category. Furthermore, the result of our proposed method improves the performance by 7-10% as compared with some of the existing techniques that used histogram maxima with threshold, and angular cross sectional intensities. In conclusion, the proposed technique is more accurate at weed leaf classification than the existing techniques when images are captured by a CCD camera. The overall accuracy and efficiency utilizing the proposed method using haar wavelet transform is 94% and 40 ms respectively. Copyright 2011 ACM.","author":[{"dropping-particle":"","family":"Ahmad","given":"Irshad","non-dropping-particle":"","parse-names":false,"suffix":""},{"dropping-particle":"","family":"Siddiqi","given":"Muhammad Hameed","non-dropping-particle":"","parse-names":false,"suffix":""},{"dropping-particle":"","family":"Fatima","given":"Iram","non-dropping-particle":"","parse-names":false,"suffix":""},{"dropping-particle":"","family":"Lee","given":"Sungyoung","non-dropping-particle":"","parse-names":false,"suffix":""},{"dropping-particle":"","family":"Lee","given":"Young-Koo","non-dropping-particle":"","parse-names":false,"suffix":""}],"container-title":"ICUIMC '11","id":"ITEM-1","issued":{"date-parts":[["2011","2","21"]]},"page":"1-6","publisher":"ACM","publisher-place":"New York, NY, USA","title":"Weed classification based on Haar wavelet transform via k-nearest neighbor (k-NN) for real-time automatic sprayer control system","type":"paper-conference"},"uris":["http://www.mendeley.com/documents/?uuid=ce8e1274-5d0d-4db5-ab3a-624e69c48649","http://www.mendeley.com/documents/?uuid=1ccf4f4e-3c80-43ba-85c5-a75058be42e6"]}],"mendeley":{"formattedCitation":"(Ahmad et al., 2011)","plainTextFormattedCitation":"(Ahmad et al., 2011)","previouslyFormattedCitation":"(Ahmad et al., 2011)"},"properties":{"noteIndex":0},"schema":"https://github.com/citation-style-language/schema/raw/master/csl-citation.json"}</w:instrText>
      </w:r>
      <w:r w:rsidR="00946504">
        <w:rPr>
          <w:rFonts w:asciiTheme="majorHAnsi" w:hAnsiTheme="majorHAnsi"/>
          <w:sz w:val="20"/>
          <w:szCs w:val="20"/>
          <w:lang w:val="en-ID"/>
        </w:rPr>
        <w:fldChar w:fldCharType="separate"/>
      </w:r>
      <w:r w:rsidR="00946504" w:rsidRPr="00946504">
        <w:rPr>
          <w:rFonts w:asciiTheme="majorHAnsi" w:hAnsiTheme="majorHAnsi"/>
          <w:noProof/>
          <w:sz w:val="20"/>
          <w:szCs w:val="20"/>
          <w:lang w:val="en-ID"/>
        </w:rPr>
        <w:t>(Ahmad et al., 2011)</w:t>
      </w:r>
      <w:r w:rsidR="00946504">
        <w:rPr>
          <w:rFonts w:asciiTheme="majorHAnsi" w:hAnsiTheme="majorHAnsi"/>
          <w:sz w:val="20"/>
          <w:szCs w:val="20"/>
          <w:lang w:val="en-ID"/>
        </w:rPr>
        <w:fldChar w:fldCharType="end"/>
      </w:r>
      <w:r w:rsidR="00946504">
        <w:rPr>
          <w:rFonts w:asciiTheme="majorHAnsi" w:hAnsiTheme="majorHAnsi"/>
          <w:sz w:val="20"/>
          <w:szCs w:val="20"/>
          <w:lang w:val="en-ID"/>
        </w:rPr>
        <w:t xml:space="preserve"> </w:t>
      </w:r>
      <w:r w:rsidRPr="000D6212">
        <w:rPr>
          <w:rFonts w:asciiTheme="majorHAnsi" w:hAnsiTheme="majorHAnsi"/>
          <w:sz w:val="20"/>
          <w:szCs w:val="20"/>
          <w:lang w:val="en-ID"/>
        </w:rPr>
        <w:t>to classify weed images in real</w:t>
      </w:r>
      <w:r w:rsidR="0061531E">
        <w:rPr>
          <w:rFonts w:asciiTheme="majorHAnsi" w:hAnsiTheme="majorHAnsi"/>
          <w:sz w:val="20"/>
          <w:szCs w:val="20"/>
          <w:lang w:val="en-ID"/>
        </w:rPr>
        <w:t>-</w:t>
      </w:r>
      <w:r w:rsidRPr="000D6212">
        <w:rPr>
          <w:rFonts w:asciiTheme="majorHAnsi" w:hAnsiTheme="majorHAnsi"/>
          <w:sz w:val="20"/>
          <w:szCs w:val="20"/>
          <w:lang w:val="en-ID"/>
        </w:rPr>
        <w:t>time</w:t>
      </w:r>
      <w:r w:rsidR="0072563E" w:rsidRPr="0072563E">
        <w:rPr>
          <w:rFonts w:asciiTheme="majorHAnsi" w:hAnsiTheme="majorHAnsi"/>
          <w:sz w:val="20"/>
          <w:szCs w:val="20"/>
          <w:lang w:val="en-ID"/>
        </w:rPr>
        <w:t>. This study uses the haar wavelet algorithm to extract image features and uses the KNN classification algorithm. The results of this study obtained a high accuracy value of 94% and a response time of 40ms</w:t>
      </w:r>
      <w:r w:rsidR="00DE44E8" w:rsidRPr="00601B40">
        <w:rPr>
          <w:rFonts w:asciiTheme="majorHAnsi" w:hAnsiTheme="majorHAnsi"/>
          <w:sz w:val="20"/>
          <w:szCs w:val="20"/>
          <w:lang w:val="en-ID"/>
        </w:rPr>
        <w:t>.</w:t>
      </w:r>
      <w:r w:rsidR="00BC4A35">
        <w:rPr>
          <w:rFonts w:asciiTheme="majorHAnsi" w:hAnsiTheme="majorHAnsi"/>
          <w:sz w:val="20"/>
          <w:szCs w:val="20"/>
          <w:lang w:val="en-ID"/>
        </w:rPr>
        <w:t xml:space="preserve"> </w:t>
      </w:r>
      <w:r w:rsidR="00BC4A35">
        <w:rPr>
          <w:rFonts w:asciiTheme="majorHAnsi" w:hAnsiTheme="majorHAnsi"/>
          <w:sz w:val="20"/>
          <w:szCs w:val="20"/>
          <w:lang w:val="en-ID"/>
        </w:rPr>
        <w:fldChar w:fldCharType="begin" w:fldLock="1"/>
      </w:r>
      <w:r w:rsidR="00E14ED9">
        <w:rPr>
          <w:rFonts w:asciiTheme="majorHAnsi" w:hAnsiTheme="majorHAnsi"/>
          <w:sz w:val="20"/>
          <w:szCs w:val="20"/>
          <w:lang w:val="en-ID"/>
        </w:rPr>
        <w:instrText>ADDIN CSL_CITATION {"citationItems":[{"id":"ITEM-1","itemData":{"DOI":"10.5120/7842-1055","abstract":"In this age of computer science each and every thing becomes intelligent and perform task as human. For that purpose there are various tools, techniques and methods are proposed. Support vector machine is a model for statistics and computer science, to perform supervised learning, methods that are used to make analysis of data and recognize patterns. SVM is mostly used for classification and regression analysis. And in the same way k-nearest neighbor algorithm is a classification algorithm used to classify data using training examples. In this paper we use SVM and KNN algorithm to classify data and get prediction (find hidden patterns) for target. Here we use medical patients nominal data to classify and discover the data pattern to predict future disease, Uses data mining which is use to classify text analysis in future.","author":[{"dropping-particle":"","family":"S.Raikwal","given":"J.","non-dropping-particle":"","parse-names":false,"suffix":""},{"dropping-particle":"","family":"Saxena","given":"Kanak","non-dropping-particle":"","parse-names":false,"suffix":""}],"container-title":"International Journal of Computer Applications","id":"ITEM-1","issue":"14","issued":{"date-parts":[["2012"]]},"page":"35-39","title":"Performance Evaluation of SVM and K-Nearest Neighbor Algorithm over Medical Data set","type":"article-journal","volume":"50"},"uris":["http://www.mendeley.com/documents/?uuid=df17c224-d8a0-42bd-b765-e2eafaed82e6","http://www.mendeley.com/documents/?uuid=9d428907-0911-4ea1-8e2a-90267901d439"]}],"mendeley":{"formattedCitation":"(S.Raikwal &amp; Saxena, 2012)","plainTextFormattedCitation":"(S.Raikwal &amp; Saxena, 2012)","previouslyFormattedCitation":"(S.Raikwal &amp; Saxena, 2012)"},"properties":{"noteIndex":0},"schema":"https://github.com/citation-style-language/schema/raw/master/csl-citation.json"}</w:instrText>
      </w:r>
      <w:r w:rsidR="00BC4A35">
        <w:rPr>
          <w:rFonts w:asciiTheme="majorHAnsi" w:hAnsiTheme="majorHAnsi"/>
          <w:sz w:val="20"/>
          <w:szCs w:val="20"/>
          <w:lang w:val="en-ID"/>
        </w:rPr>
        <w:fldChar w:fldCharType="separate"/>
      </w:r>
      <w:r w:rsidR="00BC4A35" w:rsidRPr="00BC4A35">
        <w:rPr>
          <w:rFonts w:asciiTheme="majorHAnsi" w:hAnsiTheme="majorHAnsi"/>
          <w:noProof/>
          <w:sz w:val="20"/>
          <w:szCs w:val="20"/>
          <w:lang w:val="en-ID"/>
        </w:rPr>
        <w:t>(S.Raikwal &amp; Saxena, 2012)</w:t>
      </w:r>
      <w:r w:rsidR="00BC4A35">
        <w:rPr>
          <w:rFonts w:asciiTheme="majorHAnsi" w:hAnsiTheme="majorHAnsi"/>
          <w:sz w:val="20"/>
          <w:szCs w:val="20"/>
          <w:lang w:val="en-ID"/>
        </w:rPr>
        <w:fldChar w:fldCharType="end"/>
      </w:r>
      <w:r w:rsidR="00BC4A35">
        <w:rPr>
          <w:rFonts w:asciiTheme="majorHAnsi" w:hAnsiTheme="majorHAnsi"/>
          <w:sz w:val="20"/>
          <w:szCs w:val="20"/>
          <w:lang w:val="en-ID"/>
        </w:rPr>
        <w:t xml:space="preserve"> </w:t>
      </w:r>
      <w:r w:rsidR="00D2249C">
        <w:rPr>
          <w:rFonts w:asciiTheme="majorHAnsi" w:hAnsiTheme="majorHAnsi"/>
          <w:sz w:val="20"/>
          <w:szCs w:val="20"/>
          <w:lang w:val="en-ID"/>
        </w:rPr>
        <w:t>researched</w:t>
      </w:r>
      <w:r w:rsidR="0072563E" w:rsidRPr="0072563E">
        <w:rPr>
          <w:rFonts w:asciiTheme="majorHAnsi" w:hAnsiTheme="majorHAnsi"/>
          <w:sz w:val="20"/>
          <w:szCs w:val="20"/>
          <w:lang w:val="en-ID"/>
        </w:rPr>
        <w:t xml:space="preserve"> the performance of the SVM and KNN classification algorithms using medical data sets. The results of the study state that the accuracy produced by the SVM algorithm is better than the KNN algorithm when using more training data. And the time needed to create a classification model for 1000 training data for the SVM algorithm takes 3,273 seconds</w:t>
      </w:r>
      <w:r w:rsidR="00D2249C">
        <w:rPr>
          <w:rFonts w:asciiTheme="majorHAnsi" w:hAnsiTheme="majorHAnsi"/>
          <w:sz w:val="20"/>
          <w:szCs w:val="20"/>
          <w:lang w:val="en-ID"/>
        </w:rPr>
        <w:t>,</w:t>
      </w:r>
      <w:r w:rsidR="0072563E" w:rsidRPr="0072563E">
        <w:rPr>
          <w:rFonts w:asciiTheme="majorHAnsi" w:hAnsiTheme="majorHAnsi"/>
          <w:sz w:val="20"/>
          <w:szCs w:val="20"/>
          <w:lang w:val="en-ID"/>
        </w:rPr>
        <w:t xml:space="preserve"> while for the KNN algorithm</w:t>
      </w:r>
      <w:r w:rsidR="00D2249C">
        <w:rPr>
          <w:rFonts w:asciiTheme="majorHAnsi" w:hAnsiTheme="majorHAnsi"/>
          <w:sz w:val="20"/>
          <w:szCs w:val="20"/>
          <w:lang w:val="en-ID"/>
        </w:rPr>
        <w:t>,</w:t>
      </w:r>
      <w:r w:rsidR="0072563E" w:rsidRPr="0072563E">
        <w:rPr>
          <w:rFonts w:asciiTheme="majorHAnsi" w:hAnsiTheme="majorHAnsi"/>
          <w:sz w:val="20"/>
          <w:szCs w:val="20"/>
          <w:lang w:val="en-ID"/>
        </w:rPr>
        <w:t xml:space="preserve"> it takes longer, namely 9,155</w:t>
      </w:r>
      <w:r w:rsidR="00601B40" w:rsidRPr="00601B40">
        <w:rPr>
          <w:rFonts w:asciiTheme="majorHAnsi" w:hAnsiTheme="majorHAnsi"/>
          <w:sz w:val="20"/>
          <w:szCs w:val="20"/>
          <w:lang w:val="en-ID"/>
        </w:rPr>
        <w:t>.</w:t>
      </w:r>
    </w:p>
    <w:p w14:paraId="1F1A051D" w14:textId="54459C23" w:rsidR="009A21FC" w:rsidRDefault="00536658" w:rsidP="000E1FF1">
      <w:pPr>
        <w:ind w:firstLine="741"/>
        <w:jc w:val="both"/>
        <w:rPr>
          <w:rFonts w:asciiTheme="majorHAnsi" w:hAnsiTheme="majorHAnsi"/>
          <w:sz w:val="20"/>
          <w:szCs w:val="20"/>
          <w:lang w:val="en-ID"/>
        </w:rPr>
      </w:pPr>
      <w:r w:rsidRPr="00536658">
        <w:rPr>
          <w:rFonts w:asciiTheme="majorHAnsi" w:hAnsiTheme="majorHAnsi"/>
          <w:sz w:val="20"/>
          <w:szCs w:val="20"/>
          <w:lang w:val="en-ID"/>
        </w:rPr>
        <w:t xml:space="preserve">Classification using the haar wavelet feature extraction method can decompose digital images into smaller dimensions. This can be used to </w:t>
      </w:r>
      <w:r w:rsidRPr="00536658">
        <w:rPr>
          <w:rFonts w:asciiTheme="majorHAnsi" w:hAnsiTheme="majorHAnsi"/>
          <w:sz w:val="20"/>
          <w:szCs w:val="20"/>
          <w:lang w:val="en-ID"/>
        </w:rPr>
        <w:t>build a model for facial recognition classification with a faster processing time</w:t>
      </w:r>
      <w:r w:rsidR="00601B40" w:rsidRPr="003D1FF2">
        <w:rPr>
          <w:rFonts w:asciiTheme="majorHAnsi" w:hAnsiTheme="majorHAnsi"/>
          <w:sz w:val="20"/>
          <w:szCs w:val="20"/>
          <w:lang w:val="en-ID"/>
        </w:rPr>
        <w:t xml:space="preserve">. </w:t>
      </w:r>
      <w:r w:rsidRPr="00536658">
        <w:rPr>
          <w:rFonts w:asciiTheme="majorHAnsi" w:hAnsiTheme="majorHAnsi"/>
          <w:sz w:val="20"/>
          <w:szCs w:val="20"/>
          <w:lang w:val="en-ID"/>
        </w:rPr>
        <w:t>Meanwhile, the KNN algorithm in research</w:t>
      </w:r>
      <w:r w:rsidR="00601B40" w:rsidRPr="003D1FF2">
        <w:rPr>
          <w:rFonts w:asciiTheme="majorHAnsi" w:hAnsiTheme="majorHAnsi"/>
          <w:sz w:val="20"/>
          <w:szCs w:val="20"/>
          <w:lang w:val="en-ID"/>
        </w:rPr>
        <w:t xml:space="preserve"> </w:t>
      </w:r>
      <w:r w:rsidR="00001067">
        <w:rPr>
          <w:rFonts w:asciiTheme="majorHAnsi" w:hAnsiTheme="majorHAnsi"/>
          <w:sz w:val="20"/>
          <w:szCs w:val="20"/>
          <w:lang w:val="en-ID"/>
        </w:rPr>
        <w:fldChar w:fldCharType="begin" w:fldLock="1"/>
      </w:r>
      <w:r w:rsidR="00E14ED9">
        <w:rPr>
          <w:rFonts w:asciiTheme="majorHAnsi" w:hAnsiTheme="majorHAnsi"/>
          <w:sz w:val="20"/>
          <w:szCs w:val="20"/>
          <w:lang w:val="en-ID"/>
        </w:rPr>
        <w:instrText>ADDIN CSL_CITATION {"citationItems":[{"id":"ITEM-1","itemData":{"abstract":"Weeds cause harm to crops by competing for water, light, nutrients and space, reducing crop yields and inhibiting the efficiency of machinery. Although there is a large volume of work on this topic, previous studies have lacked accuracy and efficiency. In this paper an algorithm has been developed and analyzed for real-time specific weeds discrimination that is employed Haar Wavelet Transform (HWT). There are three stages of this paper, segmentation stage, feature extraction stage, and classification stage. Based on the proposed algorithm, 200 highest and informative coefficients are extracted at feature extraction stage, then at the classification stage, a well known classifier k-NN (k-Nearest Neighbor, for which k = 2) has been applied. The proposed method was tested on the database of 200 samples of each category. Furthermore, the result of our proposed method improves the performance by 7-10% as compared with some of the existing techniques that used histogram maxima with threshold, and angular cross sectional intensities. In conclusion, the proposed technique is more accurate at weed leaf classification than the existing techniques when images are captured by a CCD camera. The overall accuracy and efficiency utilizing the proposed method using haar wavelet transform is 94% and 40 ms respectively. Copyright 2011 ACM.","author":[{"dropping-particle":"","family":"Ahmad","given":"Irshad","non-dropping-particle":"","parse-names":false,"suffix":""},{"dropping-particle":"","family":"Siddiqi","given":"Muhammad Hameed","non-dropping-particle":"","parse-names":false,"suffix":""},{"dropping-particle":"","family":"Fatima","given":"Iram","non-dropping-particle":"","parse-names":false,"suffix":""},{"dropping-particle":"","family":"Lee","given":"Sungyoung","non-dropping-particle":"","parse-names":false,"suffix":""},{"dropping-particle":"","family":"Lee","given":"Young-Koo","non-dropping-particle":"","parse-names":false,"suffix":""}],"container-title":"ICUIMC '11","id":"ITEM-1","issued":{"date-parts":[["2011","2","21"]]},"page":"1-6","publisher":"ACM","publisher-place":"New York, NY, USA","title":"Weed classification based on Haar wavelet transform via k-nearest neighbor (k-NN) for real-time automatic sprayer control system","type":"paper-conference"},"uris":["http://www.mendeley.com/documents/?uuid=1ccf4f4e-3c80-43ba-85c5-a75058be42e6","http://www.mendeley.com/documents/?uuid=ce8e1274-5d0d-4db5-ab3a-624e69c48649"]}],"mendeley":{"formattedCitation":"(Ahmad et al., 2011)","plainTextFormattedCitation":"(Ahmad et al., 2011)","previouslyFormattedCitation":"(Ahmad et al., 2011)"},"properties":{"noteIndex":0},"schema":"https://github.com/citation-style-language/schema/raw/master/csl-citation.json"}</w:instrText>
      </w:r>
      <w:r w:rsidR="00001067">
        <w:rPr>
          <w:rFonts w:asciiTheme="majorHAnsi" w:hAnsiTheme="majorHAnsi"/>
          <w:sz w:val="20"/>
          <w:szCs w:val="20"/>
          <w:lang w:val="en-ID"/>
        </w:rPr>
        <w:fldChar w:fldCharType="separate"/>
      </w:r>
      <w:r w:rsidR="00001067" w:rsidRPr="00001067">
        <w:rPr>
          <w:rFonts w:asciiTheme="majorHAnsi" w:hAnsiTheme="majorHAnsi"/>
          <w:noProof/>
          <w:sz w:val="20"/>
          <w:szCs w:val="20"/>
          <w:lang w:val="en-ID"/>
        </w:rPr>
        <w:t>(Ahmad et al., 2011)</w:t>
      </w:r>
      <w:r w:rsidR="00001067">
        <w:rPr>
          <w:rFonts w:asciiTheme="majorHAnsi" w:hAnsiTheme="majorHAnsi"/>
          <w:sz w:val="20"/>
          <w:szCs w:val="20"/>
          <w:lang w:val="en-ID"/>
        </w:rPr>
        <w:fldChar w:fldCharType="end"/>
      </w:r>
      <w:r w:rsidR="00001067">
        <w:rPr>
          <w:rFonts w:asciiTheme="majorHAnsi" w:hAnsiTheme="majorHAnsi"/>
          <w:sz w:val="20"/>
          <w:szCs w:val="20"/>
          <w:lang w:val="en-ID"/>
        </w:rPr>
        <w:t xml:space="preserve"> </w:t>
      </w:r>
      <w:r w:rsidRPr="00536658">
        <w:rPr>
          <w:rFonts w:asciiTheme="majorHAnsi" w:hAnsiTheme="majorHAnsi"/>
          <w:sz w:val="20"/>
          <w:szCs w:val="20"/>
          <w:lang w:val="en-ID"/>
        </w:rPr>
        <w:t>produces a high accuracy of 94%. Then the SVM algorithm in research</w:t>
      </w:r>
      <w:r w:rsidR="00601B40" w:rsidRPr="003D1FF2">
        <w:rPr>
          <w:rFonts w:asciiTheme="majorHAnsi" w:hAnsiTheme="majorHAnsi"/>
          <w:sz w:val="20"/>
          <w:szCs w:val="20"/>
          <w:lang w:val="en-ID"/>
        </w:rPr>
        <w:t xml:space="preserve"> </w:t>
      </w:r>
      <w:r w:rsidR="00102CD8">
        <w:rPr>
          <w:rFonts w:asciiTheme="majorHAnsi" w:hAnsiTheme="majorHAnsi"/>
          <w:sz w:val="20"/>
          <w:szCs w:val="20"/>
          <w:lang w:val="en-ID"/>
        </w:rPr>
        <w:fldChar w:fldCharType="begin" w:fldLock="1"/>
      </w:r>
      <w:r w:rsidR="00E14ED9">
        <w:rPr>
          <w:rFonts w:asciiTheme="majorHAnsi" w:hAnsiTheme="majorHAnsi"/>
          <w:sz w:val="20"/>
          <w:szCs w:val="20"/>
          <w:lang w:val="en-ID"/>
        </w:rPr>
        <w:instrText>ADDIN CSL_CITATION {"citationItems":[{"id":"ITEM-1","itemData":{"DOI":"10.5120/7842-1055","abstract":"In this age of computer science each and every thing becomes intelligent and perform task as human. For that purpose there are various tools, techniques and methods are proposed. Support vector machine is a model for statistics and computer science, to perform supervised learning, methods that are used to make analysis of data and recognize patterns. SVM is mostly used for classification and regression analysis. And in the same way k-nearest neighbor algorithm is a classification algorithm used to classify data using training examples. In this paper we use SVM and KNN algorithm to classify data and get prediction (find hidden patterns) for target. Here we use medical patients nominal data to classify and discover the data pattern to predict future disease, Uses data mining which is use to classify text analysis in future.","author":[{"dropping-particle":"","family":"S.Raikwal","given":"J.","non-dropping-particle":"","parse-names":false,"suffix":""},{"dropping-particle":"","family":"Saxena","given":"Kanak","non-dropping-particle":"","parse-names":false,"suffix":""}],"container-title":"International Journal of Computer Applications","id":"ITEM-1","issue":"14","issued":{"date-parts":[["2012"]]},"page":"35-39","title":"Performance Evaluation of SVM and K-Nearest Neighbor Algorithm over Medical Data set","type":"article-journal","volume":"50"},"uris":["http://www.mendeley.com/documents/?uuid=9d428907-0911-4ea1-8e2a-90267901d439","http://www.mendeley.com/documents/?uuid=df17c224-d8a0-42bd-b765-e2eafaed82e6"]}],"mendeley":{"formattedCitation":"(S.Raikwal &amp; Saxena, 2012)","plainTextFormattedCitation":"(S.Raikwal &amp; Saxena, 2012)","previouslyFormattedCitation":"(S.Raikwal &amp; Saxena, 2012)"},"properties":{"noteIndex":0},"schema":"https://github.com/citation-style-language/schema/raw/master/csl-citation.json"}</w:instrText>
      </w:r>
      <w:r w:rsidR="00102CD8">
        <w:rPr>
          <w:rFonts w:asciiTheme="majorHAnsi" w:hAnsiTheme="majorHAnsi"/>
          <w:sz w:val="20"/>
          <w:szCs w:val="20"/>
          <w:lang w:val="en-ID"/>
        </w:rPr>
        <w:fldChar w:fldCharType="separate"/>
      </w:r>
      <w:r w:rsidR="00102CD8" w:rsidRPr="00102CD8">
        <w:rPr>
          <w:rFonts w:asciiTheme="majorHAnsi" w:hAnsiTheme="majorHAnsi"/>
          <w:noProof/>
          <w:sz w:val="20"/>
          <w:szCs w:val="20"/>
          <w:lang w:val="en-ID"/>
        </w:rPr>
        <w:t>(S.Raikwal &amp; Saxena, 2012)</w:t>
      </w:r>
      <w:r w:rsidR="00102CD8">
        <w:rPr>
          <w:rFonts w:asciiTheme="majorHAnsi" w:hAnsiTheme="majorHAnsi"/>
          <w:sz w:val="20"/>
          <w:szCs w:val="20"/>
          <w:lang w:val="en-ID"/>
        </w:rPr>
        <w:fldChar w:fldCharType="end"/>
      </w:r>
      <w:r w:rsidR="00102CD8">
        <w:rPr>
          <w:rFonts w:asciiTheme="majorHAnsi" w:hAnsiTheme="majorHAnsi"/>
          <w:sz w:val="20"/>
          <w:szCs w:val="20"/>
          <w:lang w:val="en-ID"/>
        </w:rPr>
        <w:t xml:space="preserve"> </w:t>
      </w:r>
      <w:r w:rsidR="006B5F02" w:rsidRPr="006B5F02">
        <w:rPr>
          <w:rFonts w:asciiTheme="majorHAnsi" w:hAnsiTheme="majorHAnsi"/>
          <w:sz w:val="20"/>
          <w:szCs w:val="20"/>
          <w:lang w:val="en-ID"/>
        </w:rPr>
        <w:t>has the advantage of producing higher accuracy than the KNN algorithm. Therefore, in this study, a comparison of the KNN and SVM algorithms was carried out using haar wavelet feature extraction for facial recognition in digital images</w:t>
      </w:r>
      <w:r w:rsidR="00601B40" w:rsidRPr="003D1FF2">
        <w:rPr>
          <w:rFonts w:asciiTheme="majorHAnsi" w:hAnsiTheme="majorHAnsi"/>
          <w:sz w:val="20"/>
          <w:szCs w:val="20"/>
          <w:lang w:val="en-ID"/>
        </w:rPr>
        <w:t>.</w:t>
      </w:r>
      <w:r w:rsidR="003D1FF2" w:rsidRPr="003D1FF2">
        <w:rPr>
          <w:rFonts w:asciiTheme="majorHAnsi" w:hAnsiTheme="majorHAnsi"/>
          <w:sz w:val="20"/>
          <w:szCs w:val="20"/>
          <w:lang w:val="en-ID"/>
        </w:rPr>
        <w:t xml:space="preserve"> </w:t>
      </w:r>
    </w:p>
    <w:p w14:paraId="0336D32C" w14:textId="4AE11D78" w:rsidR="00223680" w:rsidRPr="00223680" w:rsidRDefault="00223680" w:rsidP="000E1FF1">
      <w:pPr>
        <w:jc w:val="both"/>
        <w:rPr>
          <w:rFonts w:asciiTheme="majorHAnsi" w:hAnsiTheme="majorHAnsi"/>
          <w:sz w:val="20"/>
          <w:szCs w:val="20"/>
        </w:rPr>
      </w:pPr>
      <w:r w:rsidRPr="00223680">
        <w:rPr>
          <w:rFonts w:asciiTheme="majorHAnsi" w:hAnsiTheme="majorHAnsi"/>
          <w:sz w:val="20"/>
          <w:szCs w:val="20"/>
          <w:lang w:val="en-ID"/>
        </w:rPr>
        <w:t xml:space="preserve">Purpose of the study and </w:t>
      </w:r>
      <w:r w:rsidR="0061531E">
        <w:rPr>
          <w:rFonts w:asciiTheme="majorHAnsi" w:hAnsiTheme="majorHAnsi"/>
          <w:sz w:val="20"/>
          <w:szCs w:val="20"/>
          <w:lang w:val="en-ID"/>
        </w:rPr>
        <w:t>t</w:t>
      </w:r>
      <w:r w:rsidRPr="00223680">
        <w:rPr>
          <w:rFonts w:asciiTheme="majorHAnsi" w:hAnsiTheme="majorHAnsi"/>
          <w:sz w:val="20"/>
          <w:szCs w:val="20"/>
          <w:lang w:val="en-ID"/>
        </w:rPr>
        <w:t xml:space="preserve">echniques </w:t>
      </w:r>
      <w:r w:rsidR="0061531E">
        <w:rPr>
          <w:rFonts w:asciiTheme="majorHAnsi" w:hAnsiTheme="majorHAnsi"/>
          <w:sz w:val="20"/>
          <w:szCs w:val="20"/>
          <w:lang w:val="en-ID"/>
        </w:rPr>
        <w:t>e</w:t>
      </w:r>
      <w:r w:rsidRPr="00223680">
        <w:rPr>
          <w:rFonts w:asciiTheme="majorHAnsi" w:hAnsiTheme="majorHAnsi"/>
          <w:sz w:val="20"/>
          <w:szCs w:val="20"/>
          <w:lang w:val="en-ID"/>
        </w:rPr>
        <w:t xml:space="preserve">mployed in </w:t>
      </w:r>
      <w:r w:rsidRPr="00223680">
        <w:rPr>
          <w:rFonts w:asciiTheme="majorHAnsi" w:hAnsiTheme="majorHAnsi"/>
          <w:sz w:val="20"/>
          <w:szCs w:val="20"/>
        </w:rPr>
        <w:t xml:space="preserve">the </w:t>
      </w:r>
      <w:r w:rsidR="0061531E">
        <w:rPr>
          <w:rFonts w:asciiTheme="majorHAnsi" w:hAnsiTheme="majorHAnsi"/>
          <w:sz w:val="20"/>
          <w:szCs w:val="20"/>
        </w:rPr>
        <w:t>s</w:t>
      </w:r>
      <w:r w:rsidRPr="00223680">
        <w:rPr>
          <w:rFonts w:asciiTheme="majorHAnsi" w:hAnsiTheme="majorHAnsi"/>
          <w:sz w:val="20"/>
          <w:szCs w:val="20"/>
        </w:rPr>
        <w:t>tudy</w:t>
      </w:r>
    </w:p>
    <w:p w14:paraId="28D3D673" w14:textId="3F5FCB79" w:rsidR="00223680" w:rsidRDefault="00223680" w:rsidP="000E1FF1">
      <w:pPr>
        <w:pStyle w:val="ListParagraph"/>
        <w:numPr>
          <w:ilvl w:val="0"/>
          <w:numId w:val="7"/>
        </w:numPr>
        <w:ind w:left="284" w:hanging="284"/>
        <w:jc w:val="both"/>
        <w:rPr>
          <w:rFonts w:asciiTheme="majorHAnsi" w:hAnsiTheme="majorHAnsi"/>
          <w:sz w:val="20"/>
          <w:szCs w:val="20"/>
        </w:rPr>
      </w:pPr>
      <w:r w:rsidRPr="00223680">
        <w:rPr>
          <w:rFonts w:asciiTheme="majorHAnsi" w:hAnsiTheme="majorHAnsi"/>
          <w:sz w:val="20"/>
          <w:szCs w:val="20"/>
        </w:rPr>
        <w:t>To determine which algorithm's performance yields higher accuracy</w:t>
      </w:r>
    </w:p>
    <w:p w14:paraId="156A10AD" w14:textId="590DC8BB" w:rsidR="004B5057" w:rsidRPr="00223680" w:rsidRDefault="00223680" w:rsidP="000E1FF1">
      <w:pPr>
        <w:pStyle w:val="ListParagraph"/>
        <w:numPr>
          <w:ilvl w:val="0"/>
          <w:numId w:val="7"/>
        </w:numPr>
        <w:ind w:left="284" w:hanging="284"/>
        <w:jc w:val="both"/>
        <w:rPr>
          <w:rFonts w:asciiTheme="majorHAnsi" w:hAnsiTheme="majorHAnsi"/>
          <w:sz w:val="20"/>
          <w:szCs w:val="20"/>
        </w:rPr>
      </w:pPr>
      <w:r w:rsidRPr="00223680">
        <w:rPr>
          <w:rFonts w:asciiTheme="majorHAnsi" w:hAnsiTheme="majorHAnsi"/>
          <w:sz w:val="20"/>
          <w:szCs w:val="20"/>
        </w:rPr>
        <w:t>To determine which level of haar cascade makes higher accuracy</w:t>
      </w:r>
      <w:r w:rsidR="004B5057" w:rsidRPr="00223680">
        <w:rPr>
          <w:rFonts w:asciiTheme="majorHAnsi" w:hAnsiTheme="majorHAnsi"/>
          <w:sz w:val="20"/>
          <w:szCs w:val="20"/>
        </w:rPr>
        <w:t xml:space="preserve"> </w:t>
      </w:r>
    </w:p>
    <w:p w14:paraId="2397C9BF" w14:textId="44DCC731" w:rsidR="00BA647B" w:rsidRDefault="00362E8E" w:rsidP="000E1FF1">
      <w:pPr>
        <w:jc w:val="both"/>
        <w:rPr>
          <w:rFonts w:asciiTheme="majorHAnsi" w:hAnsiTheme="majorHAnsi"/>
          <w:sz w:val="20"/>
          <w:szCs w:val="20"/>
          <w:lang w:val="en-ID"/>
        </w:rPr>
      </w:pPr>
      <w:r w:rsidRPr="00362E8E">
        <w:rPr>
          <w:rFonts w:asciiTheme="majorHAnsi" w:hAnsiTheme="majorHAnsi"/>
          <w:sz w:val="20"/>
          <w:szCs w:val="20"/>
          <w:lang w:val="en-ID"/>
        </w:rPr>
        <w:t xml:space="preserve">Contribution of the study: </w:t>
      </w:r>
      <w:r w:rsidR="007109AA" w:rsidRPr="007109AA">
        <w:rPr>
          <w:rFonts w:asciiTheme="majorHAnsi" w:hAnsiTheme="majorHAnsi"/>
          <w:sz w:val="20"/>
          <w:szCs w:val="20"/>
          <w:lang w:val="en-ID"/>
        </w:rPr>
        <w:t>This study provides insight into the res</w:t>
      </w:r>
      <w:r w:rsidR="00B128B9">
        <w:rPr>
          <w:rFonts w:asciiTheme="majorHAnsi" w:hAnsiTheme="majorHAnsi"/>
          <w:sz w:val="20"/>
          <w:szCs w:val="20"/>
          <w:lang w:val="en-ID"/>
        </w:rPr>
        <w:t>earch results</w:t>
      </w:r>
      <w:r w:rsidR="007109AA" w:rsidRPr="007109AA">
        <w:rPr>
          <w:rFonts w:asciiTheme="majorHAnsi" w:hAnsiTheme="majorHAnsi"/>
          <w:sz w:val="20"/>
          <w:szCs w:val="20"/>
          <w:lang w:val="en-ID"/>
        </w:rPr>
        <w:t xml:space="preserve"> to inform the comparison of her KNN algorithm and SVM in face recognition using haar wavelet feature extraction.</w:t>
      </w:r>
    </w:p>
    <w:p w14:paraId="4ED5A2DE" w14:textId="77777777" w:rsidR="00DE7C04" w:rsidRPr="00DE7C04" w:rsidRDefault="00DE7C04" w:rsidP="000E1FF1">
      <w:pPr>
        <w:jc w:val="both"/>
        <w:rPr>
          <w:rFonts w:asciiTheme="majorHAnsi" w:hAnsiTheme="majorHAnsi"/>
          <w:sz w:val="20"/>
          <w:szCs w:val="20"/>
          <w:lang w:val="en-ID"/>
        </w:rPr>
      </w:pPr>
    </w:p>
    <w:p w14:paraId="2BF62844" w14:textId="77777777" w:rsidR="00BC2054" w:rsidRPr="00806C8B" w:rsidRDefault="0032056B" w:rsidP="000E1FF1">
      <w:pPr>
        <w:jc w:val="center"/>
        <w:rPr>
          <w:rFonts w:asciiTheme="majorHAnsi" w:hAnsiTheme="majorHAnsi"/>
          <w:caps/>
          <w:sz w:val="20"/>
          <w:szCs w:val="20"/>
          <w:lang w:val="id-ID"/>
        </w:rPr>
      </w:pPr>
      <w:r w:rsidRPr="00806C8B">
        <w:rPr>
          <w:rFonts w:asciiTheme="majorHAnsi" w:hAnsiTheme="majorHAnsi"/>
          <w:b/>
          <w:caps/>
          <w:sz w:val="20"/>
          <w:szCs w:val="20"/>
          <w:lang w:val="id-ID"/>
        </w:rPr>
        <w:t>RESEARCH METHODS</w:t>
      </w:r>
    </w:p>
    <w:p w14:paraId="1D738761" w14:textId="77777777" w:rsidR="0026504C" w:rsidRPr="00806C8B" w:rsidRDefault="0026504C" w:rsidP="000E1FF1">
      <w:pPr>
        <w:jc w:val="both"/>
        <w:rPr>
          <w:rFonts w:asciiTheme="majorHAnsi" w:hAnsiTheme="majorHAnsi"/>
          <w:sz w:val="20"/>
          <w:szCs w:val="20"/>
        </w:rPr>
      </w:pPr>
    </w:p>
    <w:p w14:paraId="741D636F" w14:textId="77777777" w:rsidR="00AB3332" w:rsidRPr="00806C8B" w:rsidRDefault="00AB3332" w:rsidP="000E1FF1">
      <w:pPr>
        <w:jc w:val="both"/>
        <w:rPr>
          <w:rFonts w:asciiTheme="majorHAnsi" w:hAnsiTheme="majorHAnsi"/>
          <w:b/>
          <w:sz w:val="20"/>
          <w:szCs w:val="20"/>
          <w:lang w:val="id-ID"/>
        </w:rPr>
      </w:pPr>
      <w:r w:rsidRPr="00806C8B">
        <w:rPr>
          <w:rFonts w:asciiTheme="majorHAnsi" w:hAnsiTheme="majorHAnsi"/>
          <w:b/>
          <w:sz w:val="20"/>
          <w:szCs w:val="20"/>
          <w:lang w:val="id-ID"/>
        </w:rPr>
        <w:t>Time and Place of Research</w:t>
      </w:r>
    </w:p>
    <w:p w14:paraId="267C994E" w14:textId="4CC2C812" w:rsidR="00AB3332" w:rsidRPr="00806C8B" w:rsidRDefault="00101BF6" w:rsidP="000E1FF1">
      <w:pPr>
        <w:ind w:firstLine="720"/>
        <w:jc w:val="both"/>
        <w:rPr>
          <w:rFonts w:asciiTheme="majorHAnsi" w:hAnsiTheme="majorHAnsi"/>
          <w:sz w:val="20"/>
          <w:szCs w:val="20"/>
        </w:rPr>
      </w:pPr>
      <w:r w:rsidRPr="00101BF6">
        <w:rPr>
          <w:rFonts w:asciiTheme="majorHAnsi" w:hAnsiTheme="majorHAnsi"/>
          <w:sz w:val="20"/>
          <w:szCs w:val="20"/>
        </w:rPr>
        <w:t xml:space="preserve">This comparative study of facial image classification algorithms was carried out for </w:t>
      </w:r>
      <w:r w:rsidR="00D2249C">
        <w:rPr>
          <w:rFonts w:asciiTheme="majorHAnsi" w:hAnsiTheme="majorHAnsi"/>
          <w:sz w:val="20"/>
          <w:szCs w:val="20"/>
        </w:rPr>
        <w:t>three</w:t>
      </w:r>
      <w:r w:rsidRPr="00101BF6">
        <w:rPr>
          <w:rFonts w:asciiTheme="majorHAnsi" w:hAnsiTheme="majorHAnsi"/>
          <w:sz w:val="20"/>
          <w:szCs w:val="20"/>
        </w:rPr>
        <w:t xml:space="preserve"> months,</w:t>
      </w:r>
      <w:r w:rsidR="00D2249C">
        <w:rPr>
          <w:rFonts w:asciiTheme="majorHAnsi" w:hAnsiTheme="majorHAnsi"/>
          <w:sz w:val="20"/>
          <w:szCs w:val="20"/>
        </w:rPr>
        <w:t xml:space="preserve"> </w:t>
      </w:r>
      <w:r w:rsidRPr="00101BF6">
        <w:rPr>
          <w:rFonts w:asciiTheme="majorHAnsi" w:hAnsiTheme="majorHAnsi"/>
          <w:sz w:val="20"/>
          <w:szCs w:val="20"/>
        </w:rPr>
        <w:t>from early February to mid-May. Meanwhile, facial image data collection uses secondary data sources</w:t>
      </w:r>
      <w:r w:rsidR="00AB3332" w:rsidRPr="00806C8B">
        <w:rPr>
          <w:rFonts w:asciiTheme="majorHAnsi" w:hAnsiTheme="majorHAnsi"/>
          <w:sz w:val="20"/>
          <w:szCs w:val="20"/>
        </w:rPr>
        <w:t xml:space="preserve">. </w:t>
      </w:r>
    </w:p>
    <w:p w14:paraId="1512021B" w14:textId="77777777" w:rsidR="00AB3332" w:rsidRPr="00751A0F" w:rsidRDefault="00AB3332" w:rsidP="000E1FF1">
      <w:pPr>
        <w:jc w:val="both"/>
        <w:rPr>
          <w:rFonts w:asciiTheme="majorHAnsi" w:hAnsiTheme="majorHAnsi"/>
          <w:sz w:val="20"/>
          <w:szCs w:val="20"/>
        </w:rPr>
      </w:pPr>
    </w:p>
    <w:p w14:paraId="6EE78532" w14:textId="77777777" w:rsidR="0026504C" w:rsidRPr="00806C8B" w:rsidRDefault="0026504C" w:rsidP="000E1FF1">
      <w:pPr>
        <w:jc w:val="both"/>
        <w:rPr>
          <w:rFonts w:asciiTheme="majorHAnsi" w:hAnsiTheme="majorHAnsi"/>
          <w:b/>
          <w:sz w:val="20"/>
          <w:szCs w:val="20"/>
          <w:lang w:val="id-ID"/>
        </w:rPr>
      </w:pPr>
      <w:r w:rsidRPr="00806C8B">
        <w:rPr>
          <w:rFonts w:asciiTheme="majorHAnsi" w:hAnsiTheme="majorHAnsi"/>
          <w:b/>
          <w:sz w:val="20"/>
          <w:szCs w:val="20"/>
          <w:lang w:val="id-ID"/>
        </w:rPr>
        <w:t>Data, Instruments, and Data Collection Techniques</w:t>
      </w:r>
    </w:p>
    <w:p w14:paraId="42EDC2A1" w14:textId="1B8F317F" w:rsidR="0026504C" w:rsidRPr="00671C39" w:rsidRDefault="00101BF6" w:rsidP="000E1FF1">
      <w:pPr>
        <w:ind w:firstLine="720"/>
        <w:jc w:val="both"/>
        <w:rPr>
          <w:rFonts w:asciiTheme="majorHAnsi" w:hAnsiTheme="majorHAnsi"/>
          <w:color w:val="C0504D" w:themeColor="accent2"/>
          <w:sz w:val="20"/>
          <w:szCs w:val="20"/>
        </w:rPr>
      </w:pPr>
      <w:r w:rsidRPr="00101BF6">
        <w:rPr>
          <w:rFonts w:asciiTheme="majorHAnsi" w:hAnsiTheme="majorHAnsi"/>
          <w:sz w:val="20"/>
          <w:szCs w:val="20"/>
        </w:rPr>
        <w:t xml:space="preserve">The data used in this study uses facial images in jpg file format. Each pixel of the face image has </w:t>
      </w:r>
      <w:r w:rsidR="00D2249C">
        <w:rPr>
          <w:rFonts w:asciiTheme="majorHAnsi" w:hAnsiTheme="majorHAnsi"/>
          <w:sz w:val="20"/>
          <w:szCs w:val="20"/>
        </w:rPr>
        <w:t>three</w:t>
      </w:r>
      <w:r w:rsidRPr="00101BF6">
        <w:rPr>
          <w:rFonts w:asciiTheme="majorHAnsi" w:hAnsiTheme="majorHAnsi"/>
          <w:sz w:val="20"/>
          <w:szCs w:val="20"/>
        </w:rPr>
        <w:t xml:space="preserve"> color elements</w:t>
      </w:r>
      <w:r w:rsidR="00D2249C">
        <w:rPr>
          <w:rFonts w:asciiTheme="majorHAnsi" w:hAnsiTheme="majorHAnsi"/>
          <w:sz w:val="20"/>
          <w:szCs w:val="20"/>
        </w:rPr>
        <w:t>:</w:t>
      </w:r>
      <w:r w:rsidRPr="00101BF6">
        <w:rPr>
          <w:rFonts w:asciiTheme="majorHAnsi" w:hAnsiTheme="majorHAnsi"/>
          <w:sz w:val="20"/>
          <w:szCs w:val="20"/>
        </w:rPr>
        <w:t xml:space="preserve"> red, blue</w:t>
      </w:r>
      <w:r w:rsidR="00D2249C">
        <w:rPr>
          <w:rFonts w:asciiTheme="majorHAnsi" w:hAnsiTheme="majorHAnsi"/>
          <w:sz w:val="20"/>
          <w:szCs w:val="20"/>
        </w:rPr>
        <w:t>,</w:t>
      </w:r>
      <w:r w:rsidRPr="00101BF6">
        <w:rPr>
          <w:rFonts w:asciiTheme="majorHAnsi" w:hAnsiTheme="majorHAnsi"/>
          <w:sz w:val="20"/>
          <w:szCs w:val="20"/>
        </w:rPr>
        <w:t xml:space="preserve"> and green. The facial image data resolution used is 196x196 pixels. The number of classes used in this study w</w:t>
      </w:r>
      <w:r w:rsidR="00D2249C">
        <w:rPr>
          <w:rFonts w:asciiTheme="majorHAnsi" w:hAnsiTheme="majorHAnsi"/>
          <w:sz w:val="20"/>
          <w:szCs w:val="20"/>
        </w:rPr>
        <w:t>as</w:t>
      </w:r>
      <w:r w:rsidRPr="00101BF6">
        <w:rPr>
          <w:rFonts w:asciiTheme="majorHAnsi" w:hAnsiTheme="majorHAnsi"/>
          <w:sz w:val="20"/>
          <w:szCs w:val="20"/>
        </w:rPr>
        <w:t xml:space="preserve"> 31 classes. Each data class consists of 10 image data. The total data used in this research is 310 facial image files</w:t>
      </w:r>
      <w:r w:rsidR="0026504C" w:rsidRPr="00806C8B">
        <w:rPr>
          <w:rFonts w:asciiTheme="majorHAnsi" w:hAnsiTheme="majorHAnsi"/>
          <w:sz w:val="20"/>
          <w:szCs w:val="20"/>
        </w:rPr>
        <w:t>.</w:t>
      </w:r>
    </w:p>
    <w:p w14:paraId="365070E2" w14:textId="77777777" w:rsidR="0026504C" w:rsidRDefault="0026504C" w:rsidP="000E1FF1">
      <w:pPr>
        <w:ind w:firstLine="720"/>
        <w:jc w:val="both"/>
        <w:rPr>
          <w:rFonts w:asciiTheme="majorHAnsi" w:hAnsiTheme="majorHAnsi"/>
          <w:sz w:val="20"/>
          <w:szCs w:val="20"/>
          <w:lang w:val="id-ID"/>
        </w:rPr>
      </w:pPr>
    </w:p>
    <w:p w14:paraId="47075223" w14:textId="73EDB206" w:rsidR="005D5BF4" w:rsidRPr="00C93E2B" w:rsidRDefault="005D5BF4" w:rsidP="000E1FF1">
      <w:pPr>
        <w:jc w:val="both"/>
        <w:rPr>
          <w:rFonts w:asciiTheme="majorHAnsi" w:hAnsiTheme="majorHAnsi"/>
          <w:b/>
          <w:sz w:val="20"/>
          <w:szCs w:val="20"/>
          <w:lang w:val="id-ID"/>
        </w:rPr>
      </w:pPr>
      <w:r w:rsidRPr="00C93E2B">
        <w:rPr>
          <w:rFonts w:asciiTheme="majorHAnsi" w:hAnsiTheme="majorHAnsi"/>
          <w:b/>
          <w:sz w:val="20"/>
          <w:szCs w:val="20"/>
          <w:lang w:val="id-ID"/>
        </w:rPr>
        <w:t xml:space="preserve">Data </w:t>
      </w:r>
      <w:r w:rsidR="00275A03">
        <w:rPr>
          <w:rFonts w:asciiTheme="majorHAnsi" w:hAnsiTheme="majorHAnsi"/>
          <w:b/>
          <w:sz w:val="20"/>
          <w:szCs w:val="20"/>
        </w:rPr>
        <w:t>A</w:t>
      </w:r>
      <w:r w:rsidRPr="00C93E2B">
        <w:rPr>
          <w:rFonts w:asciiTheme="majorHAnsi" w:hAnsiTheme="majorHAnsi"/>
          <w:b/>
          <w:sz w:val="20"/>
          <w:szCs w:val="20"/>
          <w:lang w:val="id-ID"/>
        </w:rPr>
        <w:t xml:space="preserve">nalysis </w:t>
      </w:r>
      <w:r w:rsidR="00275A03">
        <w:rPr>
          <w:rFonts w:asciiTheme="majorHAnsi" w:hAnsiTheme="majorHAnsi"/>
          <w:b/>
          <w:sz w:val="20"/>
          <w:szCs w:val="20"/>
        </w:rPr>
        <w:t>T</w:t>
      </w:r>
      <w:r w:rsidRPr="00C93E2B">
        <w:rPr>
          <w:rFonts w:asciiTheme="majorHAnsi" w:hAnsiTheme="majorHAnsi"/>
          <w:b/>
          <w:sz w:val="20"/>
          <w:szCs w:val="20"/>
          <w:lang w:val="id-ID"/>
        </w:rPr>
        <w:t>echnique</w:t>
      </w:r>
    </w:p>
    <w:p w14:paraId="0D93AF21" w14:textId="2834A1B7" w:rsidR="00A94427" w:rsidRDefault="00332CE8" w:rsidP="000E1FF1">
      <w:pPr>
        <w:ind w:firstLine="720"/>
        <w:jc w:val="both"/>
        <w:rPr>
          <w:rFonts w:asciiTheme="majorHAnsi" w:hAnsiTheme="majorHAnsi"/>
          <w:sz w:val="20"/>
          <w:szCs w:val="20"/>
        </w:rPr>
      </w:pPr>
      <w:r w:rsidRPr="00332CE8">
        <w:rPr>
          <w:rFonts w:asciiTheme="majorHAnsi" w:hAnsiTheme="majorHAnsi"/>
          <w:sz w:val="20"/>
          <w:szCs w:val="20"/>
        </w:rPr>
        <w:t xml:space="preserve">The facial image data used in this study is quantitative. </w:t>
      </w:r>
      <w:r w:rsidR="00D2249C" w:rsidRPr="00D2249C">
        <w:rPr>
          <w:rFonts w:asciiTheme="majorHAnsi" w:hAnsiTheme="majorHAnsi"/>
          <w:sz w:val="20"/>
          <w:szCs w:val="20"/>
        </w:rPr>
        <w:t>The facial image data compiler consists of a 3-dimensional matrix measuring 196x196 pixels</w:t>
      </w:r>
      <w:r w:rsidRPr="00332CE8">
        <w:rPr>
          <w:rFonts w:asciiTheme="majorHAnsi" w:hAnsiTheme="majorHAnsi"/>
          <w:sz w:val="20"/>
          <w:szCs w:val="20"/>
        </w:rPr>
        <w:t xml:space="preserve">. Each pixel in the face image has </w:t>
      </w:r>
      <w:r w:rsidR="00D2249C">
        <w:rPr>
          <w:rFonts w:asciiTheme="majorHAnsi" w:hAnsiTheme="majorHAnsi"/>
          <w:sz w:val="20"/>
          <w:szCs w:val="20"/>
        </w:rPr>
        <w:t>three</w:t>
      </w:r>
      <w:r w:rsidRPr="00332CE8">
        <w:rPr>
          <w:rFonts w:asciiTheme="majorHAnsi" w:hAnsiTheme="majorHAnsi"/>
          <w:sz w:val="20"/>
          <w:szCs w:val="20"/>
        </w:rPr>
        <w:t xml:space="preserve"> constituent values with values ranging from 0 to 255.</w:t>
      </w:r>
      <w:r w:rsidR="005D5BF4" w:rsidRPr="00C93E2B">
        <w:rPr>
          <w:rFonts w:asciiTheme="majorHAnsi" w:hAnsiTheme="majorHAnsi"/>
          <w:sz w:val="20"/>
          <w:szCs w:val="20"/>
        </w:rPr>
        <w:t xml:space="preserve"> </w:t>
      </w:r>
    </w:p>
    <w:p w14:paraId="4FE26DC6" w14:textId="4F83158C" w:rsidR="00A94427" w:rsidRDefault="00A94427" w:rsidP="000E1FF1">
      <w:pPr>
        <w:jc w:val="both"/>
        <w:rPr>
          <w:rFonts w:asciiTheme="majorHAnsi" w:hAnsiTheme="majorHAnsi"/>
          <w:b/>
          <w:color w:val="4F81BD" w:themeColor="accent1"/>
          <w:sz w:val="20"/>
          <w:szCs w:val="20"/>
        </w:rPr>
      </w:pPr>
    </w:p>
    <w:p w14:paraId="3A6A6074" w14:textId="7B3FF7B4" w:rsidR="0053566D" w:rsidRPr="00C93E2B" w:rsidRDefault="00D2249C" w:rsidP="000E1FF1">
      <w:pPr>
        <w:jc w:val="both"/>
        <w:rPr>
          <w:rFonts w:asciiTheme="majorHAnsi" w:hAnsiTheme="majorHAnsi"/>
          <w:b/>
          <w:sz w:val="20"/>
          <w:szCs w:val="20"/>
        </w:rPr>
      </w:pPr>
      <w:r w:rsidRPr="00D2249C">
        <w:rPr>
          <w:rFonts w:asciiTheme="majorHAnsi" w:hAnsiTheme="majorHAnsi"/>
          <w:b/>
          <w:sz w:val="20"/>
          <w:szCs w:val="20"/>
        </w:rPr>
        <w:t>Image Preprocessing</w:t>
      </w:r>
      <w:r w:rsidR="00817016" w:rsidRPr="00C93E2B">
        <w:rPr>
          <w:rFonts w:asciiTheme="majorHAnsi" w:hAnsiTheme="majorHAnsi"/>
          <w:b/>
          <w:sz w:val="20"/>
          <w:szCs w:val="20"/>
        </w:rPr>
        <w:t xml:space="preserve"> </w:t>
      </w:r>
    </w:p>
    <w:p w14:paraId="1E780A9F" w14:textId="49AEB45F" w:rsidR="00CA5059" w:rsidRPr="00C93E2B" w:rsidRDefault="00332CE8" w:rsidP="000E1FF1">
      <w:pPr>
        <w:ind w:firstLine="720"/>
        <w:jc w:val="both"/>
        <w:rPr>
          <w:rFonts w:asciiTheme="majorHAnsi" w:hAnsiTheme="majorHAnsi"/>
          <w:sz w:val="20"/>
          <w:szCs w:val="20"/>
        </w:rPr>
      </w:pPr>
      <w:r w:rsidRPr="00332CE8">
        <w:rPr>
          <w:rFonts w:asciiTheme="majorHAnsi" w:hAnsiTheme="majorHAnsi"/>
          <w:sz w:val="20"/>
          <w:szCs w:val="20"/>
        </w:rPr>
        <w:t>The preprocessing performed on the facial image data consists of 2 stages</w:t>
      </w:r>
      <w:r w:rsidR="00D2249C">
        <w:rPr>
          <w:rFonts w:asciiTheme="majorHAnsi" w:hAnsiTheme="majorHAnsi"/>
          <w:sz w:val="20"/>
          <w:szCs w:val="20"/>
        </w:rPr>
        <w:t>:</w:t>
      </w:r>
      <w:r w:rsidRPr="00332CE8">
        <w:rPr>
          <w:rFonts w:asciiTheme="majorHAnsi" w:hAnsiTheme="majorHAnsi"/>
          <w:sz w:val="20"/>
          <w:szCs w:val="20"/>
        </w:rPr>
        <w:t xml:space="preserve"> conversion into a grayscale image and a histogram equalizer. In the first stage, image data w</w:t>
      </w:r>
      <w:r w:rsidR="00D2249C">
        <w:rPr>
          <w:rFonts w:asciiTheme="majorHAnsi" w:hAnsiTheme="majorHAnsi"/>
          <w:sz w:val="20"/>
          <w:szCs w:val="20"/>
        </w:rPr>
        <w:t>ith</w:t>
      </w:r>
      <w:r w:rsidRPr="00332CE8">
        <w:rPr>
          <w:rFonts w:asciiTheme="majorHAnsi" w:hAnsiTheme="majorHAnsi"/>
          <w:sz w:val="20"/>
          <w:szCs w:val="20"/>
        </w:rPr>
        <w:t xml:space="preserve"> </w:t>
      </w:r>
      <w:r w:rsidR="00D2249C">
        <w:rPr>
          <w:rFonts w:asciiTheme="majorHAnsi" w:hAnsiTheme="majorHAnsi"/>
          <w:sz w:val="20"/>
          <w:szCs w:val="20"/>
        </w:rPr>
        <w:t>three</w:t>
      </w:r>
      <w:r w:rsidRPr="00332CE8">
        <w:rPr>
          <w:rFonts w:asciiTheme="majorHAnsi" w:hAnsiTheme="majorHAnsi"/>
          <w:sz w:val="20"/>
          <w:szCs w:val="20"/>
        </w:rPr>
        <w:t xml:space="preserve"> constituent elements</w:t>
      </w:r>
      <w:r w:rsidR="00D2249C">
        <w:rPr>
          <w:rFonts w:asciiTheme="majorHAnsi" w:hAnsiTheme="majorHAnsi"/>
          <w:sz w:val="20"/>
          <w:szCs w:val="20"/>
        </w:rPr>
        <w:t>,</w:t>
      </w:r>
      <w:r w:rsidRPr="00332CE8">
        <w:rPr>
          <w:rFonts w:asciiTheme="majorHAnsi" w:hAnsiTheme="majorHAnsi"/>
          <w:sz w:val="20"/>
          <w:szCs w:val="20"/>
        </w:rPr>
        <w:t xml:space="preserve"> red, green</w:t>
      </w:r>
      <w:r w:rsidR="00D2249C">
        <w:rPr>
          <w:rFonts w:asciiTheme="majorHAnsi" w:hAnsiTheme="majorHAnsi"/>
          <w:sz w:val="20"/>
          <w:szCs w:val="20"/>
        </w:rPr>
        <w:t>,</w:t>
      </w:r>
      <w:r w:rsidRPr="00332CE8">
        <w:rPr>
          <w:rFonts w:asciiTheme="majorHAnsi" w:hAnsiTheme="majorHAnsi"/>
          <w:sz w:val="20"/>
          <w:szCs w:val="20"/>
        </w:rPr>
        <w:t xml:space="preserve"> and blue (RGB)</w:t>
      </w:r>
      <w:r w:rsidR="00D2249C">
        <w:rPr>
          <w:rFonts w:asciiTheme="majorHAnsi" w:hAnsiTheme="majorHAnsi"/>
          <w:sz w:val="20"/>
          <w:szCs w:val="20"/>
        </w:rPr>
        <w:t>,</w:t>
      </w:r>
      <w:r w:rsidRPr="00332CE8">
        <w:rPr>
          <w:rFonts w:asciiTheme="majorHAnsi" w:hAnsiTheme="majorHAnsi"/>
          <w:sz w:val="20"/>
          <w:szCs w:val="20"/>
        </w:rPr>
        <w:t xml:space="preserve"> is reduced to </w:t>
      </w:r>
      <w:r w:rsidRPr="00332CE8">
        <w:rPr>
          <w:rFonts w:asciiTheme="majorHAnsi" w:hAnsiTheme="majorHAnsi"/>
          <w:sz w:val="20"/>
          <w:szCs w:val="20"/>
        </w:rPr>
        <w:lastRenderedPageBreak/>
        <w:t>a grayscale image</w:t>
      </w:r>
      <w:r w:rsidR="00D2249C">
        <w:rPr>
          <w:rFonts w:asciiTheme="majorHAnsi" w:hAnsiTheme="majorHAnsi"/>
          <w:sz w:val="20"/>
          <w:szCs w:val="20"/>
        </w:rPr>
        <w:t xml:space="preserve"> s</w:t>
      </w:r>
      <w:r w:rsidRPr="00332CE8">
        <w:rPr>
          <w:rFonts w:asciiTheme="majorHAnsi" w:hAnsiTheme="majorHAnsi"/>
          <w:sz w:val="20"/>
          <w:szCs w:val="20"/>
        </w:rPr>
        <w:t>o that the number of pixels to be computed is reduced by 2/3 percent</w:t>
      </w:r>
      <w:r w:rsidR="00DF51E9" w:rsidRPr="00C93E2B">
        <w:rPr>
          <w:rFonts w:asciiTheme="majorHAnsi" w:hAnsiTheme="majorHAnsi"/>
          <w:sz w:val="20"/>
          <w:szCs w:val="20"/>
        </w:rPr>
        <w:t>.</w:t>
      </w:r>
    </w:p>
    <w:p w14:paraId="6D6EE47E" w14:textId="00B3C5B5" w:rsidR="00DC5C4F" w:rsidRPr="00C93E2B" w:rsidRDefault="00332CE8" w:rsidP="000E1FF1">
      <w:pPr>
        <w:ind w:firstLine="720"/>
        <w:jc w:val="both"/>
        <w:rPr>
          <w:rFonts w:asciiTheme="majorHAnsi" w:hAnsiTheme="majorHAnsi"/>
          <w:sz w:val="20"/>
          <w:szCs w:val="20"/>
        </w:rPr>
      </w:pPr>
      <w:r w:rsidRPr="00332CE8">
        <w:rPr>
          <w:rFonts w:asciiTheme="majorHAnsi" w:hAnsiTheme="majorHAnsi"/>
          <w:sz w:val="20"/>
          <w:szCs w:val="20"/>
        </w:rPr>
        <w:t>After the face image is converted to grayscale, histogram equalization is performed so that the distribution of the gr</w:t>
      </w:r>
      <w:r w:rsidR="009A21FD">
        <w:rPr>
          <w:rFonts w:asciiTheme="majorHAnsi" w:hAnsiTheme="majorHAnsi"/>
          <w:sz w:val="20"/>
          <w:szCs w:val="20"/>
        </w:rPr>
        <w:t>e</w:t>
      </w:r>
      <w:r w:rsidRPr="00332CE8">
        <w:rPr>
          <w:rFonts w:asciiTheme="majorHAnsi" w:hAnsiTheme="majorHAnsi"/>
          <w:sz w:val="20"/>
          <w:szCs w:val="20"/>
        </w:rPr>
        <w:t>y degree values in the image is even</w:t>
      </w:r>
      <w:r w:rsidR="00CA5059" w:rsidRPr="00C93E2B">
        <w:rPr>
          <w:rFonts w:asciiTheme="majorHAnsi" w:hAnsiTheme="majorHAnsi"/>
          <w:sz w:val="20"/>
          <w:szCs w:val="20"/>
        </w:rPr>
        <w:t xml:space="preserve"> </w:t>
      </w:r>
      <w:r w:rsidR="00CA5059" w:rsidRPr="00C93E2B">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ISSN":"1412-4785","abstract":"Recently, the applications of face recognition are increasing significantly. Some methods have already been tried, but the results have not optimal yet. This paper tries to overcome this problem, using haar cascade as face detection algorithm, whereas face recognition uses local binary pattern histogram method. This system uses a webcam as a camera and programming exploit OpenCV library. This system enables to differentiate the face of the human with others objects with the best range from the camera to the object is 50 cm until 150 cm. In addition, this system is capable to recognize faces from the 6 subjects of faces listed in the database, alone and in a group as well in one frame.","author":[{"dropping-particle":"","family":"Al-Aidid","given":"Sayeed","non-dropping-particle":"","parse-names":false,"suffix":""},{"dropping-particle":"","family":"Pamungkas","given":"Daniel","non-dropping-particle":"","parse-names":false,"suffix":""}],"container-title":"Jurnal Rekayasa Elektrika","id":"ITEM-1","issue":"1","issued":{"date-parts":[["2018"]]},"page":"62-67","title":"Sistem Pengenalan Wajah dengan Algoritma Haar Cascade dan Local Binary Pattern Histogram","type":"article-journal","volume":"14"},"uris":["http://www.mendeley.com/documents/?uuid=20f25d89-57c6-4513-97f1-ec950fc1067a","http://www.mendeley.com/documents/?uuid=34a7fe59-7b86-45bf-873a-71669e3518d3"]}],"mendeley":{"formattedCitation":"(Al-Aidid &amp; Pamungkas, 2018)","plainTextFormattedCitation":"(Al-Aidid &amp; Pamungkas, 2018)","previouslyFormattedCitation":"(Al-Aidid &amp; Pamungkas, 2018)"},"properties":{"noteIndex":0},"schema":"https://github.com/citation-style-language/schema/raw/master/csl-citation.json"}</w:instrText>
      </w:r>
      <w:r w:rsidR="00CA5059" w:rsidRPr="00C93E2B">
        <w:rPr>
          <w:rFonts w:asciiTheme="majorHAnsi" w:hAnsiTheme="majorHAnsi"/>
          <w:sz w:val="20"/>
          <w:szCs w:val="20"/>
        </w:rPr>
        <w:fldChar w:fldCharType="separate"/>
      </w:r>
      <w:r w:rsidR="00CA5059" w:rsidRPr="00C93E2B">
        <w:rPr>
          <w:rFonts w:asciiTheme="majorHAnsi" w:hAnsiTheme="majorHAnsi"/>
          <w:noProof/>
          <w:sz w:val="20"/>
          <w:szCs w:val="20"/>
        </w:rPr>
        <w:t>(Al-Aidid &amp; Pamungkas, 2018)</w:t>
      </w:r>
      <w:r w:rsidR="00CA5059" w:rsidRPr="00C93E2B">
        <w:rPr>
          <w:rFonts w:asciiTheme="majorHAnsi" w:hAnsiTheme="majorHAnsi"/>
          <w:sz w:val="20"/>
          <w:szCs w:val="20"/>
        </w:rPr>
        <w:fldChar w:fldCharType="end"/>
      </w:r>
      <w:r w:rsidR="00CA5059" w:rsidRPr="00C93E2B">
        <w:rPr>
          <w:rFonts w:asciiTheme="majorHAnsi" w:hAnsiTheme="majorHAnsi"/>
          <w:sz w:val="20"/>
          <w:szCs w:val="20"/>
        </w:rPr>
        <w:t xml:space="preserve">. </w:t>
      </w:r>
      <w:r w:rsidRPr="00332CE8">
        <w:rPr>
          <w:rFonts w:asciiTheme="majorHAnsi" w:hAnsiTheme="majorHAnsi"/>
          <w:sz w:val="20"/>
          <w:szCs w:val="20"/>
        </w:rPr>
        <w:t>Calculation of histogram equalization is done by using the equation</w:t>
      </w:r>
      <w:r w:rsidR="00CA5059" w:rsidRPr="00C93E2B">
        <w:rPr>
          <w:rFonts w:asciiTheme="majorHAnsi" w:hAnsiTheme="majorHAnsi"/>
          <w:sz w:val="20"/>
          <w:szCs w:val="20"/>
        </w:rPr>
        <w:t>:</w:t>
      </w:r>
    </w:p>
    <w:p w14:paraId="68A38034" w14:textId="77777777" w:rsidR="0004255A" w:rsidRPr="00C93E2B" w:rsidRDefault="0004255A" w:rsidP="000E1FF1">
      <w:pPr>
        <w:ind w:firstLine="720"/>
        <w:jc w:val="both"/>
        <w:rPr>
          <w:rFonts w:asciiTheme="majorHAnsi" w:hAnsiTheme="majorHAnsi"/>
          <w:sz w:val="20"/>
          <w:szCs w:val="20"/>
        </w:rPr>
      </w:pPr>
    </w:p>
    <w:p w14:paraId="3B14B99F" w14:textId="6E3AEAE3" w:rsidR="00DC5C4F" w:rsidRPr="00C93E2B" w:rsidRDefault="00DC5C4F" w:rsidP="000E1FF1">
      <w:pPr>
        <w:jc w:val="both"/>
        <w:rPr>
          <w:rFonts w:asciiTheme="majorHAnsi" w:hAnsiTheme="majorHAnsi"/>
          <w:sz w:val="20"/>
          <w:szCs w:val="20"/>
        </w:rPr>
      </w:pPr>
      <m:oMathPara>
        <m:oMath>
          <m:r>
            <w:rPr>
              <w:rFonts w:ascii="Cambria Math" w:hAnsi="Cambria Math"/>
              <w:sz w:val="20"/>
              <w:szCs w:val="20"/>
            </w:rPr>
            <m:t>w</m:t>
          </m:r>
          <m:r>
            <w:rPr>
              <w:rFonts w:ascii="Cambria Math" w:hAnsiTheme="majorHAnsi"/>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w</m:t>
                  </m:r>
                </m:sub>
              </m:sSub>
              <m:r>
                <m:rPr>
                  <m:sty m:val="p"/>
                </m:rPr>
                <w:rPr>
                  <w:rFonts w:ascii="Cambria Math" w:hAnsi="Cambria Math"/>
                  <w:sz w:val="20"/>
                  <w:szCs w:val="20"/>
                </w:rPr>
                <m:t>.256</m:t>
              </m:r>
            </m:num>
            <m:den>
              <m:sSub>
                <m:sSubPr>
                  <m:ctrlPr>
                    <w:rPr>
                      <w:rFonts w:ascii="Cambria Math" w:hAnsi="Cambria Math"/>
                      <w:i/>
                      <w:iCs/>
                      <w:sz w:val="20"/>
                      <w:szCs w:val="20"/>
                      <w:vertAlign w:val="subscript"/>
                    </w:rPr>
                  </m:ctrlPr>
                </m:sSubPr>
                <m:e>
                  <m:r>
                    <w:rPr>
                      <w:rFonts w:ascii="Cambria Math" w:hAnsi="Cambria Math"/>
                      <w:sz w:val="20"/>
                      <w:szCs w:val="20"/>
                    </w:rPr>
                    <m:t>n</m:t>
                  </m:r>
                </m:e>
                <m:sub>
                  <m:r>
                    <w:rPr>
                      <w:rFonts w:ascii="Cambria Math" w:hAnsi="Cambria Math"/>
                      <w:sz w:val="20"/>
                      <w:szCs w:val="20"/>
                      <w:vertAlign w:val="subscript"/>
                    </w:rPr>
                    <m:t>x</m:t>
                  </m:r>
                </m:sub>
              </m:sSub>
              <m:sSub>
                <m:sSubPr>
                  <m:ctrlPr>
                    <w:rPr>
                      <w:rFonts w:ascii="Cambria Math" w:hAnsi="Cambria Math"/>
                      <w:i/>
                      <w:iCs/>
                      <w:sz w:val="20"/>
                      <w:szCs w:val="20"/>
                    </w:rPr>
                  </m:ctrlPr>
                </m:sSubPr>
                <m:e>
                  <m:r>
                    <w:rPr>
                      <w:rFonts w:ascii="Cambria Math" w:hAnsi="Cambria Math"/>
                      <w:sz w:val="20"/>
                      <w:szCs w:val="20"/>
                    </w:rPr>
                    <m:t>n</m:t>
                  </m:r>
                </m:e>
                <m:sub>
                  <m:r>
                    <w:rPr>
                      <w:rFonts w:ascii="Cambria Math" w:hAnsi="Cambria Math"/>
                      <w:sz w:val="20"/>
                      <w:szCs w:val="20"/>
                      <w:vertAlign w:val="subscript"/>
                    </w:rPr>
                    <m:t>y</m:t>
                  </m:r>
                </m:sub>
              </m:sSub>
              <m:r>
                <w:rPr>
                  <w:rFonts w:ascii="Cambria Math" w:hAnsi="Cambria Math"/>
                  <w:sz w:val="20"/>
                  <w:szCs w:val="20"/>
                </w:rPr>
                <m:t xml:space="preserve">  </m:t>
              </m:r>
            </m:den>
          </m:f>
          <m:r>
            <w:rPr>
              <w:rFonts w:ascii="Cambria Math" w:hAnsi="Cambria Math"/>
              <w:sz w:val="20"/>
              <w:szCs w:val="20"/>
            </w:rPr>
            <m:t xml:space="preserve"> ............………....................(1)</m:t>
          </m:r>
        </m:oMath>
      </m:oMathPara>
    </w:p>
    <w:p w14:paraId="1E0310E5" w14:textId="5240947B" w:rsidR="00DF51E9" w:rsidRPr="00C93E2B" w:rsidRDefault="00DF51E9" w:rsidP="000E1FF1">
      <w:pPr>
        <w:jc w:val="both"/>
        <w:rPr>
          <w:rFonts w:asciiTheme="majorHAnsi" w:hAnsiTheme="majorHAnsi"/>
          <w:sz w:val="20"/>
          <w:szCs w:val="20"/>
        </w:rPr>
      </w:pPr>
      <w:r w:rsidRPr="00C93E2B">
        <w:rPr>
          <w:rFonts w:asciiTheme="majorHAnsi" w:hAnsiTheme="majorHAnsi"/>
          <w:sz w:val="20"/>
          <w:szCs w:val="20"/>
        </w:rPr>
        <w:t xml:space="preserve"> </w:t>
      </w:r>
    </w:p>
    <w:p w14:paraId="60F41218" w14:textId="34E43DEF" w:rsidR="00332CE8" w:rsidRPr="00C93E2B" w:rsidRDefault="00332CE8" w:rsidP="000E1FF1">
      <w:pPr>
        <w:jc w:val="both"/>
        <w:rPr>
          <w:rFonts w:asciiTheme="majorHAnsi" w:hAnsiTheme="majorHAnsi"/>
          <w:sz w:val="20"/>
          <w:szCs w:val="20"/>
        </w:rPr>
      </w:pPr>
      <w:r w:rsidRPr="00332CE8">
        <w:rPr>
          <w:rFonts w:asciiTheme="majorHAnsi" w:hAnsiTheme="majorHAnsi"/>
          <w:sz w:val="20"/>
          <w:szCs w:val="20"/>
        </w:rPr>
        <w:t xml:space="preserve">We can see in equation (1), where </w:t>
      </w:r>
      <w:r w:rsidRPr="00C93E2B">
        <w:rPr>
          <w:rFonts w:asciiTheme="majorHAnsi" w:hAnsiTheme="majorHAnsi"/>
          <w:i/>
          <w:iCs/>
          <w:sz w:val="20"/>
          <w:szCs w:val="20"/>
        </w:rPr>
        <w:t>w</w:t>
      </w:r>
      <w:r w:rsidRPr="00332CE8">
        <w:rPr>
          <w:rFonts w:asciiTheme="majorHAnsi" w:hAnsiTheme="majorHAnsi"/>
          <w:sz w:val="20"/>
          <w:szCs w:val="20"/>
        </w:rPr>
        <w:t xml:space="preserve"> is the gr</w:t>
      </w:r>
      <w:r w:rsidR="009A21FD">
        <w:rPr>
          <w:rFonts w:asciiTheme="majorHAnsi" w:hAnsiTheme="majorHAnsi"/>
          <w:sz w:val="20"/>
          <w:szCs w:val="20"/>
        </w:rPr>
        <w:t>e</w:t>
      </w:r>
      <w:r w:rsidRPr="00332CE8">
        <w:rPr>
          <w:rFonts w:asciiTheme="majorHAnsi" w:hAnsiTheme="majorHAnsi"/>
          <w:sz w:val="20"/>
          <w:szCs w:val="20"/>
        </w:rPr>
        <w:t xml:space="preserve">y value of the histogram equalization results, </w:t>
      </w:r>
      <w:r w:rsidRPr="00C93E2B">
        <w:rPr>
          <w:rFonts w:asciiTheme="majorHAnsi" w:hAnsiTheme="majorHAnsi"/>
          <w:i/>
          <w:iCs/>
          <w:sz w:val="20"/>
          <w:szCs w:val="20"/>
        </w:rPr>
        <w:t>C</w:t>
      </w:r>
      <w:r w:rsidRPr="00C93E2B">
        <w:rPr>
          <w:rFonts w:asciiTheme="majorHAnsi" w:hAnsiTheme="majorHAnsi"/>
          <w:i/>
          <w:iCs/>
          <w:sz w:val="20"/>
          <w:szCs w:val="20"/>
          <w:vertAlign w:val="subscript"/>
        </w:rPr>
        <w:t>w</w:t>
      </w:r>
      <w:r>
        <w:rPr>
          <w:rFonts w:asciiTheme="majorHAnsi" w:hAnsiTheme="majorHAnsi"/>
          <w:sz w:val="20"/>
          <w:szCs w:val="20"/>
        </w:rPr>
        <w:t xml:space="preserve"> </w:t>
      </w:r>
      <w:r w:rsidRPr="00332CE8">
        <w:rPr>
          <w:rFonts w:asciiTheme="majorHAnsi" w:hAnsiTheme="majorHAnsi"/>
          <w:sz w:val="20"/>
          <w:szCs w:val="20"/>
        </w:rPr>
        <w:t xml:space="preserve">is the cumulative histogram of </w:t>
      </w:r>
      <w:r w:rsidR="00754583" w:rsidRPr="00C93E2B">
        <w:rPr>
          <w:rFonts w:asciiTheme="majorHAnsi" w:hAnsiTheme="majorHAnsi"/>
          <w:i/>
          <w:iCs/>
          <w:sz w:val="20"/>
          <w:szCs w:val="20"/>
        </w:rPr>
        <w:t>w</w:t>
      </w:r>
      <w:r w:rsidRPr="00332CE8">
        <w:rPr>
          <w:rFonts w:asciiTheme="majorHAnsi" w:hAnsiTheme="majorHAnsi"/>
          <w:sz w:val="20"/>
          <w:szCs w:val="20"/>
        </w:rPr>
        <w:t xml:space="preserve">, 256 is the upper limit value of the grayscale image (8 bits), </w:t>
      </w:r>
      <w:r w:rsidR="00A17C09" w:rsidRPr="00C93E2B">
        <w:rPr>
          <w:rFonts w:asciiTheme="majorHAnsi" w:hAnsiTheme="majorHAnsi"/>
          <w:i/>
          <w:iCs/>
          <w:sz w:val="20"/>
          <w:szCs w:val="20"/>
        </w:rPr>
        <w:t>n</w:t>
      </w:r>
      <w:r w:rsidR="00A17C09" w:rsidRPr="00C93E2B">
        <w:rPr>
          <w:rFonts w:asciiTheme="majorHAnsi" w:hAnsiTheme="majorHAnsi"/>
          <w:i/>
          <w:iCs/>
          <w:sz w:val="20"/>
          <w:szCs w:val="20"/>
          <w:vertAlign w:val="subscript"/>
        </w:rPr>
        <w:t>x</w:t>
      </w:r>
      <w:r w:rsidRPr="00332CE8">
        <w:rPr>
          <w:rFonts w:asciiTheme="majorHAnsi" w:hAnsiTheme="majorHAnsi"/>
          <w:sz w:val="20"/>
          <w:szCs w:val="20"/>
        </w:rPr>
        <w:t xml:space="preserve"> and </w:t>
      </w:r>
      <w:r w:rsidR="00A17C09" w:rsidRPr="00C93E2B">
        <w:rPr>
          <w:rFonts w:asciiTheme="majorHAnsi" w:hAnsiTheme="majorHAnsi"/>
          <w:i/>
          <w:iCs/>
          <w:sz w:val="20"/>
          <w:szCs w:val="20"/>
        </w:rPr>
        <w:t>n</w:t>
      </w:r>
      <w:r w:rsidR="00A17C09" w:rsidRPr="00C93E2B">
        <w:rPr>
          <w:rFonts w:asciiTheme="majorHAnsi" w:hAnsiTheme="majorHAnsi"/>
          <w:i/>
          <w:iCs/>
          <w:sz w:val="20"/>
          <w:szCs w:val="20"/>
          <w:vertAlign w:val="subscript"/>
        </w:rPr>
        <w:t>y</w:t>
      </w:r>
      <w:r w:rsidRPr="00332CE8">
        <w:rPr>
          <w:rFonts w:asciiTheme="majorHAnsi" w:hAnsiTheme="majorHAnsi"/>
          <w:sz w:val="20"/>
          <w:szCs w:val="20"/>
        </w:rPr>
        <w:t xml:space="preserve"> are the image dimensions consisting of column and row sizes.</w:t>
      </w:r>
    </w:p>
    <w:p w14:paraId="110680E1" w14:textId="77777777" w:rsidR="00A47F2C" w:rsidRDefault="00A47F2C" w:rsidP="000E1FF1">
      <w:pPr>
        <w:jc w:val="both"/>
        <w:rPr>
          <w:rFonts w:asciiTheme="majorHAnsi" w:hAnsiTheme="majorHAnsi"/>
          <w:sz w:val="20"/>
          <w:szCs w:val="20"/>
        </w:rPr>
      </w:pPr>
    </w:p>
    <w:p w14:paraId="418AEC1D" w14:textId="70FC5926" w:rsidR="00A47F2C" w:rsidRPr="00C93E2B" w:rsidRDefault="00A05F37" w:rsidP="000E1FF1">
      <w:pPr>
        <w:jc w:val="both"/>
        <w:rPr>
          <w:rFonts w:asciiTheme="majorHAnsi" w:hAnsiTheme="majorHAnsi"/>
          <w:b/>
          <w:sz w:val="20"/>
          <w:szCs w:val="20"/>
        </w:rPr>
      </w:pPr>
      <w:r w:rsidRPr="00A05F37">
        <w:rPr>
          <w:rFonts w:asciiTheme="majorHAnsi" w:hAnsiTheme="majorHAnsi"/>
          <w:b/>
          <w:sz w:val="20"/>
          <w:szCs w:val="20"/>
        </w:rPr>
        <w:t>Feature Extraction</w:t>
      </w:r>
    </w:p>
    <w:p w14:paraId="0B639D98" w14:textId="6D25A0AC" w:rsidR="0062468E" w:rsidRPr="00C93E2B" w:rsidRDefault="00A05F37" w:rsidP="000E1FF1">
      <w:pPr>
        <w:ind w:firstLine="720"/>
        <w:jc w:val="both"/>
        <w:rPr>
          <w:rFonts w:asciiTheme="majorHAnsi" w:hAnsiTheme="majorHAnsi"/>
          <w:sz w:val="20"/>
          <w:szCs w:val="20"/>
        </w:rPr>
      </w:pPr>
      <w:r w:rsidRPr="00A05F37">
        <w:rPr>
          <w:rFonts w:asciiTheme="majorHAnsi" w:hAnsiTheme="majorHAnsi"/>
          <w:sz w:val="20"/>
          <w:szCs w:val="20"/>
        </w:rPr>
        <w:t xml:space="preserve">Feature extraction is a feature vector </w:t>
      </w:r>
      <w:r w:rsidR="00D2249C">
        <w:rPr>
          <w:rFonts w:asciiTheme="majorHAnsi" w:hAnsiTheme="majorHAnsi"/>
          <w:sz w:val="20"/>
          <w:szCs w:val="20"/>
        </w:rPr>
        <w:t>interpreted as an n-dimensional encode vector aiming to index</w:t>
      </w:r>
      <w:r w:rsidRPr="00A05F37">
        <w:rPr>
          <w:rFonts w:asciiTheme="majorHAnsi" w:hAnsiTheme="majorHAnsi"/>
          <w:sz w:val="20"/>
          <w:szCs w:val="20"/>
        </w:rPr>
        <w:t xml:space="preserve"> </w:t>
      </w:r>
      <w:r w:rsidR="00B128B9">
        <w:rPr>
          <w:rFonts w:asciiTheme="majorHAnsi" w:hAnsiTheme="majorHAnsi"/>
          <w:sz w:val="20"/>
          <w:szCs w:val="20"/>
        </w:rPr>
        <w:t>an image's contents and database parts</w:t>
      </w:r>
      <w:r w:rsidRPr="00A05F37">
        <w:rPr>
          <w:rFonts w:asciiTheme="majorHAnsi" w:hAnsiTheme="majorHAnsi"/>
          <w:sz w:val="20"/>
          <w:szCs w:val="20"/>
        </w:rPr>
        <w:t xml:space="preserve">. </w:t>
      </w:r>
      <w:r w:rsidR="008766C3" w:rsidRPr="008766C3">
        <w:rPr>
          <w:rFonts w:asciiTheme="majorHAnsi" w:hAnsiTheme="majorHAnsi"/>
          <w:sz w:val="20"/>
          <w:szCs w:val="20"/>
        </w:rPr>
        <w:t>The components of a feature vector are used to compare images by computing image analysis and processing techniques with other images</w:t>
      </w:r>
      <w:r w:rsidRPr="00A05F37">
        <w:rPr>
          <w:rFonts w:asciiTheme="majorHAnsi" w:hAnsiTheme="majorHAnsi"/>
          <w:sz w:val="20"/>
          <w:szCs w:val="20"/>
        </w:rPr>
        <w:t>. The features that have been extracted are then used as parameters or input values to distinguish one object from another at the identification or classification stage</w:t>
      </w:r>
      <w:r w:rsidR="0062468E" w:rsidRPr="00C93E2B">
        <w:rPr>
          <w:rFonts w:asciiTheme="majorHAnsi" w:hAnsiTheme="majorHAnsi"/>
          <w:sz w:val="20"/>
          <w:szCs w:val="20"/>
        </w:rPr>
        <w:t xml:space="preserve"> </w:t>
      </w:r>
      <w:r w:rsidR="0062468E" w:rsidRPr="00C93E2B">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abstract":"Penggunaan teknologi yang semakin meningkat membutuhkan suatu keamanan dalam identifikasi individu untuk menghindari hak akses yang dapat diketahui atau diretas oleh orang lain. Salah satu yang bisa dimanfaatkan dalam menjaga keamanan informasi dibutuhkan sebuah ilmu biometrik. Biometrik merupakan karakteristik alami manusia yang terukur dan akurat, salah satunya yaitu telapak tangan yang menjadi objek penelitian ini dikarenakan memiliki karakteristik yang unik tiap individu antara lain permukaan telapak tangan yang luas daripada sidik jari dengan berupa pola garis-garis utama, pola garis kusut/lemah yang bersifat stabil. Biometrik ini dapat digabungkan dengan ekstraksi ciri dengan menggunakan berbagai fitur. Metode ekstraksi ciri yang dapat digunakan yaitu Gray Level Cooccurence Matrix (GLCM) pada proses identifikasi dengan membandingkan ukuran region dan jarak ketetanggaan. Diawali dengan pengambilan citra telapak tangan sejumlah 208 citra dengan 130 sebagai data latih dan 78 sebagai data uji. Pada citra telapak tangan dilakukan tahap pre-processing untuk mengubah warna menjadi grayscale selanjutnya citra dibagi menjadi beberapa ukuran region. Dari masing-masing ukuran region, dilakukan tahap ekstraksi ciri Gray Level Cooccurence Matrix (GLCM) dengan jarak ketetanggaan. Penelitian ini mendapatkan persentasi akurasi terbaik sebesar 87,17% pada ukuran region 7 grids dan jarak ketetanggaan d=7.","author":[{"dropping-particle":"","family":"Situmorang","given":"Grace Theresia","non-dropping-particle":"","parse-names":false,"suffix":""},{"dropping-particle":"","family":"Widodo","given":"Agus Wahyu","non-dropping-particle":"","parse-names":false,"suffix":""},{"dropping-particle":"","family":"Rahman","given":"Muh. Arif","non-dropping-particle":"","parse-names":false,"suffix":""}],"container-title":"Jurnal Pengembangan Teknologi Informasi dan Ilmu Komputer","id":"ITEM-1","issue":"5","issued":{"date-parts":[["2019"]]},"page":"4710-4716","title":"Penerapan Metode Gray Level Co-occurrence Matrix ( GLCM ) untuk ekstraksi ciri pada telapak tangan","type":"article-journal","volume":"3"},"uris":["http://www.mendeley.com/documents/?uuid=fdc78bfe-e795-4360-83e4-c8088f4839c8","http://www.mendeley.com/documents/?uuid=5e79927e-a248-4509-a5a0-32a7a8b3ea9b"]}],"mendeley":{"formattedCitation":"(Situmorang et al., 2019)","plainTextFormattedCitation":"(Situmorang et al., 2019)","previouslyFormattedCitation":"(Situmorang et al., 2019)"},"properties":{"noteIndex":0},"schema":"https://github.com/citation-style-language/schema/raw/master/csl-citation.json"}</w:instrText>
      </w:r>
      <w:r w:rsidR="0062468E" w:rsidRPr="00C93E2B">
        <w:rPr>
          <w:rFonts w:asciiTheme="majorHAnsi" w:hAnsiTheme="majorHAnsi"/>
          <w:sz w:val="20"/>
          <w:szCs w:val="20"/>
        </w:rPr>
        <w:fldChar w:fldCharType="separate"/>
      </w:r>
      <w:r w:rsidR="0062468E" w:rsidRPr="00C93E2B">
        <w:rPr>
          <w:rFonts w:asciiTheme="majorHAnsi" w:hAnsiTheme="majorHAnsi"/>
          <w:noProof/>
          <w:sz w:val="20"/>
          <w:szCs w:val="20"/>
        </w:rPr>
        <w:t>(Situmorang et al., 2019)</w:t>
      </w:r>
      <w:r w:rsidR="0062468E" w:rsidRPr="00C93E2B">
        <w:rPr>
          <w:rFonts w:asciiTheme="majorHAnsi" w:hAnsiTheme="majorHAnsi"/>
          <w:sz w:val="20"/>
          <w:szCs w:val="20"/>
        </w:rPr>
        <w:fldChar w:fldCharType="end"/>
      </w:r>
      <w:r w:rsidR="0062468E" w:rsidRPr="00C93E2B">
        <w:rPr>
          <w:rFonts w:asciiTheme="majorHAnsi" w:hAnsiTheme="majorHAnsi"/>
          <w:sz w:val="20"/>
          <w:szCs w:val="20"/>
        </w:rPr>
        <w:t>.</w:t>
      </w:r>
    </w:p>
    <w:p w14:paraId="17E4CCC0" w14:textId="77777777" w:rsidR="00A47F2C" w:rsidRDefault="00A47F2C" w:rsidP="000E1FF1">
      <w:pPr>
        <w:jc w:val="both"/>
        <w:rPr>
          <w:rFonts w:asciiTheme="majorHAnsi" w:hAnsiTheme="majorHAnsi"/>
          <w:color w:val="C0504D" w:themeColor="accent2"/>
          <w:sz w:val="20"/>
          <w:szCs w:val="20"/>
        </w:rPr>
      </w:pPr>
    </w:p>
    <w:p w14:paraId="3F8F8E1C" w14:textId="77777777" w:rsidR="00A47F2C" w:rsidRPr="00C93E2B" w:rsidRDefault="00A47F2C" w:rsidP="000E1FF1">
      <w:pPr>
        <w:jc w:val="both"/>
        <w:rPr>
          <w:rFonts w:asciiTheme="majorHAnsi" w:hAnsiTheme="majorHAnsi"/>
          <w:b/>
          <w:sz w:val="20"/>
          <w:szCs w:val="20"/>
        </w:rPr>
      </w:pPr>
      <w:r w:rsidRPr="00C93E2B">
        <w:rPr>
          <w:rFonts w:asciiTheme="majorHAnsi" w:hAnsiTheme="majorHAnsi"/>
          <w:b/>
          <w:sz w:val="20"/>
          <w:szCs w:val="20"/>
        </w:rPr>
        <w:t>Haar Wavelet</w:t>
      </w:r>
    </w:p>
    <w:p w14:paraId="014B9008" w14:textId="1F1CE436" w:rsidR="00A47F2C" w:rsidRDefault="00A05F37" w:rsidP="000E1FF1">
      <w:pPr>
        <w:ind w:firstLine="720"/>
        <w:jc w:val="both"/>
        <w:rPr>
          <w:rFonts w:asciiTheme="majorHAnsi" w:hAnsiTheme="majorHAnsi"/>
          <w:sz w:val="20"/>
          <w:szCs w:val="20"/>
        </w:rPr>
      </w:pPr>
      <w:r w:rsidRPr="00A05F37">
        <w:rPr>
          <w:rFonts w:asciiTheme="majorHAnsi" w:hAnsiTheme="majorHAnsi"/>
          <w:sz w:val="20"/>
          <w:szCs w:val="20"/>
        </w:rPr>
        <w:t xml:space="preserve">Haar Wavelet is a signal transformation method </w:t>
      </w:r>
      <w:r w:rsidR="00D2249C">
        <w:rPr>
          <w:rFonts w:asciiTheme="majorHAnsi" w:hAnsiTheme="majorHAnsi"/>
          <w:sz w:val="20"/>
          <w:szCs w:val="20"/>
        </w:rPr>
        <w:t>with</w:t>
      </w:r>
      <w:r w:rsidRPr="00A05F37">
        <w:rPr>
          <w:rFonts w:asciiTheme="majorHAnsi" w:hAnsiTheme="majorHAnsi"/>
          <w:sz w:val="20"/>
          <w:szCs w:val="20"/>
        </w:rPr>
        <w:t xml:space="preserve"> the easiest and simplest kernel to compute compared to other Wavelet transformations</w:t>
      </w:r>
      <w:r w:rsidR="00833E69" w:rsidRPr="00C93E2B">
        <w:rPr>
          <w:rFonts w:asciiTheme="majorHAnsi" w:hAnsiTheme="majorHAnsi"/>
          <w:sz w:val="20"/>
          <w:szCs w:val="20"/>
        </w:rPr>
        <w:t xml:space="preserve"> </w:t>
      </w:r>
      <w:r w:rsidR="00833E69" w:rsidRPr="00C93E2B">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author":[{"dropping-particle":"","family":"Ginanjar","given":"Asep Rahmat","non-dropping-particle":"","parse-names":false,"suffix":""},{"dropping-particle":"","family":"Feta","given":"Neneng Rachmalia","non-dropping-particle":"","parse-names":false,"suffix":""}],"container-title":"BRITech","id":"ITEM-1","issue":"1","issued":{"date-parts":[["2019"]]},"page":"24-32","title":"Identifikasi Citra Wajah Menggunakan Probabilistic Neural Network dengan Ekstraksi Ciri Berbasis Wavelet","type":"article-journal","volume":"1"},"uris":["http://www.mendeley.com/documents/?uuid=c2e695bb-0c83-4985-8702-0de0464ba53d","http://www.mendeley.com/documents/?uuid=b90691f3-d1b9-45b1-b0f4-6a6e3584698c"]}],"mendeley":{"formattedCitation":"(Ginanjar &amp; Feta, 2019)","plainTextFormattedCitation":"(Ginanjar &amp; Feta, 2019)","previouslyFormattedCitation":"(Ginanjar &amp; Feta, 2019)"},"properties":{"noteIndex":0},"schema":"https://github.com/citation-style-language/schema/raw/master/csl-citation.json"}</w:instrText>
      </w:r>
      <w:r w:rsidR="00833E69" w:rsidRPr="00C93E2B">
        <w:rPr>
          <w:rFonts w:asciiTheme="majorHAnsi" w:hAnsiTheme="majorHAnsi"/>
          <w:sz w:val="20"/>
          <w:szCs w:val="20"/>
        </w:rPr>
        <w:fldChar w:fldCharType="separate"/>
      </w:r>
      <w:r w:rsidR="00833E69" w:rsidRPr="00C93E2B">
        <w:rPr>
          <w:rFonts w:asciiTheme="majorHAnsi" w:hAnsiTheme="majorHAnsi"/>
          <w:noProof/>
          <w:sz w:val="20"/>
          <w:szCs w:val="20"/>
        </w:rPr>
        <w:t>(Ginanjar &amp; Feta, 2019)</w:t>
      </w:r>
      <w:r w:rsidR="00833E69" w:rsidRPr="00C93E2B">
        <w:rPr>
          <w:rFonts w:asciiTheme="majorHAnsi" w:hAnsiTheme="majorHAnsi"/>
          <w:sz w:val="20"/>
          <w:szCs w:val="20"/>
        </w:rPr>
        <w:fldChar w:fldCharType="end"/>
      </w:r>
      <w:r w:rsidR="00AF5E8F" w:rsidRPr="00C93E2B">
        <w:rPr>
          <w:rFonts w:asciiTheme="majorHAnsi" w:hAnsiTheme="majorHAnsi"/>
          <w:sz w:val="20"/>
          <w:szCs w:val="20"/>
        </w:rPr>
        <w:t xml:space="preserve">. </w:t>
      </w:r>
      <w:r w:rsidRPr="00A05F37">
        <w:rPr>
          <w:rFonts w:asciiTheme="majorHAnsi" w:hAnsiTheme="majorHAnsi"/>
          <w:sz w:val="20"/>
          <w:szCs w:val="20"/>
        </w:rPr>
        <w:t xml:space="preserve">Image feature extraction or image feature capture with Haar Wavelet </w:t>
      </w:r>
      <w:r w:rsidR="00D2249C">
        <w:rPr>
          <w:rFonts w:asciiTheme="majorHAnsi" w:hAnsiTheme="majorHAnsi"/>
          <w:sz w:val="20"/>
          <w:szCs w:val="20"/>
        </w:rPr>
        <w:t>can</w:t>
      </w:r>
      <w:r w:rsidRPr="00A05F37">
        <w:rPr>
          <w:rFonts w:asciiTheme="majorHAnsi" w:hAnsiTheme="majorHAnsi"/>
          <w:sz w:val="20"/>
          <w:szCs w:val="20"/>
        </w:rPr>
        <w:t xml:space="preserve"> accurately describe texture and shape features. Haar Wavelet divides the image into four subsections</w:t>
      </w:r>
      <w:r w:rsidR="00D2249C">
        <w:rPr>
          <w:rFonts w:asciiTheme="majorHAnsi" w:hAnsiTheme="majorHAnsi"/>
          <w:sz w:val="20"/>
          <w:szCs w:val="20"/>
        </w:rPr>
        <w:t>,</w:t>
      </w:r>
      <w:r w:rsidRPr="00A05F37">
        <w:rPr>
          <w:rFonts w:asciiTheme="majorHAnsi" w:hAnsiTheme="majorHAnsi"/>
          <w:sz w:val="20"/>
          <w:szCs w:val="20"/>
        </w:rPr>
        <w:t xml:space="preserve"> including LL, LH, HL, and HH</w:t>
      </w:r>
      <w:r w:rsidR="00D2249C">
        <w:rPr>
          <w:rFonts w:asciiTheme="majorHAnsi" w:hAnsiTheme="majorHAnsi"/>
          <w:sz w:val="20"/>
          <w:szCs w:val="20"/>
        </w:rPr>
        <w:t xml:space="preserve">, </w:t>
      </w:r>
      <w:r w:rsidR="00D2249C" w:rsidRPr="00D2249C">
        <w:rPr>
          <w:rFonts w:asciiTheme="majorHAnsi" w:hAnsiTheme="majorHAnsi"/>
          <w:sz w:val="20"/>
          <w:szCs w:val="20"/>
        </w:rPr>
        <w:t xml:space="preserve">through </w:t>
      </w:r>
      <w:r w:rsidR="00D2249C">
        <w:rPr>
          <w:rFonts w:asciiTheme="majorHAnsi" w:hAnsiTheme="majorHAnsi"/>
          <w:sz w:val="20"/>
          <w:szCs w:val="20"/>
        </w:rPr>
        <w:t>decomposition</w:t>
      </w:r>
      <w:r w:rsidR="0038011D" w:rsidRPr="00C93E2B">
        <w:rPr>
          <w:rFonts w:asciiTheme="majorHAnsi" w:hAnsiTheme="majorHAnsi"/>
          <w:sz w:val="20"/>
          <w:szCs w:val="20"/>
        </w:rPr>
        <w:t xml:space="preserve"> </w:t>
      </w:r>
      <w:r w:rsidR="00833E69" w:rsidRPr="00C93E2B">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ISSN":"09235965","abstract":"In most practical situations, the compression or transmission of images and videos creates distortions that will eventually be perceived by a human observer. Vice versa, image and video restoration techniques, such as inpainting or denoising, aim to enhance the quality of experience of human viewers. Correctly assessing the similarity between an image and an undistorted reference image as subjectively experienced by a human viewer can thus lead to significant improvements in any transmission, compression, or restoration system. This paper introduces the Haar wavelet-based perceptual similarity index (HaarPSI), a novel and computationally inexpensive similarity measure for full reference image quality assessment. The HaarPSI utilizes the coefficients obtained from a Haar wavelet decomposition to assess local similarities between two images, as well as the relative importance of image areas. The consistency of the HaarPSI with the human quality of experience was validated on four large benchmark databases containing thousands of differently distorted images. On these databases, the HaarPSI achieves higher correlations with human opinion scores than state-of-the-art full reference similarity measures like the structural similarity index (SSIM), the feature similarity index (FSIM), and the visual saliency-based index (VSI). Along with the simple computational structure and the short execution time, these experimental results suggest a high applicability of the HaarPSI in real world tasks.","author":[{"dropping-particle":"","family":"Reisenhofer","given":"Rafael","non-dropping-particle":"","parse-names":false,"suffix":""},{"dropping-particle":"","family":"Bosse","given":"Sebastian","non-dropping-particle":"","parse-names":false,"suffix":""},{"dropping-particle":"","family":"Kutyniok","given":"Gitta","non-dropping-particle":"","parse-names":false,"suffix":""},{"dropping-particle":"","family":"Wiegand","given":"Thomas","non-dropping-particle":"","parse-names":false,"suffix":""}],"container-title":"Signal Processing: Image Communication","id":"ITEM-1","issue":"February","issued":{"date-parts":[["2018"]]},"page":"33-43","title":"A Haar wavelet-based perceptual similarity index for image quality assessment","type":"article-journal","volume":"61"},"uris":["http://www.mendeley.com/documents/?uuid=90f3ff64-454c-4d59-8189-8b9b0cbb56e7","http://www.mendeley.com/documents/?uuid=2211c67d-dd5d-4cea-b8e1-1e6a1c86457d"]}],"mendeley":{"formattedCitation":"(Reisenhofer et al., 2018)","plainTextFormattedCitation":"(Reisenhofer et al., 2018)","previouslyFormattedCitation":"(Reisenhofer et al., 2018)"},"properties":{"noteIndex":0},"schema":"https://github.com/citation-style-language/schema/raw/master/csl-citation.json"}</w:instrText>
      </w:r>
      <w:r w:rsidR="00833E69" w:rsidRPr="00C93E2B">
        <w:rPr>
          <w:rFonts w:asciiTheme="majorHAnsi" w:hAnsiTheme="majorHAnsi"/>
          <w:sz w:val="20"/>
          <w:szCs w:val="20"/>
        </w:rPr>
        <w:fldChar w:fldCharType="separate"/>
      </w:r>
      <w:r w:rsidR="00833E69" w:rsidRPr="00C93E2B">
        <w:rPr>
          <w:rFonts w:asciiTheme="majorHAnsi" w:hAnsiTheme="majorHAnsi"/>
          <w:noProof/>
          <w:sz w:val="20"/>
          <w:szCs w:val="20"/>
        </w:rPr>
        <w:t>(Reisenhofer et al., 2018)</w:t>
      </w:r>
      <w:r w:rsidR="00833E69" w:rsidRPr="00C93E2B">
        <w:rPr>
          <w:rFonts w:asciiTheme="majorHAnsi" w:hAnsiTheme="majorHAnsi"/>
          <w:sz w:val="20"/>
          <w:szCs w:val="20"/>
        </w:rPr>
        <w:fldChar w:fldCharType="end"/>
      </w:r>
      <w:r w:rsidR="00AF5E8F" w:rsidRPr="00C93E2B">
        <w:rPr>
          <w:rFonts w:asciiTheme="majorHAnsi" w:hAnsiTheme="majorHAnsi"/>
          <w:sz w:val="20"/>
          <w:szCs w:val="20"/>
        </w:rPr>
        <w:t>.</w:t>
      </w:r>
      <w:r w:rsidR="008F44CC" w:rsidRPr="00C93E2B">
        <w:rPr>
          <w:rFonts w:asciiTheme="majorHAnsi" w:hAnsiTheme="majorHAnsi"/>
          <w:sz w:val="20"/>
          <w:szCs w:val="20"/>
        </w:rPr>
        <w:t xml:space="preserve"> </w:t>
      </w:r>
      <w:r w:rsidRPr="00A05F37">
        <w:rPr>
          <w:rFonts w:asciiTheme="majorHAnsi" w:hAnsiTheme="majorHAnsi"/>
          <w:sz w:val="20"/>
          <w:szCs w:val="20"/>
        </w:rPr>
        <w:t>The LL subsection is an approximate part of the image and functions as a</w:t>
      </w:r>
      <w:r w:rsidR="00D2249C">
        <w:rPr>
          <w:rFonts w:asciiTheme="majorHAnsi" w:hAnsiTheme="majorHAnsi"/>
          <w:sz w:val="20"/>
          <w:szCs w:val="20"/>
        </w:rPr>
        <w:t>n</w:t>
      </w:r>
      <w:r w:rsidRPr="00A05F37">
        <w:rPr>
          <w:rFonts w:asciiTheme="majorHAnsi" w:hAnsiTheme="majorHAnsi"/>
          <w:sz w:val="20"/>
          <w:szCs w:val="20"/>
        </w:rPr>
        <w:t xml:space="preserve"> identifying image, while the other subsections are the detailed part of the image itself.</w:t>
      </w:r>
      <w:r w:rsidR="00D2249C">
        <w:rPr>
          <w:rFonts w:asciiTheme="majorHAnsi" w:hAnsiTheme="majorHAnsi"/>
          <w:sz w:val="20"/>
          <w:szCs w:val="20"/>
        </w:rPr>
        <w:t xml:space="preserve"> </w:t>
      </w:r>
      <w:r w:rsidRPr="00A05F37">
        <w:rPr>
          <w:rFonts w:asciiTheme="majorHAnsi" w:hAnsiTheme="majorHAnsi"/>
          <w:sz w:val="20"/>
          <w:szCs w:val="20"/>
        </w:rPr>
        <w:t>LL subdivisions can be further divided into</w:t>
      </w:r>
      <w:r w:rsidR="00D2249C">
        <w:rPr>
          <w:rFonts w:asciiTheme="majorHAnsi" w:hAnsiTheme="majorHAnsi"/>
          <w:sz w:val="20"/>
          <w:szCs w:val="20"/>
        </w:rPr>
        <w:t xml:space="preserve"> four</w:t>
      </w:r>
      <w:r w:rsidRPr="00A05F37">
        <w:rPr>
          <w:rFonts w:asciiTheme="majorHAnsi" w:hAnsiTheme="majorHAnsi"/>
          <w:sz w:val="20"/>
          <w:szCs w:val="20"/>
        </w:rPr>
        <w:t xml:space="preserve"> new subsections through the decomposition process, and so on. The number of decomposition iterations is expressed as the wavelet level. In this study</w:t>
      </w:r>
      <w:r w:rsidR="00D2249C">
        <w:rPr>
          <w:rFonts w:asciiTheme="majorHAnsi" w:hAnsiTheme="majorHAnsi"/>
          <w:sz w:val="20"/>
          <w:szCs w:val="20"/>
        </w:rPr>
        <w:t>,</w:t>
      </w:r>
      <w:r w:rsidRPr="00A05F37">
        <w:rPr>
          <w:rFonts w:asciiTheme="majorHAnsi" w:hAnsiTheme="majorHAnsi"/>
          <w:sz w:val="20"/>
          <w:szCs w:val="20"/>
        </w:rPr>
        <w:t xml:space="preserve"> </w:t>
      </w:r>
      <w:r w:rsidR="00D2249C">
        <w:rPr>
          <w:rFonts w:asciiTheme="majorHAnsi" w:hAnsiTheme="majorHAnsi"/>
          <w:sz w:val="20"/>
          <w:szCs w:val="20"/>
        </w:rPr>
        <w:t>they use</w:t>
      </w:r>
      <w:r w:rsidRPr="00A05F37">
        <w:rPr>
          <w:rFonts w:asciiTheme="majorHAnsi" w:hAnsiTheme="majorHAnsi"/>
          <w:sz w:val="20"/>
          <w:szCs w:val="20"/>
        </w:rPr>
        <w:t xml:space="preserve"> levels of Haar Wavelet decomposition from levels 2, 3, 4, 5</w:t>
      </w:r>
      <w:r w:rsidR="00D2249C">
        <w:rPr>
          <w:rFonts w:asciiTheme="majorHAnsi" w:hAnsiTheme="majorHAnsi"/>
          <w:sz w:val="20"/>
          <w:szCs w:val="20"/>
        </w:rPr>
        <w:t>,</w:t>
      </w:r>
      <w:r w:rsidRPr="00A05F37">
        <w:rPr>
          <w:rFonts w:asciiTheme="majorHAnsi" w:hAnsiTheme="majorHAnsi"/>
          <w:sz w:val="20"/>
          <w:szCs w:val="20"/>
        </w:rPr>
        <w:t xml:space="preserve"> and up to level 6. An example of a subsection of the results of the Haar Wavelet decomposition is shown in</w:t>
      </w:r>
      <w:r w:rsidR="00DE3579" w:rsidRPr="00C93E2B">
        <w:rPr>
          <w:rFonts w:asciiTheme="majorHAnsi" w:hAnsiTheme="majorHAnsi"/>
          <w:sz w:val="20"/>
          <w:szCs w:val="20"/>
        </w:rPr>
        <w:t xml:space="preserve"> </w:t>
      </w:r>
      <w:r w:rsidR="00EC60B5" w:rsidRPr="00466E66">
        <w:rPr>
          <w:rFonts w:asciiTheme="majorHAnsi" w:hAnsiTheme="majorHAnsi"/>
          <w:sz w:val="20"/>
          <w:szCs w:val="20"/>
        </w:rPr>
        <w:fldChar w:fldCharType="begin"/>
      </w:r>
      <w:r w:rsidR="00EC60B5" w:rsidRPr="00466E66">
        <w:rPr>
          <w:rFonts w:asciiTheme="majorHAnsi" w:hAnsiTheme="majorHAnsi"/>
          <w:sz w:val="20"/>
          <w:szCs w:val="20"/>
        </w:rPr>
        <w:instrText xml:space="preserve"> REF _Ref136597548 \h </w:instrText>
      </w:r>
      <w:r w:rsidR="00466E66" w:rsidRPr="00466E66">
        <w:rPr>
          <w:rFonts w:asciiTheme="majorHAnsi" w:hAnsiTheme="majorHAnsi"/>
          <w:sz w:val="20"/>
          <w:szCs w:val="20"/>
        </w:rPr>
        <w:instrText xml:space="preserve"> \* MERGEFORMAT </w:instrText>
      </w:r>
      <w:r w:rsidR="00EC60B5" w:rsidRPr="00466E66">
        <w:rPr>
          <w:rFonts w:asciiTheme="majorHAnsi" w:hAnsiTheme="majorHAnsi"/>
          <w:sz w:val="20"/>
          <w:szCs w:val="20"/>
        </w:rPr>
      </w:r>
      <w:r w:rsidR="00EC60B5" w:rsidRPr="00466E66">
        <w:rPr>
          <w:rFonts w:asciiTheme="majorHAnsi" w:hAnsiTheme="majorHAnsi"/>
          <w:sz w:val="20"/>
          <w:szCs w:val="20"/>
        </w:rPr>
        <w:fldChar w:fldCharType="separate"/>
      </w:r>
      <w:r w:rsidR="000D7E36" w:rsidRPr="005A31E4">
        <w:rPr>
          <w:rFonts w:asciiTheme="majorHAnsi" w:hAnsiTheme="majorHAnsi"/>
          <w:sz w:val="20"/>
          <w:szCs w:val="20"/>
        </w:rPr>
        <w:t xml:space="preserve">Figure </w:t>
      </w:r>
      <w:r w:rsidR="000D7E36" w:rsidRPr="000D7E36">
        <w:rPr>
          <w:rFonts w:asciiTheme="majorHAnsi" w:hAnsiTheme="majorHAnsi"/>
          <w:noProof/>
          <w:sz w:val="20"/>
          <w:szCs w:val="20"/>
        </w:rPr>
        <w:t>1</w:t>
      </w:r>
      <w:r w:rsidR="00EC60B5" w:rsidRPr="00466E66">
        <w:rPr>
          <w:rFonts w:asciiTheme="majorHAnsi" w:hAnsiTheme="majorHAnsi"/>
          <w:sz w:val="20"/>
          <w:szCs w:val="20"/>
        </w:rPr>
        <w:fldChar w:fldCharType="end"/>
      </w:r>
      <w:r w:rsidR="00AC5FC5" w:rsidRPr="00466E66">
        <w:rPr>
          <w:rFonts w:asciiTheme="majorHAnsi" w:hAnsiTheme="majorHAnsi"/>
          <w:sz w:val="20"/>
          <w:szCs w:val="20"/>
        </w:rPr>
        <w:t>.</w:t>
      </w:r>
    </w:p>
    <w:p w14:paraId="551E25B7" w14:textId="77777777" w:rsidR="005A31E4" w:rsidRPr="00C93E2B" w:rsidRDefault="005A31E4" w:rsidP="000E1FF1">
      <w:pPr>
        <w:ind w:firstLine="720"/>
        <w:jc w:val="both"/>
        <w:rPr>
          <w:rFonts w:asciiTheme="majorHAnsi" w:hAnsiTheme="majorHAnsi"/>
          <w:sz w:val="20"/>
          <w:szCs w:val="20"/>
        </w:rPr>
      </w:pPr>
    </w:p>
    <w:p w14:paraId="5567FF16" w14:textId="77777777" w:rsidR="005A31E4" w:rsidRDefault="00AF5E8F" w:rsidP="000E1FF1">
      <w:pPr>
        <w:keepNext/>
        <w:jc w:val="both"/>
      </w:pPr>
      <w:r w:rsidRPr="00C93E2B">
        <w:rPr>
          <w:noProof/>
        </w:rPr>
        <w:drawing>
          <wp:inline distT="0" distB="0" distL="0" distR="0" wp14:anchorId="12FB92BC" wp14:editId="5693BED8">
            <wp:extent cx="2771775" cy="89789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71775" cy="897890"/>
                    </a:xfrm>
                    <a:prstGeom prst="rect">
                      <a:avLst/>
                    </a:prstGeom>
                  </pic:spPr>
                </pic:pic>
              </a:graphicData>
            </a:graphic>
          </wp:inline>
        </w:drawing>
      </w:r>
    </w:p>
    <w:p w14:paraId="04C7CC7A" w14:textId="082B5768" w:rsidR="005A31E4" w:rsidRPr="005A31E4" w:rsidRDefault="005A31E4" w:rsidP="000E1FF1">
      <w:pPr>
        <w:tabs>
          <w:tab w:val="left" w:pos="567"/>
          <w:tab w:val="left" w:pos="2127"/>
          <w:tab w:val="left" w:pos="3544"/>
        </w:tabs>
        <w:jc w:val="both"/>
        <w:rPr>
          <w:rFonts w:asciiTheme="majorHAnsi" w:hAnsiTheme="majorHAnsi"/>
          <w:sz w:val="20"/>
          <w:szCs w:val="20"/>
        </w:rPr>
      </w:pPr>
      <w:r>
        <w:rPr>
          <w:rFonts w:asciiTheme="majorHAnsi" w:hAnsiTheme="majorHAnsi"/>
          <w:sz w:val="20"/>
          <w:szCs w:val="20"/>
        </w:rPr>
        <w:tab/>
        <w:t xml:space="preserve">(a) </w:t>
      </w:r>
      <w:r>
        <w:rPr>
          <w:rFonts w:asciiTheme="majorHAnsi" w:hAnsiTheme="majorHAnsi"/>
          <w:sz w:val="20"/>
          <w:szCs w:val="20"/>
        </w:rPr>
        <w:tab/>
      </w:r>
      <w:r w:rsidRPr="005A31E4">
        <w:rPr>
          <w:rFonts w:asciiTheme="majorHAnsi" w:hAnsiTheme="majorHAnsi"/>
          <w:sz w:val="20"/>
          <w:szCs w:val="20"/>
        </w:rPr>
        <w:t xml:space="preserve">(b) </w:t>
      </w:r>
      <w:r>
        <w:rPr>
          <w:rFonts w:asciiTheme="majorHAnsi" w:hAnsiTheme="majorHAnsi"/>
          <w:sz w:val="20"/>
          <w:szCs w:val="20"/>
        </w:rPr>
        <w:tab/>
      </w:r>
      <w:r w:rsidRPr="005A31E4">
        <w:rPr>
          <w:rFonts w:asciiTheme="majorHAnsi" w:hAnsiTheme="majorHAnsi"/>
          <w:sz w:val="20"/>
          <w:szCs w:val="20"/>
        </w:rPr>
        <w:t>(c)</w:t>
      </w:r>
    </w:p>
    <w:p w14:paraId="39EB3EF8" w14:textId="0529710F" w:rsidR="005A31E4" w:rsidRDefault="005A31E4" w:rsidP="000E1FF1">
      <w:pPr>
        <w:pStyle w:val="Caption"/>
        <w:spacing w:after="0"/>
        <w:jc w:val="center"/>
        <w:rPr>
          <w:rFonts w:asciiTheme="majorHAnsi" w:hAnsiTheme="majorHAnsi"/>
          <w:i w:val="0"/>
          <w:iCs w:val="0"/>
          <w:color w:val="auto"/>
          <w:sz w:val="20"/>
          <w:szCs w:val="20"/>
        </w:rPr>
      </w:pPr>
      <w:bookmarkStart w:id="0" w:name="_Ref136597548"/>
      <w:r w:rsidRPr="005A31E4">
        <w:rPr>
          <w:rFonts w:asciiTheme="majorHAnsi" w:hAnsiTheme="majorHAnsi"/>
          <w:i w:val="0"/>
          <w:iCs w:val="0"/>
          <w:color w:val="auto"/>
          <w:sz w:val="20"/>
          <w:szCs w:val="20"/>
        </w:rPr>
        <w:t xml:space="preserve">Figure </w:t>
      </w:r>
      <w:r w:rsidRPr="005A31E4">
        <w:rPr>
          <w:rFonts w:asciiTheme="majorHAnsi" w:hAnsiTheme="majorHAnsi"/>
          <w:i w:val="0"/>
          <w:iCs w:val="0"/>
          <w:color w:val="auto"/>
          <w:sz w:val="20"/>
          <w:szCs w:val="20"/>
        </w:rPr>
        <w:fldChar w:fldCharType="begin"/>
      </w:r>
      <w:r w:rsidRPr="005A31E4">
        <w:rPr>
          <w:rFonts w:asciiTheme="majorHAnsi" w:hAnsiTheme="majorHAnsi"/>
          <w:i w:val="0"/>
          <w:iCs w:val="0"/>
          <w:color w:val="auto"/>
          <w:sz w:val="20"/>
          <w:szCs w:val="20"/>
        </w:rPr>
        <w:instrText xml:space="preserve"> SEQ Figure \* ARABIC </w:instrText>
      </w:r>
      <w:r w:rsidRPr="005A31E4">
        <w:rPr>
          <w:rFonts w:asciiTheme="majorHAnsi" w:hAnsiTheme="majorHAnsi"/>
          <w:i w:val="0"/>
          <w:iCs w:val="0"/>
          <w:color w:val="auto"/>
          <w:sz w:val="20"/>
          <w:szCs w:val="20"/>
        </w:rPr>
        <w:fldChar w:fldCharType="separate"/>
      </w:r>
      <w:r w:rsidR="000D7E36">
        <w:rPr>
          <w:rFonts w:asciiTheme="majorHAnsi" w:hAnsiTheme="majorHAnsi"/>
          <w:i w:val="0"/>
          <w:iCs w:val="0"/>
          <w:noProof/>
          <w:color w:val="auto"/>
          <w:sz w:val="20"/>
          <w:szCs w:val="20"/>
        </w:rPr>
        <w:t>1</w:t>
      </w:r>
      <w:r w:rsidRPr="005A31E4">
        <w:rPr>
          <w:rFonts w:asciiTheme="majorHAnsi" w:hAnsiTheme="majorHAnsi"/>
          <w:i w:val="0"/>
          <w:iCs w:val="0"/>
          <w:color w:val="auto"/>
          <w:sz w:val="20"/>
          <w:szCs w:val="20"/>
        </w:rPr>
        <w:fldChar w:fldCharType="end"/>
      </w:r>
      <w:bookmarkEnd w:id="0"/>
      <w:r>
        <w:rPr>
          <w:rFonts w:asciiTheme="majorHAnsi" w:hAnsiTheme="majorHAnsi"/>
          <w:i w:val="0"/>
          <w:iCs w:val="0"/>
          <w:color w:val="auto"/>
          <w:sz w:val="20"/>
          <w:szCs w:val="20"/>
        </w:rPr>
        <w:t xml:space="preserve">. </w:t>
      </w:r>
      <w:r w:rsidR="00FA3D69" w:rsidRPr="00FA3D69">
        <w:rPr>
          <w:rFonts w:asciiTheme="majorHAnsi" w:hAnsiTheme="majorHAnsi"/>
          <w:i w:val="0"/>
          <w:iCs w:val="0"/>
          <w:color w:val="auto"/>
          <w:sz w:val="20"/>
          <w:szCs w:val="20"/>
        </w:rPr>
        <w:t>Subdivision of Haar Wavelet decomposition results (a) Level 1 decomposition (b) Level 2 decomposition (c) Level 3 decomposition</w:t>
      </w:r>
    </w:p>
    <w:p w14:paraId="02AA54FA" w14:textId="77777777" w:rsidR="000E1FF1" w:rsidRPr="000E1FF1" w:rsidRDefault="000E1FF1" w:rsidP="000E1FF1"/>
    <w:p w14:paraId="3E0CB279" w14:textId="77777777" w:rsidR="00671C39" w:rsidRPr="00FC0345" w:rsidRDefault="00671C39" w:rsidP="000E1FF1">
      <w:pPr>
        <w:jc w:val="both"/>
        <w:rPr>
          <w:rFonts w:asciiTheme="majorHAnsi" w:hAnsiTheme="majorHAnsi"/>
          <w:b/>
          <w:sz w:val="20"/>
          <w:szCs w:val="20"/>
        </w:rPr>
      </w:pPr>
      <w:r w:rsidRPr="00FC0345">
        <w:rPr>
          <w:rFonts w:asciiTheme="majorHAnsi" w:hAnsiTheme="majorHAnsi"/>
          <w:b/>
          <w:sz w:val="20"/>
          <w:szCs w:val="20"/>
        </w:rPr>
        <w:t>Classification</w:t>
      </w:r>
    </w:p>
    <w:p w14:paraId="08279876" w14:textId="4E58D1E8" w:rsidR="004F0094" w:rsidRPr="00FC0345" w:rsidRDefault="00CE2B2E" w:rsidP="000E1FF1">
      <w:pPr>
        <w:ind w:firstLine="720"/>
        <w:jc w:val="both"/>
        <w:rPr>
          <w:rFonts w:asciiTheme="majorHAnsi" w:hAnsiTheme="majorHAnsi"/>
          <w:sz w:val="20"/>
          <w:szCs w:val="20"/>
        </w:rPr>
      </w:pPr>
      <w:r w:rsidRPr="00CE2B2E">
        <w:rPr>
          <w:rFonts w:asciiTheme="majorHAnsi" w:hAnsiTheme="majorHAnsi"/>
          <w:sz w:val="20"/>
          <w:szCs w:val="20"/>
        </w:rPr>
        <w:t>Classification is a data processing technique that determines data into predetermined groups or classes</w:t>
      </w:r>
      <w:r w:rsidR="00781111" w:rsidRPr="00FC0345">
        <w:rPr>
          <w:rFonts w:asciiTheme="majorHAnsi" w:hAnsiTheme="majorHAnsi"/>
          <w:sz w:val="20"/>
          <w:szCs w:val="20"/>
        </w:rPr>
        <w:t xml:space="preserve"> </w:t>
      </w:r>
      <w:r w:rsidR="00781111" w:rsidRPr="00FC0345">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ISSN":"2715-5536","abstract":"Pada hasil akhir klasemen liga inggris setiap musim dapat dianalisis berdasarkan atribut-atribut dari tabel klasemen. Dengan sekumpulan data hasil klasemen setiap akhir musim dapat diklasifikasikan seberapa besar sebuah club tersebut mampu menjadi juara berdasarkan atribut yang paling dominan. Penelitian ini menerapkan metode klasifikasi decision treedengan algortima C4.5menggunakan software RapidMiner 8.1. Club yang akan diuji adalah Manchester United. Data set yang digunakan adalah data club dari tahun 1992 hingga tahun 2016, jumlah goal yang diciptakan setiapmusimnya, jumlah kemasukan goal tiap musimnya, jumlah pointsdiakhir musim dan status juara atau tidak di akhir musim. Hasil penelitian dengan algoritma C4.5ini menunjukan bahwa club tersebut akan mampu menjadi juara di akhir musim jika mampu menciptakanjumlah goal diatas 65 dan pointyang diperoleh diatas 89 point di setiap akhir musim. Jika jumlah perolehan pointsclub tersebut diakhir musim dibawah 65 points, maka club tersebut dipastikan tidak pernah juara diakhir musim.","author":[{"dropping-particle":"","family":"Bahri","given":"Syaiful","non-dropping-particle":"","parse-names":false,"suffix":""},{"dropping-particle":"","family":"Lubis","given":"Akhyar","non-dropping-particle":"","parse-names":false,"suffix":""}],"container-title":"Jurnal Sintaksis","id":"ITEM-1","issue":"1","issued":{"date-parts":[["2020"]]},"page":"63-70","title":"Metode Klasifikasi Decision Tree Untuk Memprediksi Juara English Premier League","type":"article-journal","volume":"2"},"uris":["http://www.mendeley.com/documents/?uuid=433f06b9-bc8b-471f-a024-24177b01a831"]}],"mendeley":{"formattedCitation":"(Bahri &amp; Lubis, 2020)","plainTextFormattedCitation":"(Bahri &amp; Lubis, 2020)","previouslyFormattedCitation":"(Bahri &amp; Lubis, 2020)"},"properties":{"noteIndex":0},"schema":"https://github.com/citation-style-language/schema/raw/master/csl-citation.json"}</w:instrText>
      </w:r>
      <w:r w:rsidR="00781111" w:rsidRPr="00FC0345">
        <w:rPr>
          <w:rFonts w:asciiTheme="majorHAnsi" w:hAnsiTheme="majorHAnsi"/>
          <w:sz w:val="20"/>
          <w:szCs w:val="20"/>
        </w:rPr>
        <w:fldChar w:fldCharType="separate"/>
      </w:r>
      <w:r w:rsidR="00781111" w:rsidRPr="00FC0345">
        <w:rPr>
          <w:rFonts w:asciiTheme="majorHAnsi" w:hAnsiTheme="majorHAnsi"/>
          <w:noProof/>
          <w:sz w:val="20"/>
          <w:szCs w:val="20"/>
        </w:rPr>
        <w:t>(Bahri &amp; Lubis, 2020)</w:t>
      </w:r>
      <w:r w:rsidR="00781111" w:rsidRPr="00FC0345">
        <w:rPr>
          <w:rFonts w:asciiTheme="majorHAnsi" w:hAnsiTheme="majorHAnsi"/>
          <w:sz w:val="20"/>
          <w:szCs w:val="20"/>
        </w:rPr>
        <w:fldChar w:fldCharType="end"/>
      </w:r>
      <w:r w:rsidR="00671C39" w:rsidRPr="00FC0345">
        <w:rPr>
          <w:rFonts w:asciiTheme="majorHAnsi" w:hAnsiTheme="majorHAnsi"/>
          <w:sz w:val="20"/>
          <w:szCs w:val="20"/>
        </w:rPr>
        <w:t xml:space="preserve">. </w:t>
      </w:r>
      <w:r w:rsidRPr="00CE2B2E">
        <w:rPr>
          <w:rFonts w:asciiTheme="majorHAnsi" w:hAnsiTheme="majorHAnsi"/>
          <w:sz w:val="20"/>
          <w:szCs w:val="20"/>
        </w:rPr>
        <w:t xml:space="preserve">This method </w:t>
      </w:r>
      <w:r w:rsidR="00157D2C">
        <w:rPr>
          <w:rFonts w:asciiTheme="majorHAnsi" w:hAnsiTheme="majorHAnsi"/>
          <w:sz w:val="20"/>
          <w:szCs w:val="20"/>
        </w:rPr>
        <w:t>helps create</w:t>
      </w:r>
      <w:r w:rsidRPr="00CE2B2E">
        <w:rPr>
          <w:rFonts w:asciiTheme="majorHAnsi" w:hAnsiTheme="majorHAnsi"/>
          <w:sz w:val="20"/>
          <w:szCs w:val="20"/>
        </w:rPr>
        <w:t xml:space="preserve"> functions or models that describe the classes in the data used to predict the classes of unlabeled objects</w:t>
      </w:r>
      <w:r>
        <w:rPr>
          <w:rFonts w:asciiTheme="majorHAnsi" w:hAnsiTheme="majorHAnsi"/>
          <w:sz w:val="20"/>
          <w:szCs w:val="20"/>
        </w:rPr>
        <w:t xml:space="preserve"> </w:t>
      </w:r>
      <w:r w:rsidR="00781111" w:rsidRPr="00FC0345">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DOI":"10.47024/JS.V9I3.303","ISSN":"2338-1523","abstract":"Dengan meningkatnya jumlah serangan pada jaringan komputer diperlukan suatu sistem keamanan pendeteksi serangan yang dapat mengklasifikasikan serangan dengan cepat, serta dapat mengolah data dalam skala besar. Salah satu metode untuk pengolahan data denganskala besar yaitu dengan data mining. Data mining adalah proses yang menggunakan satu atau lebih teknik Machine Learninguntuk menganalisis dan mengekstrak pengetahuan secara otomatis. Dalam kasus di dunia penelitian, banyak teknik dalam data mining yang dapat digunakan, diantaranya yaitu teknik klasifikasi. Klasifikasi merupakan bentuk dasar dari analisis data. Decision Treemenjadi salah satu teknik yang terkenal dalam data mining dan merupakan salah satu yang populer metodenya dalam proses pengambilan keputusan suatu kasus dimana dari metode tersebut diperoleh kriteria entropi, keuntungan informasi dan rasio keuntungan. Penelitian ini akan membahas klasifikasi data dengan menggunakan algoritma Decision Tree, dimana data tersebut berisi log pada perangkatfirewalldan kontrol lalu lintas internet yang digunakan di Universitas Firat Turkey. Data tersebut berisi 65532 recorddatadengan 12 atribut dan 4 kelas dalam atribut actionkemudian data tersebut dilakukan proses klasifikasi dengan menggunakan algoritma Decision Tree, lalu diolah melalui RapidMinerversi 9.9 serta didapatkan nilai recalltertinggi sebesar 100% dan tingkat akurasi sebesar 99.82% sehingga model klasifikasi dengan menggunakan algoritma Decision Treelebih baik saat diterapkan pada dataset tersebut.","author":[{"dropping-particle":"","family":"Wijaya","given":"Yudhistira Arie","non-dropping-particle":"","parse-names":false,"suffix":""},{"dropping-particle":"","family":"Bahtiar","given":"Agus","non-dropping-particle":"","parse-names":false,"suffix":""},{"dropping-particle":"","family":"Kaslani","given":"","non-dropping-particle":"","parse-names":false,"suffix":""},{"dropping-particle":"","family":"R","given":"Nining","non-dropping-particle":"","parse-names":false,"suffix":""}],"container-title":"Jurnal Sistem Informasi dan Manajemen","id":"ITEM-1","issue":"3","issued":{"date-parts":[["2021"]]},"page":"256-264","title":"Analisa Klasifikasi menggunakan Algoritma Decision Tree pada Data Log Firewall","type":"article-journal","volume":"9"},"uris":["http://www.mendeley.com/documents/?uuid=dbab9f98-d510-45c0-b191-c1c62bc38c22"]}],"mendeley":{"formattedCitation":"(Wijaya et al., 2021)","plainTextFormattedCitation":"(Wijaya et al., 2021)","previouslyFormattedCitation":"(Wijaya et al., 2021)"},"properties":{"noteIndex":0},"schema":"https://github.com/citation-style-language/schema/raw/master/csl-citation.json"}</w:instrText>
      </w:r>
      <w:r w:rsidR="00781111" w:rsidRPr="00FC0345">
        <w:rPr>
          <w:rFonts w:asciiTheme="majorHAnsi" w:hAnsiTheme="majorHAnsi"/>
          <w:sz w:val="20"/>
          <w:szCs w:val="20"/>
        </w:rPr>
        <w:fldChar w:fldCharType="separate"/>
      </w:r>
      <w:r w:rsidR="00781111" w:rsidRPr="00FC0345">
        <w:rPr>
          <w:rFonts w:asciiTheme="majorHAnsi" w:hAnsiTheme="majorHAnsi"/>
          <w:noProof/>
          <w:sz w:val="20"/>
          <w:szCs w:val="20"/>
        </w:rPr>
        <w:t>(Wijaya et al., 2021)</w:t>
      </w:r>
      <w:r w:rsidR="00781111" w:rsidRPr="00FC0345">
        <w:rPr>
          <w:rFonts w:asciiTheme="majorHAnsi" w:hAnsiTheme="majorHAnsi"/>
          <w:sz w:val="20"/>
          <w:szCs w:val="20"/>
        </w:rPr>
        <w:fldChar w:fldCharType="end"/>
      </w:r>
      <w:r w:rsidR="00671C39" w:rsidRPr="00FC0345">
        <w:rPr>
          <w:rFonts w:asciiTheme="majorHAnsi" w:hAnsiTheme="majorHAnsi"/>
          <w:sz w:val="20"/>
          <w:szCs w:val="20"/>
        </w:rPr>
        <w:t xml:space="preserve">. </w:t>
      </w:r>
      <w:r w:rsidR="004D7DEB" w:rsidRPr="004D7DEB">
        <w:rPr>
          <w:rFonts w:asciiTheme="majorHAnsi" w:hAnsiTheme="majorHAnsi"/>
          <w:sz w:val="20"/>
          <w:szCs w:val="20"/>
        </w:rPr>
        <w:t xml:space="preserve">A classification method </w:t>
      </w:r>
      <w:r w:rsidR="00157D2C">
        <w:rPr>
          <w:rFonts w:asciiTheme="majorHAnsi" w:hAnsiTheme="majorHAnsi"/>
          <w:sz w:val="20"/>
          <w:szCs w:val="20"/>
        </w:rPr>
        <w:t>applies</w:t>
      </w:r>
      <w:r w:rsidR="004D7DEB" w:rsidRPr="004D7DEB">
        <w:rPr>
          <w:rFonts w:asciiTheme="majorHAnsi" w:hAnsiTheme="majorHAnsi"/>
          <w:sz w:val="20"/>
          <w:szCs w:val="20"/>
        </w:rPr>
        <w:t xml:space="preserve"> an algorithm to the classification process to form </w:t>
      </w:r>
      <w:r w:rsidR="00157D2C">
        <w:rPr>
          <w:rFonts w:asciiTheme="majorHAnsi" w:hAnsiTheme="majorHAnsi"/>
          <w:sz w:val="20"/>
          <w:szCs w:val="20"/>
        </w:rPr>
        <w:t>data groups</w:t>
      </w:r>
      <w:r w:rsidR="004D7DEB" w:rsidRPr="004D7DEB">
        <w:rPr>
          <w:rFonts w:asciiTheme="majorHAnsi" w:hAnsiTheme="majorHAnsi"/>
          <w:sz w:val="20"/>
          <w:szCs w:val="20"/>
        </w:rPr>
        <w:t>.</w:t>
      </w:r>
      <w:r w:rsidR="00C93E2B" w:rsidRPr="00FC0345">
        <w:rPr>
          <w:rFonts w:asciiTheme="majorHAnsi" w:hAnsiTheme="majorHAnsi"/>
          <w:sz w:val="20"/>
          <w:szCs w:val="20"/>
        </w:rPr>
        <w:t xml:space="preserve"> </w:t>
      </w:r>
    </w:p>
    <w:p w14:paraId="5BC22B32" w14:textId="77777777" w:rsidR="00A36AF4" w:rsidRDefault="00A36AF4" w:rsidP="000E1FF1">
      <w:pPr>
        <w:jc w:val="both"/>
        <w:rPr>
          <w:rFonts w:asciiTheme="majorHAnsi" w:hAnsiTheme="majorHAnsi"/>
          <w:sz w:val="20"/>
          <w:szCs w:val="20"/>
        </w:rPr>
      </w:pPr>
    </w:p>
    <w:p w14:paraId="049BB583" w14:textId="77777777" w:rsidR="00A47F2C" w:rsidRPr="004867B8" w:rsidRDefault="00A47F2C" w:rsidP="000E1FF1">
      <w:pPr>
        <w:jc w:val="both"/>
        <w:rPr>
          <w:rFonts w:asciiTheme="majorHAnsi" w:hAnsiTheme="majorHAnsi"/>
          <w:b/>
          <w:sz w:val="20"/>
          <w:szCs w:val="20"/>
        </w:rPr>
      </w:pPr>
      <w:r w:rsidRPr="004867B8">
        <w:rPr>
          <w:rFonts w:asciiTheme="majorHAnsi" w:hAnsiTheme="majorHAnsi"/>
          <w:b/>
          <w:sz w:val="20"/>
          <w:szCs w:val="20"/>
        </w:rPr>
        <w:t>K-Nearest Neighbors</w:t>
      </w:r>
    </w:p>
    <w:p w14:paraId="6014DE6F" w14:textId="28797450" w:rsidR="00A47F2C" w:rsidRPr="004867B8" w:rsidRDefault="00FA3D69" w:rsidP="000E1FF1">
      <w:pPr>
        <w:ind w:firstLine="720"/>
        <w:jc w:val="both"/>
        <w:rPr>
          <w:rFonts w:asciiTheme="majorHAnsi" w:hAnsiTheme="majorHAnsi"/>
          <w:sz w:val="20"/>
          <w:szCs w:val="20"/>
        </w:rPr>
      </w:pPr>
      <w:r w:rsidRPr="00FA3D69">
        <w:rPr>
          <w:rFonts w:asciiTheme="majorHAnsi" w:hAnsiTheme="majorHAnsi"/>
          <w:sz w:val="20"/>
          <w:szCs w:val="20"/>
        </w:rPr>
        <w:t xml:space="preserve">The K-Nearest Neighbor (KNN) algorithm is an object classification algorithm based on similarities to other nearby objects without </w:t>
      </w:r>
      <w:r w:rsidR="00D2249C">
        <w:rPr>
          <w:rFonts w:asciiTheme="majorHAnsi" w:hAnsiTheme="majorHAnsi"/>
          <w:sz w:val="20"/>
          <w:szCs w:val="20"/>
        </w:rPr>
        <w:t>knowing the data distribution</w:t>
      </w:r>
      <w:r w:rsidR="00A36AF4" w:rsidRPr="004867B8">
        <w:rPr>
          <w:rFonts w:asciiTheme="majorHAnsi" w:hAnsiTheme="majorHAnsi"/>
          <w:sz w:val="20"/>
          <w:szCs w:val="20"/>
        </w:rPr>
        <w:t xml:space="preserve"> </w:t>
      </w:r>
      <w:r w:rsidR="00A36AF4" w:rsidRPr="004867B8">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ISSN":"2502-7131","abstract":"Wajah manusia memiliki ciri khusus yang dapat membedakan dengan orang lainnya sehingga pengenalan wajah sangat penting dilakukan untuk mengenali seseorang. Ciri khusus pada wajah ini disebut juga dengan fitur. Pada penelitian ini, untuk mendapatkan fitur dilakukan pengenalan pola citra wajah dengan menggunakan metode isomap. Metode isomap merupakan salah satu metode dari manifold learning yang menghasilkan fitur-fitur dengan cara mereduksi dimensi. Citra wajah yang digunakan dalam penelitian ini terdiri dari 6 orang dengan tiap orang memiliki 4 citra wajah dengan ekspresi yang berbeda-beda. Data citra ini dibagi menjadi dua bagian yaitu data latih dan data uji. Selanjutnya data citra tersebut diubah menjadi vektor. Metode isomap digunakan untuk mentransformasikan vektor tersebut menjadi vektor yang mengandung fitur wajah. Setelah fitur wajah diperoleh, selanjutnya dilakukan pengujian pada data uji dengan menggunakan algoritma K Nearest Neighbor (KNN). Algoritma K Nearest Neighbor digunakan untuk pengklasifikasian dengan cara mencari K data latih yang terdekat dengan data uji. Dari hasil klasifikasi diperoleh bahwa tingkat akurasi sebesar 83,33%.","author":[{"dropping-particle":"","family":"Kosasih","given":"Rifki","non-dropping-particle":"","parse-names":false,"suffix":""}],"container-title":"CESS (Journal of Computer Engineering, System and Science)","id":"ITEM-1","issue":"2","issued":{"date-parts":[["2020"]]},"page":"166","title":"Kombinasi Metode ISOMAP Dan KNN Pada Image Processing Untuk Pengenalan Wajah","type":"article-journal","volume":"5"},"uris":["http://www.mendeley.com/documents/?uuid=ab790261-d33a-4ded-9763-8cd8f7da334c","http://www.mendeley.com/documents/?uuid=d4d78986-c5c9-4644-87e0-c0f09d389c19"]}],"mendeley":{"formattedCitation":"(Kosasih, 2020)","plainTextFormattedCitation":"(Kosasih, 2020)","previouslyFormattedCitation":"(Kosasih, 2020)"},"properties":{"noteIndex":0},"schema":"https://github.com/citation-style-language/schema/raw/master/csl-citation.json"}</w:instrText>
      </w:r>
      <w:r w:rsidR="00A36AF4" w:rsidRPr="004867B8">
        <w:rPr>
          <w:rFonts w:asciiTheme="majorHAnsi" w:hAnsiTheme="majorHAnsi"/>
          <w:sz w:val="20"/>
          <w:szCs w:val="20"/>
        </w:rPr>
        <w:fldChar w:fldCharType="separate"/>
      </w:r>
      <w:r w:rsidR="00A36AF4" w:rsidRPr="004867B8">
        <w:rPr>
          <w:rFonts w:asciiTheme="majorHAnsi" w:hAnsiTheme="majorHAnsi"/>
          <w:noProof/>
          <w:sz w:val="20"/>
          <w:szCs w:val="20"/>
        </w:rPr>
        <w:t>(Kosasih, 2020)</w:t>
      </w:r>
      <w:r w:rsidR="00A36AF4" w:rsidRPr="004867B8">
        <w:rPr>
          <w:rFonts w:asciiTheme="majorHAnsi" w:hAnsiTheme="majorHAnsi"/>
          <w:sz w:val="20"/>
          <w:szCs w:val="20"/>
        </w:rPr>
        <w:fldChar w:fldCharType="end"/>
      </w:r>
      <w:r w:rsidR="00A36AF4" w:rsidRPr="004867B8">
        <w:rPr>
          <w:rFonts w:asciiTheme="majorHAnsi" w:hAnsiTheme="majorHAnsi"/>
          <w:sz w:val="20"/>
          <w:szCs w:val="20"/>
        </w:rPr>
        <w:t>.</w:t>
      </w:r>
      <w:r w:rsidR="007E3394" w:rsidRPr="004867B8">
        <w:rPr>
          <w:rFonts w:asciiTheme="majorHAnsi" w:hAnsiTheme="majorHAnsi"/>
          <w:sz w:val="20"/>
          <w:szCs w:val="20"/>
        </w:rPr>
        <w:t xml:space="preserve"> </w:t>
      </w:r>
      <w:r w:rsidRPr="00FA3D69">
        <w:rPr>
          <w:rFonts w:asciiTheme="majorHAnsi" w:hAnsiTheme="majorHAnsi"/>
          <w:sz w:val="20"/>
          <w:szCs w:val="20"/>
        </w:rPr>
        <w:t>Th</w:t>
      </w:r>
      <w:r w:rsidR="00D2249C">
        <w:rPr>
          <w:rFonts w:asciiTheme="majorHAnsi" w:hAnsiTheme="majorHAnsi"/>
          <w:sz w:val="20"/>
          <w:szCs w:val="20"/>
        </w:rPr>
        <w:t>is method aim</w:t>
      </w:r>
      <w:r w:rsidRPr="00FA3D69">
        <w:rPr>
          <w:rFonts w:asciiTheme="majorHAnsi" w:hAnsiTheme="majorHAnsi"/>
          <w:sz w:val="20"/>
          <w:szCs w:val="20"/>
        </w:rPr>
        <w:t>s to classify new objects based on the shortest distance from the test image to the training data to get the KNN value. When you have obtained data from the KNN values, most of the KNN will be used as an estimate from the test image</w:t>
      </w:r>
      <w:r w:rsidR="0020446E" w:rsidRPr="004867B8">
        <w:rPr>
          <w:rFonts w:asciiTheme="majorHAnsi" w:hAnsiTheme="majorHAnsi"/>
          <w:sz w:val="20"/>
          <w:szCs w:val="20"/>
        </w:rPr>
        <w:t xml:space="preserve"> </w:t>
      </w:r>
      <w:r w:rsidR="0020446E" w:rsidRPr="004867B8">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ISSN":"26211556","abstract":"Attendance is an activity that is so important and cannot be separated from a teaching and learning activity to calculate and see student attendance. In this Final Project, research on the automatic attendance system is carried out through facial recognition identification (face recognition) using a webcam as a system input, then the resulting image capture results from each image will be processed through feature extraction using the LBPH (Local Binary Pattern Histogram) method and classification with the KNN (K-Nearest Neighbor) method and the help of OpenCV library-based Python software. The research in this Final Project obtained an average accuracy value in facial recognition using LBPH (Local Binary Pattern Histogram) of 93.9%, with an average FAR value of 4.66% and an average FRR value of 1.33%. For the classification of KNN (K-Nearest Neighbor) using Euclidean Distance when k = 1 obtained an accuracy of 100% with a computation time of 34 ms, at the time of k = 3 an accuracy of 98% with a computation time of 37 ms was obtained and at the time of k = 5 an accuracy of 88% with a computation time of 42 ms.","author":[{"dropping-particle":"","family":"Yulianti","given":"Dwi","non-dropping-particle":"","parse-names":false,"suffix":""},{"dropping-particle":"","family":"Triastomoro","given":"Iwan","non-dropping-particle":"","parse-names":false,"suffix":""},{"dropping-particle":"","family":"Sa’idah","given":"Sofia","non-dropping-particle":"","parse-names":false,"suffix":""}],"container-title":"Jurnal Teknik Informasi dan Komputer (Tekinkom)","id":"ITEM-1","issue":"1","issued":{"date-parts":[["2022"]]},"page":"1-10","title":"Identifikasi Pengenalan Wajah Untuk Sistem Presensi Menggunakan Metode Knn (K-Nearest Neighbor)","type":"article-journal","volume":"5"},"uris":["http://www.mendeley.com/documents/?uuid=e0207aa0-7e7a-4653-8e40-cf60a7062cd5","http://www.mendeley.com/documents/?uuid=f7393af2-85d6-4428-9950-1b328bdd2c5a"]}],"mendeley":{"formattedCitation":"(Yulianti et al., 2022)","plainTextFormattedCitation":"(Yulianti et al., 2022)","previouslyFormattedCitation":"(Yulianti et al., 2022)"},"properties":{"noteIndex":0},"schema":"https://github.com/citation-style-language/schema/raw/master/csl-citation.json"}</w:instrText>
      </w:r>
      <w:r w:rsidR="0020446E" w:rsidRPr="004867B8">
        <w:rPr>
          <w:rFonts w:asciiTheme="majorHAnsi" w:hAnsiTheme="majorHAnsi"/>
          <w:sz w:val="20"/>
          <w:szCs w:val="20"/>
        </w:rPr>
        <w:fldChar w:fldCharType="separate"/>
      </w:r>
      <w:r w:rsidR="0020446E" w:rsidRPr="004867B8">
        <w:rPr>
          <w:rFonts w:asciiTheme="majorHAnsi" w:hAnsiTheme="majorHAnsi"/>
          <w:noProof/>
          <w:sz w:val="20"/>
          <w:szCs w:val="20"/>
        </w:rPr>
        <w:t>(Yulianti et al., 2022)</w:t>
      </w:r>
      <w:r w:rsidR="0020446E" w:rsidRPr="004867B8">
        <w:rPr>
          <w:rFonts w:asciiTheme="majorHAnsi" w:hAnsiTheme="majorHAnsi"/>
          <w:sz w:val="20"/>
          <w:szCs w:val="20"/>
        </w:rPr>
        <w:fldChar w:fldCharType="end"/>
      </w:r>
      <w:r w:rsidR="0020446E" w:rsidRPr="004867B8">
        <w:rPr>
          <w:rFonts w:asciiTheme="majorHAnsi" w:hAnsiTheme="majorHAnsi"/>
          <w:sz w:val="20"/>
          <w:szCs w:val="20"/>
        </w:rPr>
        <w:t>.</w:t>
      </w:r>
    </w:p>
    <w:p w14:paraId="1BCDFB06" w14:textId="39AB84D8" w:rsidR="00A5065C" w:rsidRPr="004867B8" w:rsidRDefault="00FA3D69" w:rsidP="000E1FF1">
      <w:pPr>
        <w:ind w:firstLine="720"/>
        <w:jc w:val="both"/>
        <w:rPr>
          <w:rFonts w:asciiTheme="majorHAnsi" w:hAnsiTheme="majorHAnsi"/>
          <w:sz w:val="20"/>
          <w:szCs w:val="20"/>
        </w:rPr>
      </w:pPr>
      <w:r w:rsidRPr="00FA3D69">
        <w:rPr>
          <w:rFonts w:asciiTheme="majorHAnsi" w:hAnsiTheme="majorHAnsi"/>
          <w:sz w:val="20"/>
          <w:szCs w:val="20"/>
        </w:rPr>
        <w:t>The KNN classification method performs the recognition process based on the number of nearest neighbors to determine the class</w:t>
      </w:r>
      <w:r w:rsidR="00AA183B" w:rsidRPr="004867B8">
        <w:rPr>
          <w:rFonts w:asciiTheme="majorHAnsi" w:hAnsiTheme="majorHAnsi"/>
          <w:sz w:val="20"/>
          <w:szCs w:val="20"/>
        </w:rPr>
        <w:t xml:space="preserve"> </w:t>
      </w:r>
      <w:r w:rsidR="00AA183B" w:rsidRPr="004867B8">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abstract":"Face is a biometric feature that can be identified by most people in the world. Digital images of faces can be utilized by computer systems for the purpose of recognizing one's identity. In doing facial recognition, computers need the right method to get high accuracy with good computation time. In this study, the Linear Discriminant Analysis (LDA) feature extraction method and the K-Nearest Neighbor (KNN) classification method were implemented using the Particle Swarm Optimization (PSO) method for feature selection. The dataset used in this study is the ORL database of 400 face images taken from 40 different people and each person has 10 face images. Based on the test results, the highest accuracy obtained by LDA and KNN is 70.00% with a computation time of 0.2233s, while LDA and KNN based on PSO get the highest accuracy of 71.67% with a computation time of 0.1224s. So, it can be concluded that there is an increase in accuracy after the application of PSO, which is 1.67% and saves computation time by 0.1009s. An increase in accuracy indicates that PSO is able to select the best features correctly and is feasible to be processed at the time of classification.","author":[{"dropping-particle":"","family":"Ramdani","given":"Muhammad Husnul","non-dropping-particle":"","parse-names":false,"suffix":""},{"dropping-particle":"","family":"Wijaya","given":"I Gede Pasek Suta","non-dropping-particle":"","parse-names":false,"suffix":""},{"dropping-particle":"","family":"Dwiyansaputra","given":"Ramaditia","non-dropping-particle":"","parse-names":false,"suffix":""}],"container-title":"Teknologi Informasi, Komputer dan Aplikasinya (JTIKA)","id":"ITEM-1","issue":"1","issued":{"date-parts":[["2022"]]},"page":"40-51","title":"Optimalisasi Pengenalan Wajah Berbasis Linear Discriminant Analysis Dan K-Nearest Neighbor menggunakan Particle Swarm Optimization","type":"article-journal","volume":"4"},"uris":["http://www.mendeley.com/documents/?uuid=85e71c01-4780-418e-8d80-5046fcf04860","http://www.mendeley.com/documents/?uuid=2242f067-2aba-4fdc-8abb-3da88e674aa3"]}],"mendeley":{"formattedCitation":"(Ramdani et al., 2022)","plainTextFormattedCitation":"(Ramdani et al., 2022)","previouslyFormattedCitation":"(Ramdani et al., 2022)"},"properties":{"noteIndex":0},"schema":"https://github.com/citation-style-language/schema/raw/master/csl-citation.json"}</w:instrText>
      </w:r>
      <w:r w:rsidR="00AA183B" w:rsidRPr="004867B8">
        <w:rPr>
          <w:rFonts w:asciiTheme="majorHAnsi" w:hAnsiTheme="majorHAnsi"/>
          <w:sz w:val="20"/>
          <w:szCs w:val="20"/>
        </w:rPr>
        <w:fldChar w:fldCharType="separate"/>
      </w:r>
      <w:r w:rsidR="00AA183B" w:rsidRPr="004867B8">
        <w:rPr>
          <w:rFonts w:asciiTheme="majorHAnsi" w:hAnsiTheme="majorHAnsi"/>
          <w:noProof/>
          <w:sz w:val="20"/>
          <w:szCs w:val="20"/>
        </w:rPr>
        <w:t>(Ramdani et al., 2022)</w:t>
      </w:r>
      <w:r w:rsidR="00AA183B" w:rsidRPr="004867B8">
        <w:rPr>
          <w:rFonts w:asciiTheme="majorHAnsi" w:hAnsiTheme="majorHAnsi"/>
          <w:sz w:val="20"/>
          <w:szCs w:val="20"/>
        </w:rPr>
        <w:fldChar w:fldCharType="end"/>
      </w:r>
      <w:r w:rsidR="00614520" w:rsidRPr="004867B8">
        <w:rPr>
          <w:rFonts w:asciiTheme="majorHAnsi" w:hAnsiTheme="majorHAnsi"/>
          <w:sz w:val="20"/>
          <w:szCs w:val="20"/>
        </w:rPr>
        <w:t>.</w:t>
      </w:r>
      <w:r w:rsidR="00B16DCF" w:rsidRPr="004867B8">
        <w:rPr>
          <w:rFonts w:asciiTheme="majorHAnsi" w:hAnsiTheme="majorHAnsi"/>
          <w:sz w:val="20"/>
          <w:szCs w:val="20"/>
        </w:rPr>
        <w:t xml:space="preserve"> </w:t>
      </w:r>
      <w:r w:rsidRPr="00FA3D69">
        <w:rPr>
          <w:rFonts w:asciiTheme="majorHAnsi" w:hAnsiTheme="majorHAnsi"/>
          <w:sz w:val="20"/>
          <w:szCs w:val="20"/>
        </w:rPr>
        <w:t>There are various ways to measure the closeness distance between new data and training data, including using the Euclidean distance, Manhattan distance, Mink</w:t>
      </w:r>
      <w:r w:rsidR="00D2249C">
        <w:rPr>
          <w:rFonts w:asciiTheme="majorHAnsi" w:hAnsiTheme="majorHAnsi"/>
          <w:sz w:val="20"/>
          <w:szCs w:val="20"/>
        </w:rPr>
        <w:t>ow</w:t>
      </w:r>
      <w:r w:rsidRPr="00FA3D69">
        <w:rPr>
          <w:rFonts w:asciiTheme="majorHAnsi" w:hAnsiTheme="majorHAnsi"/>
          <w:sz w:val="20"/>
          <w:szCs w:val="20"/>
        </w:rPr>
        <w:t>ski distance, cosine distance</w:t>
      </w:r>
      <w:r w:rsidR="00D2249C">
        <w:rPr>
          <w:rFonts w:asciiTheme="majorHAnsi" w:hAnsiTheme="majorHAnsi"/>
          <w:sz w:val="20"/>
          <w:szCs w:val="20"/>
        </w:rPr>
        <w:t>,</w:t>
      </w:r>
      <w:r w:rsidRPr="00FA3D69">
        <w:rPr>
          <w:rFonts w:asciiTheme="majorHAnsi" w:hAnsiTheme="majorHAnsi"/>
          <w:sz w:val="20"/>
          <w:szCs w:val="20"/>
        </w:rPr>
        <w:t xml:space="preserve"> and correlation</w:t>
      </w:r>
      <w:r w:rsidR="00D2249C">
        <w:rPr>
          <w:rFonts w:asciiTheme="majorHAnsi" w:hAnsiTheme="majorHAnsi"/>
          <w:sz w:val="20"/>
          <w:szCs w:val="20"/>
        </w:rPr>
        <w:t>. T</w:t>
      </w:r>
      <w:r w:rsidRPr="00FA3D69">
        <w:rPr>
          <w:rFonts w:asciiTheme="majorHAnsi" w:hAnsiTheme="majorHAnsi"/>
          <w:sz w:val="20"/>
          <w:szCs w:val="20"/>
        </w:rPr>
        <w:t xml:space="preserve">he most commonly used is the Euclidean distance. In addition, </w:t>
      </w:r>
      <w:r w:rsidR="00D2249C">
        <w:rPr>
          <w:rFonts w:asciiTheme="majorHAnsi" w:hAnsiTheme="majorHAnsi"/>
          <w:sz w:val="20"/>
          <w:szCs w:val="20"/>
        </w:rPr>
        <w:t xml:space="preserve">the </w:t>
      </w:r>
      <w:r w:rsidRPr="00FA3D69">
        <w:rPr>
          <w:rFonts w:asciiTheme="majorHAnsi" w:hAnsiTheme="majorHAnsi"/>
          <w:sz w:val="20"/>
          <w:szCs w:val="20"/>
        </w:rPr>
        <w:t xml:space="preserve">Euclidean distance has the best accuracy results compared to </w:t>
      </w:r>
      <w:r w:rsidR="00D2249C">
        <w:rPr>
          <w:rFonts w:asciiTheme="majorHAnsi" w:hAnsiTheme="majorHAnsi"/>
          <w:sz w:val="20"/>
          <w:szCs w:val="20"/>
        </w:rPr>
        <w:t xml:space="preserve">the </w:t>
      </w:r>
      <w:r w:rsidRPr="00FA3D69">
        <w:rPr>
          <w:rFonts w:asciiTheme="majorHAnsi" w:hAnsiTheme="majorHAnsi"/>
          <w:sz w:val="20"/>
          <w:szCs w:val="20"/>
        </w:rPr>
        <w:t>Manhattan distance</w:t>
      </w:r>
      <w:r w:rsidR="00A5065C" w:rsidRPr="004867B8">
        <w:rPr>
          <w:rFonts w:asciiTheme="majorHAnsi" w:hAnsiTheme="majorHAnsi"/>
          <w:i/>
          <w:iCs/>
          <w:sz w:val="20"/>
          <w:szCs w:val="20"/>
        </w:rPr>
        <w:t xml:space="preserve"> </w:t>
      </w:r>
      <w:r w:rsidR="001D3E1F" w:rsidRPr="004867B8">
        <w:rPr>
          <w:rFonts w:asciiTheme="majorHAnsi" w:hAnsiTheme="majorHAnsi"/>
          <w:i/>
          <w:iCs/>
          <w:sz w:val="20"/>
          <w:szCs w:val="20"/>
        </w:rPr>
        <w:fldChar w:fldCharType="begin" w:fldLock="1"/>
      </w:r>
      <w:r w:rsidR="00E14ED9">
        <w:rPr>
          <w:rFonts w:asciiTheme="majorHAnsi" w:hAnsiTheme="majorHAnsi"/>
          <w:i/>
          <w:iCs/>
          <w:sz w:val="20"/>
          <w:szCs w:val="20"/>
        </w:rPr>
        <w:instrText>ADDIN CSL_CITATION {"citationItems":[{"id":"ITEM-1","itemData":{"ISSN":"2443-2210","abstract":"Mammal is a type of animal that has many diverse characteristics, such as vertebrates and breastfeeding. In this study, the HOG feature and the k-NN method were proposed to classify 15 species of mammals. This study uses the LHI-Animal-Faces dataset which has fifteen species of mammals, where each type of mammal has 50 images measuring 100x100 pixels. The image will be conducted the process by the HOG feature extraction process and continued into the classification process using k-Nearest Neighbor. The performance of the HOG and k-NN features that get the best value is in deer and monkey, the best results for precision, recall, and accuracy are at k=3 where HOG feature extraction provides good vector features to be used in the classification process using the k-NN method.","author":[{"dropping-particle":"","family":"Yohannes","given":"Yohannes","non-dropping-particle":"","parse-names":false,"suffix":""},{"dropping-particle":"","family":"Sari","given":"Yulya Puspita","non-dropping-particle":"","parse-names":false,"suffix":""},{"dropping-particle":"","family":"Feristyani","given":"Indah","non-dropping-particle":"","parse-names":false,"suffix":""}],"container-title":"Jurnal Teknik Informatika dan Sistem Informasi","id":"ITEM-1","issue":"1","issued":{"date-parts":[["2019"]]},"page":"84-97","title":"Klasifikasi Wajah Hewan Mamalia Tampak Depan Menggunakan k-Nearest Neighbor Dengan Ekstraksi Fitur HOG","type":"article-journal","volume":"5"},"uris":["http://www.mendeley.com/documents/?uuid=4aea7818-8bc2-4cf2-8d5e-2a1cc952e191","http://www.mendeley.com/documents/?uuid=1d44484a-699c-4c61-90b5-2df582afb67e"]}],"mendeley":{"formattedCitation":"(Yohannes et al., 2019)","plainTextFormattedCitation":"(Yohannes et al., 2019)","previouslyFormattedCitation":"(Yohannes et al., 2019)"},"properties":{"noteIndex":0},"schema":"https://github.com/citation-style-language/schema/raw/master/csl-citation.json"}</w:instrText>
      </w:r>
      <w:r w:rsidR="001D3E1F" w:rsidRPr="004867B8">
        <w:rPr>
          <w:rFonts w:asciiTheme="majorHAnsi" w:hAnsiTheme="majorHAnsi"/>
          <w:i/>
          <w:iCs/>
          <w:sz w:val="20"/>
          <w:szCs w:val="20"/>
        </w:rPr>
        <w:fldChar w:fldCharType="separate"/>
      </w:r>
      <w:r w:rsidR="001D3E1F" w:rsidRPr="004867B8">
        <w:rPr>
          <w:rFonts w:asciiTheme="majorHAnsi" w:hAnsiTheme="majorHAnsi"/>
          <w:iCs/>
          <w:noProof/>
          <w:sz w:val="20"/>
          <w:szCs w:val="20"/>
        </w:rPr>
        <w:t>(Yohannes et al., 2019)</w:t>
      </w:r>
      <w:r w:rsidR="001D3E1F" w:rsidRPr="004867B8">
        <w:rPr>
          <w:rFonts w:asciiTheme="majorHAnsi" w:hAnsiTheme="majorHAnsi"/>
          <w:i/>
          <w:iCs/>
          <w:sz w:val="20"/>
          <w:szCs w:val="20"/>
        </w:rPr>
        <w:fldChar w:fldCharType="end"/>
      </w:r>
      <w:r w:rsidR="00A5065C" w:rsidRPr="004867B8">
        <w:rPr>
          <w:rFonts w:asciiTheme="majorHAnsi" w:hAnsiTheme="majorHAnsi"/>
          <w:sz w:val="20"/>
          <w:szCs w:val="20"/>
        </w:rPr>
        <w:t>.</w:t>
      </w:r>
    </w:p>
    <w:p w14:paraId="5B4EB09B" w14:textId="17462557" w:rsidR="00B16DCF" w:rsidRPr="004867B8" w:rsidRDefault="00FA3D69" w:rsidP="000E1FF1">
      <w:pPr>
        <w:ind w:firstLine="720"/>
        <w:jc w:val="both"/>
        <w:rPr>
          <w:rFonts w:asciiTheme="majorHAnsi" w:hAnsiTheme="majorHAnsi"/>
          <w:sz w:val="20"/>
          <w:szCs w:val="20"/>
        </w:rPr>
      </w:pPr>
      <w:r w:rsidRPr="00FA3D69">
        <w:rPr>
          <w:rFonts w:asciiTheme="majorHAnsi" w:hAnsiTheme="majorHAnsi"/>
          <w:sz w:val="20"/>
          <w:szCs w:val="20"/>
        </w:rPr>
        <w:t xml:space="preserve">The </w:t>
      </w:r>
      <w:r w:rsidR="00D2249C">
        <w:rPr>
          <w:rFonts w:asciiTheme="majorHAnsi" w:hAnsiTheme="majorHAnsi"/>
          <w:sz w:val="20"/>
          <w:szCs w:val="20"/>
        </w:rPr>
        <w:t>E</w:t>
      </w:r>
      <w:r w:rsidRPr="00FA3D69">
        <w:rPr>
          <w:rFonts w:asciiTheme="majorHAnsi" w:hAnsiTheme="majorHAnsi"/>
          <w:sz w:val="20"/>
          <w:szCs w:val="20"/>
        </w:rPr>
        <w:t>uclidean distance can be calculated using the equation:</w:t>
      </w:r>
    </w:p>
    <w:p w14:paraId="527EB4EE" w14:textId="40DC2CAC" w:rsidR="00B16DCF" w:rsidRPr="004867B8" w:rsidRDefault="00B16DCF" w:rsidP="000E1FF1">
      <w:pPr>
        <w:ind w:firstLine="720"/>
        <w:jc w:val="both"/>
        <w:rPr>
          <w:rFonts w:asciiTheme="majorHAnsi" w:hAnsiTheme="majorHAnsi"/>
          <w:sz w:val="20"/>
          <w:szCs w:val="20"/>
        </w:rPr>
      </w:pPr>
      <m:oMathPara>
        <m:oMath>
          <m:r>
            <w:rPr>
              <w:rFonts w:ascii="Cambria Math" w:hAnsi="Cambria Math"/>
              <w:sz w:val="20"/>
              <w:szCs w:val="20"/>
            </w:rPr>
            <m:t xml:space="preserve">d </m:t>
          </m:r>
          <m:d>
            <m:dPr>
              <m:ctrlPr>
                <w:rPr>
                  <w:rFonts w:ascii="Cambria Math" w:hAnsi="Cambria Math"/>
                  <w:i/>
                  <w:sz w:val="20"/>
                  <w:szCs w:val="20"/>
                </w:rPr>
              </m:ctrlPr>
            </m:dPr>
            <m:e>
              <m:r>
                <w:rPr>
                  <w:rFonts w:ascii="Cambria Math" w:hAnsi="Cambria Math"/>
                  <w:sz w:val="20"/>
                  <w:szCs w:val="20"/>
                </w:rPr>
                <m:t>X, Y</m:t>
              </m:r>
            </m:e>
          </m:d>
          <m:r>
            <w:rPr>
              <w:rFonts w:ascii="Cambria Math" w:hAnsi="Cambria Math"/>
              <w:sz w:val="20"/>
              <w:szCs w:val="20"/>
            </w:rPr>
            <m:t xml:space="preserve">= </m:t>
          </m:r>
          <m:rad>
            <m:radPr>
              <m:degHide m:val="1"/>
              <m:ctrlPr>
                <w:rPr>
                  <w:rFonts w:ascii="Cambria Math" w:hAnsi="Cambria Math"/>
                  <w:i/>
                  <w:sz w:val="20"/>
                  <w:szCs w:val="20"/>
                </w:rPr>
              </m:ctrlPr>
            </m:radPr>
            <m:deg/>
            <m:e>
              <m:nary>
                <m:naryPr>
                  <m:chr m:val="∑"/>
                  <m:limLoc m:val="subSup"/>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p>
                    <m:sSupPr>
                      <m:ctrlPr>
                        <w:rPr>
                          <w:rFonts w:ascii="Cambria Math" w:hAnsi="Cambria Math"/>
                          <w:i/>
                          <w:sz w:val="20"/>
                          <w:szCs w:val="20"/>
                        </w:rPr>
                      </m:ctrlPr>
                    </m:sSupPr>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i</m:t>
                          </m:r>
                        </m:sub>
                      </m:sSub>
                      <m:r>
                        <w:rPr>
                          <w:rFonts w:ascii="Cambria Math" w:hAnsi="Cambria Math"/>
                          <w:sz w:val="20"/>
                          <w:szCs w:val="20"/>
                        </w:rPr>
                        <m:t>)</m:t>
                      </m:r>
                    </m:e>
                    <m:sup>
                      <m:r>
                        <w:rPr>
                          <w:rFonts w:ascii="Cambria Math" w:hAnsi="Cambria Math"/>
                          <w:sz w:val="20"/>
                          <w:szCs w:val="20"/>
                        </w:rPr>
                        <m:t>2</m:t>
                      </m:r>
                    </m:sup>
                  </m:sSup>
                </m:e>
              </m:nary>
            </m:e>
          </m:rad>
          <m:r>
            <w:rPr>
              <w:rFonts w:ascii="Cambria Math" w:hAnsi="Cambria Math"/>
              <w:sz w:val="20"/>
              <w:szCs w:val="20"/>
            </w:rPr>
            <m:t xml:space="preserve"> .................(2)</m:t>
          </m:r>
        </m:oMath>
      </m:oMathPara>
    </w:p>
    <w:p w14:paraId="7A790908" w14:textId="189C3F46" w:rsidR="00526FFE" w:rsidRPr="004867B8" w:rsidRDefault="00D861BE" w:rsidP="000E1FF1">
      <w:pPr>
        <w:jc w:val="both"/>
        <w:rPr>
          <w:rFonts w:asciiTheme="majorHAnsi" w:hAnsiTheme="majorHAnsi"/>
          <w:sz w:val="20"/>
          <w:szCs w:val="20"/>
        </w:rPr>
      </w:pPr>
      <w:r w:rsidRPr="00D861BE">
        <w:rPr>
          <w:rFonts w:asciiTheme="majorHAnsi" w:hAnsiTheme="majorHAnsi"/>
          <w:sz w:val="20"/>
          <w:szCs w:val="20"/>
        </w:rPr>
        <w:t>Where</w:t>
      </w:r>
      <w:r w:rsidR="00526FFE" w:rsidRPr="004867B8">
        <w:rPr>
          <w:rFonts w:asciiTheme="majorHAnsi" w:hAnsiTheme="majorHAnsi"/>
          <w:sz w:val="20"/>
          <w:szCs w:val="20"/>
        </w:rPr>
        <w:t>:</w:t>
      </w:r>
    </w:p>
    <w:p w14:paraId="0C03950B" w14:textId="01136B14" w:rsidR="00526FFE" w:rsidRPr="004867B8" w:rsidRDefault="00526FFE" w:rsidP="000E1FF1">
      <w:pPr>
        <w:ind w:left="851" w:right="-30" w:hanging="851"/>
        <w:jc w:val="both"/>
        <w:rPr>
          <w:rFonts w:asciiTheme="majorHAnsi" w:hAnsiTheme="majorHAnsi"/>
          <w:sz w:val="20"/>
          <w:szCs w:val="20"/>
        </w:rPr>
      </w:pPr>
      <m:oMath>
        <m:r>
          <w:rPr>
            <w:rFonts w:ascii="Cambria Math" w:hAnsi="Cambria Math"/>
            <w:sz w:val="20"/>
            <w:szCs w:val="20"/>
          </w:rPr>
          <m:t xml:space="preserve">d </m:t>
        </m:r>
        <m:d>
          <m:dPr>
            <m:ctrlPr>
              <w:rPr>
                <w:rFonts w:ascii="Cambria Math" w:hAnsi="Cambria Math"/>
                <w:i/>
                <w:sz w:val="20"/>
                <w:szCs w:val="20"/>
              </w:rPr>
            </m:ctrlPr>
          </m:dPr>
          <m:e>
            <m:r>
              <w:rPr>
                <w:rFonts w:ascii="Cambria Math" w:hAnsi="Cambria Math"/>
                <w:sz w:val="20"/>
                <w:szCs w:val="20"/>
              </w:rPr>
              <m:t>X, Y</m:t>
            </m:r>
          </m:e>
        </m:d>
      </m:oMath>
      <w:r w:rsidRPr="004867B8">
        <w:rPr>
          <w:rFonts w:asciiTheme="majorHAnsi" w:hAnsiTheme="majorHAnsi"/>
          <w:sz w:val="20"/>
          <w:szCs w:val="20"/>
        </w:rPr>
        <w:t xml:space="preserve"> = </w:t>
      </w:r>
      <w:r w:rsidR="00D861BE" w:rsidRPr="00D861BE">
        <w:rPr>
          <w:rFonts w:asciiTheme="majorHAnsi" w:hAnsiTheme="majorHAnsi"/>
          <w:sz w:val="20"/>
          <w:szCs w:val="20"/>
        </w:rPr>
        <w:t>The Euclidean distance will be searched to find the similarity value that produces the smallest value</w:t>
      </w:r>
      <w:r w:rsidR="00853555" w:rsidRPr="004867B8">
        <w:rPr>
          <w:rFonts w:asciiTheme="majorHAnsi" w:hAnsiTheme="majorHAnsi"/>
          <w:sz w:val="20"/>
          <w:szCs w:val="20"/>
        </w:rPr>
        <w:t>.</w:t>
      </w:r>
    </w:p>
    <w:p w14:paraId="537661A6" w14:textId="7CC5059A" w:rsidR="00853555" w:rsidRPr="004867B8" w:rsidRDefault="00000000" w:rsidP="000E1FF1">
      <w:pPr>
        <w:ind w:left="851" w:right="-30" w:hanging="851"/>
        <w:jc w:val="both"/>
        <w:rPr>
          <w:rFonts w:asciiTheme="majorHAnsi" w:hAnsiTheme="majorHAnsi"/>
          <w:sz w:val="20"/>
          <w:szCs w:val="20"/>
        </w:rPr>
      </w:p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oMath>
      <w:r w:rsidR="00AC140B" w:rsidRPr="004867B8">
        <w:rPr>
          <w:rFonts w:asciiTheme="majorHAnsi" w:hAnsiTheme="majorHAnsi"/>
          <w:sz w:val="20"/>
          <w:szCs w:val="20"/>
        </w:rPr>
        <w:t xml:space="preserve">             </w:t>
      </w:r>
      <w:r w:rsidR="00853555" w:rsidRPr="004867B8">
        <w:rPr>
          <w:rFonts w:asciiTheme="majorHAnsi" w:hAnsiTheme="majorHAnsi"/>
          <w:sz w:val="20"/>
          <w:szCs w:val="20"/>
        </w:rPr>
        <w:t xml:space="preserve">= </w:t>
      </w:r>
      <w:r w:rsidR="00C63C9C" w:rsidRPr="00C63C9C">
        <w:rPr>
          <w:rFonts w:asciiTheme="majorHAnsi" w:hAnsiTheme="majorHAnsi"/>
          <w:sz w:val="20"/>
          <w:szCs w:val="20"/>
        </w:rPr>
        <w:t>stored reference image values</w:t>
      </w:r>
    </w:p>
    <w:p w14:paraId="088731E5" w14:textId="6BDF1FF7" w:rsidR="00853555" w:rsidRPr="004867B8" w:rsidRDefault="00000000" w:rsidP="000E1FF1">
      <w:pPr>
        <w:ind w:left="851" w:right="-30" w:hanging="851"/>
        <w:jc w:val="both"/>
        <w:rPr>
          <w:rFonts w:asciiTheme="majorHAnsi" w:hAnsiTheme="majorHAnsi"/>
          <w:sz w:val="20"/>
          <w:szCs w:val="20"/>
        </w:rPr>
      </w:pP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i</m:t>
            </m:r>
          </m:sub>
        </m:sSub>
      </m:oMath>
      <w:r w:rsidR="00853555" w:rsidRPr="004867B8">
        <w:rPr>
          <w:rFonts w:asciiTheme="majorHAnsi" w:hAnsiTheme="majorHAnsi"/>
          <w:sz w:val="20"/>
          <w:szCs w:val="20"/>
        </w:rPr>
        <w:t xml:space="preserve"> </w:t>
      </w:r>
      <w:r w:rsidR="00AC140B" w:rsidRPr="004867B8">
        <w:rPr>
          <w:rFonts w:asciiTheme="majorHAnsi" w:hAnsiTheme="majorHAnsi"/>
          <w:sz w:val="20"/>
          <w:szCs w:val="20"/>
        </w:rPr>
        <w:t xml:space="preserve">            </w:t>
      </w:r>
      <w:r w:rsidR="00853555" w:rsidRPr="004867B8">
        <w:rPr>
          <w:rFonts w:asciiTheme="majorHAnsi" w:hAnsiTheme="majorHAnsi"/>
          <w:sz w:val="20"/>
          <w:szCs w:val="20"/>
        </w:rPr>
        <w:t xml:space="preserve">= </w:t>
      </w:r>
      <w:r w:rsidR="00C63C9C" w:rsidRPr="00C63C9C">
        <w:rPr>
          <w:rFonts w:asciiTheme="majorHAnsi" w:hAnsiTheme="majorHAnsi"/>
          <w:sz w:val="20"/>
          <w:szCs w:val="20"/>
        </w:rPr>
        <w:t>test image value</w:t>
      </w:r>
    </w:p>
    <w:p w14:paraId="7882CF62" w14:textId="1323B088" w:rsidR="00853555" w:rsidRPr="004867B8" w:rsidRDefault="00853555" w:rsidP="000E1FF1">
      <w:pPr>
        <w:ind w:left="851" w:right="-30" w:hanging="851"/>
        <w:jc w:val="both"/>
        <w:rPr>
          <w:rFonts w:asciiTheme="majorHAnsi" w:hAnsiTheme="majorHAnsi"/>
          <w:sz w:val="20"/>
          <w:szCs w:val="20"/>
        </w:rPr>
      </w:pPr>
      <m:oMath>
        <m:r>
          <w:rPr>
            <w:rFonts w:ascii="Cambria Math" w:hAnsi="Cambria Math"/>
            <w:sz w:val="20"/>
            <w:szCs w:val="20"/>
          </w:rPr>
          <m:t>n</m:t>
        </m:r>
      </m:oMath>
      <w:r w:rsidRPr="004867B8">
        <w:rPr>
          <w:rFonts w:asciiTheme="majorHAnsi" w:hAnsiTheme="majorHAnsi"/>
          <w:sz w:val="20"/>
          <w:szCs w:val="20"/>
        </w:rPr>
        <w:t xml:space="preserve">  </w:t>
      </w:r>
      <w:r w:rsidR="00AC140B" w:rsidRPr="004867B8">
        <w:rPr>
          <w:rFonts w:asciiTheme="majorHAnsi" w:hAnsiTheme="majorHAnsi"/>
          <w:sz w:val="20"/>
          <w:szCs w:val="20"/>
        </w:rPr>
        <w:t xml:space="preserve">            </w:t>
      </w:r>
      <w:r w:rsidRPr="004867B8">
        <w:rPr>
          <w:rFonts w:asciiTheme="majorHAnsi" w:hAnsiTheme="majorHAnsi"/>
          <w:sz w:val="20"/>
          <w:szCs w:val="20"/>
        </w:rPr>
        <w:t xml:space="preserve">= </w:t>
      </w:r>
      <w:r w:rsidR="00C63C9C" w:rsidRPr="00C63C9C">
        <w:rPr>
          <w:rFonts w:asciiTheme="majorHAnsi" w:hAnsiTheme="majorHAnsi"/>
          <w:sz w:val="20"/>
          <w:szCs w:val="20"/>
        </w:rPr>
        <w:t>amount of image data</w:t>
      </w:r>
    </w:p>
    <w:p w14:paraId="1D90FBE1" w14:textId="6F07D60B" w:rsidR="00853555" w:rsidRPr="004867B8" w:rsidRDefault="00853555" w:rsidP="000E1FF1">
      <w:pPr>
        <w:ind w:left="851" w:right="-30" w:hanging="851"/>
        <w:jc w:val="both"/>
        <w:rPr>
          <w:rFonts w:asciiTheme="majorHAnsi" w:hAnsiTheme="majorHAnsi"/>
          <w:sz w:val="20"/>
          <w:szCs w:val="20"/>
        </w:rPr>
      </w:pPr>
      <m:oMath>
        <m:r>
          <w:rPr>
            <w:rFonts w:ascii="Cambria Math" w:hAnsi="Cambria Math"/>
            <w:sz w:val="20"/>
            <w:szCs w:val="20"/>
          </w:rPr>
          <w:lastRenderedPageBreak/>
          <m:t>i</m:t>
        </m:r>
      </m:oMath>
      <w:r w:rsidRPr="004867B8">
        <w:rPr>
          <w:rFonts w:asciiTheme="majorHAnsi" w:hAnsiTheme="majorHAnsi"/>
          <w:sz w:val="20"/>
          <w:szCs w:val="20"/>
        </w:rPr>
        <w:t xml:space="preserve">   </w:t>
      </w:r>
      <w:r w:rsidR="00AC140B" w:rsidRPr="004867B8">
        <w:rPr>
          <w:rFonts w:asciiTheme="majorHAnsi" w:hAnsiTheme="majorHAnsi"/>
          <w:sz w:val="20"/>
          <w:szCs w:val="20"/>
        </w:rPr>
        <w:t xml:space="preserve">            </w:t>
      </w:r>
      <w:r w:rsidRPr="004867B8">
        <w:rPr>
          <w:rFonts w:asciiTheme="majorHAnsi" w:hAnsiTheme="majorHAnsi"/>
          <w:sz w:val="20"/>
          <w:szCs w:val="20"/>
        </w:rPr>
        <w:t>= 1, 2, 3, ………, n</w:t>
      </w:r>
    </w:p>
    <w:p w14:paraId="13E0FE36" w14:textId="77777777" w:rsidR="000E1FF1" w:rsidRDefault="000E1FF1" w:rsidP="000E1FF1">
      <w:pPr>
        <w:ind w:firstLine="720"/>
        <w:jc w:val="both"/>
        <w:rPr>
          <w:rFonts w:asciiTheme="majorHAnsi" w:hAnsiTheme="majorHAnsi"/>
          <w:sz w:val="20"/>
          <w:szCs w:val="20"/>
        </w:rPr>
      </w:pPr>
    </w:p>
    <w:p w14:paraId="49D4B661" w14:textId="6B255F63" w:rsidR="00526FFE" w:rsidRPr="004867B8" w:rsidRDefault="00A84BF4" w:rsidP="000E1FF1">
      <w:pPr>
        <w:ind w:firstLine="720"/>
        <w:jc w:val="both"/>
        <w:rPr>
          <w:rFonts w:asciiTheme="majorHAnsi" w:hAnsiTheme="majorHAnsi"/>
          <w:sz w:val="20"/>
          <w:szCs w:val="20"/>
        </w:rPr>
      </w:pPr>
      <w:r w:rsidRPr="00A84BF4">
        <w:rPr>
          <w:rFonts w:asciiTheme="majorHAnsi" w:hAnsiTheme="majorHAnsi"/>
          <w:sz w:val="20"/>
          <w:szCs w:val="20"/>
        </w:rPr>
        <w:t>This study uses the Euclidean distance to measure the closeness distance between the new data and the training data</w:t>
      </w:r>
      <w:r w:rsidR="00D2249C">
        <w:rPr>
          <w:rFonts w:asciiTheme="majorHAnsi" w:hAnsiTheme="majorHAnsi"/>
          <w:sz w:val="20"/>
          <w:szCs w:val="20"/>
        </w:rPr>
        <w:t>;</w:t>
      </w:r>
      <w:r w:rsidRPr="00A84BF4">
        <w:rPr>
          <w:rFonts w:asciiTheme="majorHAnsi" w:hAnsiTheme="majorHAnsi"/>
          <w:sz w:val="20"/>
          <w:szCs w:val="20"/>
        </w:rPr>
        <w:t xml:space="preserve"> as we can see in equation (2),</w:t>
      </w:r>
      <w:r>
        <w:rPr>
          <w:rFonts w:asciiTheme="majorHAnsi" w:hAnsiTheme="majorHAnsi"/>
          <w:sz w:val="20"/>
          <w:szCs w:val="20"/>
        </w:rPr>
        <w:t xml:space="preserve"> </w:t>
      </w:r>
      <w:r w:rsidRPr="00A84BF4">
        <w:rPr>
          <w:rFonts w:asciiTheme="majorHAnsi" w:hAnsiTheme="majorHAnsi"/>
          <w:sz w:val="20"/>
          <w:szCs w:val="20"/>
        </w:rPr>
        <w:t xml:space="preserve">𝑑 is the scalar distance of the two vectors 𝑋 and 𝑌 of the matrix with size 𝑛 dimensions. </w:t>
      </w:r>
      <w:r w:rsidR="00157D2C" w:rsidRPr="00157D2C">
        <w:rPr>
          <w:rFonts w:asciiTheme="majorHAnsi" w:hAnsiTheme="majorHAnsi"/>
          <w:sz w:val="20"/>
          <w:szCs w:val="20"/>
        </w:rPr>
        <w:t>During the training phase, the algorithm stores the feature vector and classifies the training data. The same features are computed on the test data during the classification phase</w:t>
      </w:r>
      <w:r w:rsidR="008766C3" w:rsidRPr="008766C3">
        <w:rPr>
          <w:rFonts w:asciiTheme="majorHAnsi" w:hAnsiTheme="majorHAnsi"/>
          <w:sz w:val="20"/>
          <w:szCs w:val="20"/>
        </w:rPr>
        <w:t xml:space="preserve">. The distance between this new vector and all training vectors is calculated to get the </w:t>
      </w:r>
      <w:r w:rsidR="008766C3" w:rsidRPr="008766C3">
        <w:rPr>
          <w:rFonts w:asciiTheme="majorHAnsi" w:hAnsiTheme="majorHAnsi"/>
          <w:i/>
          <w:iCs/>
          <w:sz w:val="20"/>
          <w:szCs w:val="20"/>
        </w:rPr>
        <w:t>k</w:t>
      </w:r>
      <w:r w:rsidR="008766C3" w:rsidRPr="008766C3">
        <w:rPr>
          <w:rFonts w:asciiTheme="majorHAnsi" w:hAnsiTheme="majorHAnsi"/>
          <w:sz w:val="20"/>
          <w:szCs w:val="20"/>
        </w:rPr>
        <w:t xml:space="preserve"> nearest parts. Points for which a new classification is predicted are included in the most classification for those points</w:t>
      </w:r>
      <w:r w:rsidRPr="00A84BF4">
        <w:rPr>
          <w:rFonts w:asciiTheme="majorHAnsi" w:hAnsiTheme="majorHAnsi"/>
          <w:sz w:val="20"/>
          <w:szCs w:val="20"/>
        </w:rPr>
        <w:t>. The following are the steps of KNN, among others</w:t>
      </w:r>
      <w:r w:rsidR="008F0AC9">
        <w:rPr>
          <w:rFonts w:asciiTheme="majorHAnsi" w:hAnsiTheme="majorHAnsi"/>
          <w:sz w:val="20"/>
          <w:szCs w:val="20"/>
        </w:rPr>
        <w:t xml:space="preserve"> </w:t>
      </w:r>
      <w:r w:rsidR="00454324" w:rsidRPr="004867B8">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abstract":"Face is a biometric feature that can be identified by most people in the world. Digital images of faces can be utilized by computer systems for the purpose of recognizing one's identity. In doing facial recognition, computers need the right method to get high accuracy with good computation time. In this study, the Linear Discriminant Analysis (LDA) feature extraction method and the K-Nearest Neighbor (KNN) classification method were implemented using the Particle Swarm Optimization (PSO) method for feature selection. The dataset used in this study is the ORL database of 400 face images taken from 40 different people and each person has 10 face images. Based on the test results, the highest accuracy obtained by LDA and KNN is 70.00% with a computation time of 0.2233s, while LDA and KNN based on PSO get the highest accuracy of 71.67% with a computation time of 0.1224s. So, it can be concluded that there is an increase in accuracy after the application of PSO, which is 1.67% and saves computation time by 0.1009s. An increase in accuracy indicates that PSO is able to select the best features correctly and is feasible to be processed at the time of classification.","author":[{"dropping-particle":"","family":"Ramdani","given":"Muhammad Husnul","non-dropping-particle":"","parse-names":false,"suffix":""},{"dropping-particle":"","family":"Wijaya","given":"I Gede Pasek Suta","non-dropping-particle":"","parse-names":false,"suffix":""},{"dropping-particle":"","family":"Dwiyansaputra","given":"Ramaditia","non-dropping-particle":"","parse-names":false,"suffix":""}],"container-title":"Teknologi Informasi, Komputer dan Aplikasinya (JTIKA)","id":"ITEM-1","issue":"1","issued":{"date-parts":[["2022"]]},"page":"40-51","title":"Optimalisasi Pengenalan Wajah Berbasis Linear Discriminant Analysis Dan K-Nearest Neighbor menggunakan Particle Swarm Optimization","type":"article-journal","volume":"4"},"uris":["http://www.mendeley.com/documents/?uuid=2242f067-2aba-4fdc-8abb-3da88e674aa3","http://www.mendeley.com/documents/?uuid=85e71c01-4780-418e-8d80-5046fcf04860"]}],"mendeley":{"formattedCitation":"(Ramdani et al., 2022)","plainTextFormattedCitation":"(Ramdani et al., 2022)","previouslyFormattedCitation":"(Ramdani et al., 2022)"},"properties":{"noteIndex":0},"schema":"https://github.com/citation-style-language/schema/raw/master/csl-citation.json"}</w:instrText>
      </w:r>
      <w:r w:rsidR="00454324" w:rsidRPr="004867B8">
        <w:rPr>
          <w:rFonts w:asciiTheme="majorHAnsi" w:hAnsiTheme="majorHAnsi"/>
          <w:sz w:val="20"/>
          <w:szCs w:val="20"/>
        </w:rPr>
        <w:fldChar w:fldCharType="separate"/>
      </w:r>
      <w:r w:rsidR="00454324" w:rsidRPr="004867B8">
        <w:rPr>
          <w:rFonts w:asciiTheme="majorHAnsi" w:hAnsiTheme="majorHAnsi"/>
          <w:noProof/>
          <w:sz w:val="20"/>
          <w:szCs w:val="20"/>
        </w:rPr>
        <w:t>(Ramdani et al., 2022)</w:t>
      </w:r>
      <w:r w:rsidR="00454324" w:rsidRPr="004867B8">
        <w:rPr>
          <w:rFonts w:asciiTheme="majorHAnsi" w:hAnsiTheme="majorHAnsi"/>
          <w:sz w:val="20"/>
          <w:szCs w:val="20"/>
        </w:rPr>
        <w:fldChar w:fldCharType="end"/>
      </w:r>
      <w:r w:rsidR="00FB1D0F" w:rsidRPr="004867B8">
        <w:rPr>
          <w:rFonts w:asciiTheme="majorHAnsi" w:hAnsiTheme="majorHAnsi"/>
          <w:sz w:val="20"/>
          <w:szCs w:val="20"/>
        </w:rPr>
        <w:t>:</w:t>
      </w:r>
    </w:p>
    <w:p w14:paraId="1C10F085" w14:textId="03118F33" w:rsidR="008F0AC9" w:rsidRPr="008F0AC9" w:rsidRDefault="008F0AC9" w:rsidP="000E1FF1">
      <w:pPr>
        <w:pStyle w:val="ListParagraph"/>
        <w:numPr>
          <w:ilvl w:val="0"/>
          <w:numId w:val="7"/>
        </w:numPr>
        <w:ind w:left="426" w:hanging="426"/>
        <w:jc w:val="both"/>
        <w:rPr>
          <w:rFonts w:asciiTheme="majorHAnsi" w:hAnsiTheme="majorHAnsi"/>
          <w:sz w:val="20"/>
          <w:szCs w:val="20"/>
        </w:rPr>
      </w:pPr>
      <w:r w:rsidRPr="008F0AC9">
        <w:rPr>
          <w:rFonts w:asciiTheme="majorHAnsi" w:hAnsiTheme="majorHAnsi"/>
          <w:sz w:val="20"/>
          <w:szCs w:val="20"/>
        </w:rPr>
        <w:t>Determine the value of K</w:t>
      </w:r>
      <w:r w:rsidR="00D2249C">
        <w:rPr>
          <w:rFonts w:asciiTheme="majorHAnsi" w:hAnsiTheme="majorHAnsi"/>
          <w:sz w:val="20"/>
          <w:szCs w:val="20"/>
        </w:rPr>
        <w:t>,</w:t>
      </w:r>
      <w:r w:rsidRPr="008F0AC9">
        <w:rPr>
          <w:rFonts w:asciiTheme="majorHAnsi" w:hAnsiTheme="majorHAnsi"/>
          <w:sz w:val="20"/>
          <w:szCs w:val="20"/>
        </w:rPr>
        <w:t xml:space="preserve"> which is the number of nearest neighbors.</w:t>
      </w:r>
    </w:p>
    <w:p w14:paraId="50E7D5B0" w14:textId="11511F63" w:rsidR="008F0AC9" w:rsidRPr="008F0AC9" w:rsidRDefault="00D2249C" w:rsidP="000E1FF1">
      <w:pPr>
        <w:pStyle w:val="ListParagraph"/>
        <w:numPr>
          <w:ilvl w:val="0"/>
          <w:numId w:val="7"/>
        </w:numPr>
        <w:ind w:left="426" w:hanging="426"/>
        <w:jc w:val="both"/>
        <w:rPr>
          <w:rFonts w:asciiTheme="majorHAnsi" w:hAnsiTheme="majorHAnsi"/>
          <w:sz w:val="20"/>
          <w:szCs w:val="20"/>
        </w:rPr>
      </w:pPr>
      <w:r>
        <w:rPr>
          <w:rFonts w:asciiTheme="majorHAnsi" w:hAnsiTheme="majorHAnsi"/>
          <w:sz w:val="20"/>
          <w:szCs w:val="20"/>
        </w:rPr>
        <w:t>Using the Euclidean distance equation, I calculated the distance between the test image and all images in the database</w:t>
      </w:r>
      <w:r w:rsidR="008F0AC9" w:rsidRPr="008F0AC9">
        <w:rPr>
          <w:rFonts w:asciiTheme="majorHAnsi" w:hAnsiTheme="majorHAnsi"/>
          <w:sz w:val="20"/>
          <w:szCs w:val="20"/>
        </w:rPr>
        <w:t>.</w:t>
      </w:r>
    </w:p>
    <w:p w14:paraId="68FDA3B1" w14:textId="4EEE07BC" w:rsidR="008F0AC9" w:rsidRPr="008F0AC9" w:rsidRDefault="008F0AC9" w:rsidP="000E1FF1">
      <w:pPr>
        <w:pStyle w:val="ListParagraph"/>
        <w:numPr>
          <w:ilvl w:val="0"/>
          <w:numId w:val="7"/>
        </w:numPr>
        <w:ind w:left="426" w:hanging="426"/>
        <w:jc w:val="both"/>
        <w:rPr>
          <w:rFonts w:asciiTheme="majorHAnsi" w:hAnsiTheme="majorHAnsi"/>
          <w:sz w:val="20"/>
          <w:szCs w:val="20"/>
        </w:rPr>
      </w:pPr>
      <w:r w:rsidRPr="008F0AC9">
        <w:rPr>
          <w:rFonts w:asciiTheme="majorHAnsi" w:hAnsiTheme="majorHAnsi"/>
          <w:sz w:val="20"/>
          <w:szCs w:val="20"/>
        </w:rPr>
        <w:t>Sorts all objects into groups that have the smallest Euclidean distance.</w:t>
      </w:r>
    </w:p>
    <w:p w14:paraId="657DA693" w14:textId="3285FE37" w:rsidR="008F0AC9" w:rsidRPr="008F0AC9" w:rsidRDefault="008F0AC9" w:rsidP="000E1FF1">
      <w:pPr>
        <w:pStyle w:val="ListParagraph"/>
        <w:numPr>
          <w:ilvl w:val="0"/>
          <w:numId w:val="7"/>
        </w:numPr>
        <w:ind w:left="426" w:hanging="426"/>
        <w:jc w:val="both"/>
        <w:rPr>
          <w:rFonts w:asciiTheme="majorHAnsi" w:hAnsiTheme="majorHAnsi"/>
          <w:sz w:val="20"/>
          <w:szCs w:val="20"/>
        </w:rPr>
      </w:pPr>
      <w:r w:rsidRPr="008F0AC9">
        <w:rPr>
          <w:rFonts w:asciiTheme="majorHAnsi" w:hAnsiTheme="majorHAnsi"/>
          <w:sz w:val="20"/>
          <w:szCs w:val="20"/>
        </w:rPr>
        <w:t>Collects the Y category</w:t>
      </w:r>
      <w:r w:rsidR="00D2249C">
        <w:rPr>
          <w:rFonts w:asciiTheme="majorHAnsi" w:hAnsiTheme="majorHAnsi"/>
          <w:sz w:val="20"/>
          <w:szCs w:val="20"/>
        </w:rPr>
        <w:t>,</w:t>
      </w:r>
      <w:r w:rsidRPr="008F0AC9">
        <w:rPr>
          <w:rFonts w:asciiTheme="majorHAnsi" w:hAnsiTheme="majorHAnsi"/>
          <w:sz w:val="20"/>
          <w:szCs w:val="20"/>
        </w:rPr>
        <w:t xml:space="preserve"> which is the nearest neighbo</w:t>
      </w:r>
      <w:r w:rsidR="000E1FF1">
        <w:rPr>
          <w:rFonts w:asciiTheme="majorHAnsi" w:hAnsiTheme="majorHAnsi"/>
          <w:sz w:val="20"/>
          <w:szCs w:val="20"/>
        </w:rPr>
        <w:t>u</w:t>
      </w:r>
      <w:r w:rsidRPr="008F0AC9">
        <w:rPr>
          <w:rFonts w:asciiTheme="majorHAnsi" w:hAnsiTheme="majorHAnsi"/>
          <w:sz w:val="20"/>
          <w:szCs w:val="20"/>
        </w:rPr>
        <w:t>r classification.</w:t>
      </w:r>
    </w:p>
    <w:p w14:paraId="3F1E7D14" w14:textId="276DB60E" w:rsidR="00B16DCF" w:rsidRPr="004867B8" w:rsidRDefault="008F0AC9" w:rsidP="000E1FF1">
      <w:pPr>
        <w:pStyle w:val="ListParagraph"/>
        <w:numPr>
          <w:ilvl w:val="0"/>
          <w:numId w:val="7"/>
        </w:numPr>
        <w:ind w:left="426" w:hanging="426"/>
        <w:jc w:val="both"/>
        <w:rPr>
          <w:rFonts w:asciiTheme="majorHAnsi" w:hAnsiTheme="majorHAnsi"/>
          <w:sz w:val="20"/>
          <w:szCs w:val="20"/>
        </w:rPr>
      </w:pPr>
      <w:r w:rsidRPr="008F0AC9">
        <w:rPr>
          <w:rFonts w:asciiTheme="majorHAnsi" w:hAnsiTheme="majorHAnsi"/>
          <w:sz w:val="20"/>
          <w:szCs w:val="20"/>
        </w:rPr>
        <w:t>The calculated query instance value can be predicted using the majority category</w:t>
      </w:r>
      <w:r w:rsidR="00FB1D0F" w:rsidRPr="004867B8">
        <w:rPr>
          <w:rFonts w:asciiTheme="majorHAnsi" w:hAnsiTheme="majorHAnsi"/>
          <w:sz w:val="20"/>
          <w:szCs w:val="20"/>
        </w:rPr>
        <w:t>.</w:t>
      </w:r>
    </w:p>
    <w:p w14:paraId="1A692ECB" w14:textId="77777777" w:rsidR="00614520" w:rsidRPr="004867B8" w:rsidRDefault="00614520" w:rsidP="000E1FF1">
      <w:pPr>
        <w:ind w:firstLine="720"/>
        <w:jc w:val="both"/>
        <w:rPr>
          <w:rFonts w:asciiTheme="majorHAnsi" w:hAnsiTheme="majorHAnsi"/>
          <w:sz w:val="20"/>
          <w:szCs w:val="20"/>
        </w:rPr>
      </w:pPr>
    </w:p>
    <w:p w14:paraId="1BA62769" w14:textId="77777777" w:rsidR="00A47F2C" w:rsidRPr="004867B8" w:rsidRDefault="00A47F2C" w:rsidP="000E1FF1">
      <w:pPr>
        <w:jc w:val="both"/>
        <w:rPr>
          <w:rFonts w:asciiTheme="majorHAnsi" w:hAnsiTheme="majorHAnsi"/>
          <w:b/>
          <w:sz w:val="20"/>
          <w:szCs w:val="20"/>
        </w:rPr>
      </w:pPr>
      <w:r w:rsidRPr="004867B8">
        <w:rPr>
          <w:rFonts w:asciiTheme="majorHAnsi" w:hAnsiTheme="majorHAnsi"/>
          <w:b/>
          <w:sz w:val="20"/>
          <w:szCs w:val="20"/>
        </w:rPr>
        <w:t>SVM</w:t>
      </w:r>
    </w:p>
    <w:p w14:paraId="0602F898" w14:textId="4A4AAD07" w:rsidR="00AB179A" w:rsidRPr="004867B8" w:rsidRDefault="008F0AC9" w:rsidP="000E1FF1">
      <w:pPr>
        <w:ind w:firstLine="720"/>
        <w:jc w:val="both"/>
        <w:rPr>
          <w:rFonts w:asciiTheme="majorHAnsi" w:hAnsiTheme="majorHAnsi"/>
          <w:sz w:val="20"/>
          <w:szCs w:val="20"/>
        </w:rPr>
      </w:pPr>
      <w:r w:rsidRPr="008F0AC9">
        <w:rPr>
          <w:rFonts w:asciiTheme="majorHAnsi" w:hAnsiTheme="majorHAnsi"/>
          <w:sz w:val="20"/>
          <w:szCs w:val="20"/>
        </w:rPr>
        <w:t>SVM</w:t>
      </w:r>
      <w:r w:rsidR="00D2249C">
        <w:rPr>
          <w:rFonts w:asciiTheme="majorHAnsi" w:hAnsiTheme="majorHAnsi"/>
          <w:sz w:val="20"/>
          <w:szCs w:val="20"/>
        </w:rPr>
        <w:t>,</w:t>
      </w:r>
      <w:r w:rsidRPr="008F0AC9">
        <w:rPr>
          <w:rFonts w:asciiTheme="majorHAnsi" w:hAnsiTheme="majorHAnsi"/>
          <w:sz w:val="20"/>
          <w:szCs w:val="20"/>
        </w:rPr>
        <w:t xml:space="preserve"> or Support Vector Machine</w:t>
      </w:r>
      <w:r w:rsidR="00D2249C">
        <w:rPr>
          <w:rFonts w:asciiTheme="majorHAnsi" w:hAnsiTheme="majorHAnsi"/>
          <w:sz w:val="20"/>
          <w:szCs w:val="20"/>
        </w:rPr>
        <w:t>,</w:t>
      </w:r>
      <w:r w:rsidRPr="008F0AC9">
        <w:rPr>
          <w:rFonts w:asciiTheme="majorHAnsi" w:hAnsiTheme="majorHAnsi"/>
          <w:sz w:val="20"/>
          <w:szCs w:val="20"/>
        </w:rPr>
        <w:t xml:space="preserve"> is a classification algorithm that aims to find a separator function that </w:t>
      </w:r>
      <w:r w:rsidR="00D2249C">
        <w:rPr>
          <w:rFonts w:asciiTheme="majorHAnsi" w:hAnsiTheme="majorHAnsi"/>
          <w:sz w:val="20"/>
          <w:szCs w:val="20"/>
        </w:rPr>
        <w:t>can</w:t>
      </w:r>
      <w:r w:rsidRPr="008F0AC9">
        <w:rPr>
          <w:rFonts w:asciiTheme="majorHAnsi" w:hAnsiTheme="majorHAnsi"/>
          <w:sz w:val="20"/>
          <w:szCs w:val="20"/>
        </w:rPr>
        <w:t xml:space="preserve"> separate </w:t>
      </w:r>
      <w:r w:rsidR="00D2249C">
        <w:rPr>
          <w:rFonts w:asciiTheme="majorHAnsi" w:hAnsiTheme="majorHAnsi"/>
          <w:sz w:val="20"/>
          <w:szCs w:val="20"/>
        </w:rPr>
        <w:t>two</w:t>
      </w:r>
      <w:r w:rsidRPr="008F0AC9">
        <w:rPr>
          <w:rFonts w:asciiTheme="majorHAnsi" w:hAnsiTheme="majorHAnsi"/>
          <w:sz w:val="20"/>
          <w:szCs w:val="20"/>
        </w:rPr>
        <w:t xml:space="preserve"> sets of data from 2 different classes</w:t>
      </w:r>
      <w:r w:rsidR="00A312D8" w:rsidRPr="004867B8">
        <w:rPr>
          <w:rFonts w:asciiTheme="majorHAnsi" w:hAnsiTheme="majorHAnsi"/>
          <w:sz w:val="20"/>
          <w:szCs w:val="20"/>
        </w:rPr>
        <w:t xml:space="preserve"> </w:t>
      </w:r>
      <w:r w:rsidR="00A312D8" w:rsidRPr="004867B8">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abstract":"Investigasi penyakit kedelai memotivasi kebutuhan untuk sistem deteksi terprogram. Deteksi otomatis menggunakan sistem penglihatan dan pengenalan pola diterapkan untuk mendeteksi gejala penyakit gizi dan juga untuk mengklasifikasikan kelompok penyakit. Penelitian sebelum menunjukkan bahwa pengenalan penyakit dapat dilakukan dengan klasifikasi seperti Suppor Vector Machine. Mengingatkan, salah satu kelebihan dari Support Vector Machine, adalah dapat meningkatkan kinerja generalisasi dengan memilih fungsi kernel yang tepat, sehingga pada penelitian ini ingin mengetahui fungsi kernel yang sesuai dengan masalah klasifikasi pada penyakit kedelai menggunakan dua jenis fungsi kernel, Radial Basis Function (RBF) dan Linear. Berdasarkan hasil kinerja yang dilakukan dengan dataset kedelai, keduanya dapat bekerja dengan baik pada masalah klasifikasi. Namun, dari kedua fungsi kernel, Radial Basis Function (RBF) mengklasifikasikan lebih baik dari yang lain dengan akurasi 83% dari klasifikasi yang benar.","author":[{"dropping-particle":"","family":"Feta","given":"Neneng Rachmalia","non-dropping-particle":"","parse-names":false,"suffix":""},{"dropping-particle":"","family":"Ginanjar","given":"Asep Rahmat","non-dropping-particle":"","parse-names":false,"suffix":""}],"container-title":"Jurnal Ilmiah Ilmu Komputer, Sains dan Teknologi Terapan","id":"ITEM-1","issue":"1","issued":{"date-parts":[["2019"]]},"page":"33-39","title":"Komparasi Fungsi Kernel Metode Support Vector Machine Untuk Pemodelan Klasifikasi Terhadap Comparison of the Kernel Function of Support Vector Machine Method for Modeling Classification of Soybean Plat Disease","type":"article-journal","volume":"1"},"uris":["http://www.mendeley.com/documents/?uuid=9f371663-516f-41d5-b387-16d802b1bca5","http://www.mendeley.com/documents/?uuid=424614c4-6c8a-4916-ae3a-3a2e56ba7f85"]}],"mendeley":{"formattedCitation":"(Feta &amp; Ginanjar, 2019)","plainTextFormattedCitation":"(Feta &amp; Ginanjar, 2019)","previouslyFormattedCitation":"(Feta &amp; Ginanjar, 2019)"},"properties":{"noteIndex":0},"schema":"https://github.com/citation-style-language/schema/raw/master/csl-citation.json"}</w:instrText>
      </w:r>
      <w:r w:rsidR="00A312D8" w:rsidRPr="004867B8">
        <w:rPr>
          <w:rFonts w:asciiTheme="majorHAnsi" w:hAnsiTheme="majorHAnsi"/>
          <w:sz w:val="20"/>
          <w:szCs w:val="20"/>
        </w:rPr>
        <w:fldChar w:fldCharType="separate"/>
      </w:r>
      <w:r w:rsidR="00A312D8" w:rsidRPr="004867B8">
        <w:rPr>
          <w:rFonts w:asciiTheme="majorHAnsi" w:hAnsiTheme="majorHAnsi"/>
          <w:noProof/>
          <w:sz w:val="20"/>
          <w:szCs w:val="20"/>
        </w:rPr>
        <w:t>(Feta &amp; Ginanjar, 2019)</w:t>
      </w:r>
      <w:r w:rsidR="00A312D8" w:rsidRPr="004867B8">
        <w:rPr>
          <w:rFonts w:asciiTheme="majorHAnsi" w:hAnsiTheme="majorHAnsi"/>
          <w:sz w:val="20"/>
          <w:szCs w:val="20"/>
        </w:rPr>
        <w:fldChar w:fldCharType="end"/>
      </w:r>
      <w:r w:rsidR="00A12799" w:rsidRPr="004867B8">
        <w:rPr>
          <w:rFonts w:asciiTheme="majorHAnsi" w:hAnsiTheme="majorHAnsi"/>
          <w:sz w:val="20"/>
          <w:szCs w:val="20"/>
        </w:rPr>
        <w:t xml:space="preserve">. </w:t>
      </w:r>
      <w:r w:rsidRPr="008F0AC9">
        <w:rPr>
          <w:rFonts w:asciiTheme="majorHAnsi" w:hAnsiTheme="majorHAnsi"/>
          <w:sz w:val="20"/>
          <w:szCs w:val="20"/>
        </w:rPr>
        <w:t>The SVM method works based on the principle of SRM (Structural Risk Minimization)</w:t>
      </w:r>
      <w:r w:rsidR="00D2249C">
        <w:rPr>
          <w:rFonts w:asciiTheme="majorHAnsi" w:hAnsiTheme="majorHAnsi"/>
          <w:sz w:val="20"/>
          <w:szCs w:val="20"/>
        </w:rPr>
        <w:t>,</w:t>
      </w:r>
      <w:r w:rsidRPr="008F0AC9">
        <w:rPr>
          <w:rFonts w:asciiTheme="majorHAnsi" w:hAnsiTheme="majorHAnsi"/>
          <w:sz w:val="20"/>
          <w:szCs w:val="20"/>
        </w:rPr>
        <w:t xml:space="preserve"> which aims to find the best hyperplane by separating the two classes in the input space</w:t>
      </w:r>
      <w:r w:rsidR="00A12799" w:rsidRPr="004867B8">
        <w:rPr>
          <w:rFonts w:asciiTheme="majorHAnsi" w:hAnsiTheme="majorHAnsi"/>
          <w:sz w:val="20"/>
          <w:szCs w:val="20"/>
        </w:rPr>
        <w:t>.</w:t>
      </w:r>
    </w:p>
    <w:p w14:paraId="5042ADE0" w14:textId="1388E320" w:rsidR="00A47F2C" w:rsidRPr="004867B8" w:rsidRDefault="008F0AC9" w:rsidP="000E1FF1">
      <w:pPr>
        <w:ind w:firstLine="720"/>
        <w:jc w:val="both"/>
        <w:rPr>
          <w:rFonts w:asciiTheme="majorHAnsi" w:hAnsiTheme="majorHAnsi"/>
          <w:sz w:val="20"/>
          <w:szCs w:val="20"/>
        </w:rPr>
      </w:pPr>
      <w:r w:rsidRPr="008F0AC9">
        <w:rPr>
          <w:rFonts w:asciiTheme="majorHAnsi" w:hAnsiTheme="majorHAnsi"/>
          <w:sz w:val="20"/>
          <w:szCs w:val="20"/>
        </w:rPr>
        <w:t>The Support Vector Machine method works by using a linear classification</w:t>
      </w:r>
      <w:r w:rsidR="00D2249C">
        <w:rPr>
          <w:rFonts w:asciiTheme="majorHAnsi" w:hAnsiTheme="majorHAnsi"/>
          <w:sz w:val="20"/>
          <w:szCs w:val="20"/>
        </w:rPr>
        <w:t>. It</w:t>
      </w:r>
      <w:r w:rsidRPr="008F0AC9">
        <w:rPr>
          <w:rFonts w:asciiTheme="majorHAnsi" w:hAnsiTheme="majorHAnsi"/>
          <w:sz w:val="20"/>
          <w:szCs w:val="20"/>
        </w:rPr>
        <w:t xml:space="preserve"> is then enhanced to handle non-linear cases </w:t>
      </w:r>
      <w:r w:rsidR="00D2249C">
        <w:rPr>
          <w:rFonts w:asciiTheme="majorHAnsi" w:hAnsiTheme="majorHAnsi"/>
          <w:sz w:val="20"/>
          <w:szCs w:val="20"/>
        </w:rPr>
        <w:t>us</w:t>
      </w:r>
      <w:r w:rsidRPr="008F0AC9">
        <w:rPr>
          <w:rFonts w:asciiTheme="majorHAnsi" w:hAnsiTheme="majorHAnsi"/>
          <w:sz w:val="20"/>
          <w:szCs w:val="20"/>
        </w:rPr>
        <w:t xml:space="preserve">ing the kernel concept in workspaces with higher dimensions. </w:t>
      </w:r>
      <w:r w:rsidR="00D2249C">
        <w:rPr>
          <w:rFonts w:asciiTheme="majorHAnsi" w:hAnsiTheme="majorHAnsi"/>
          <w:sz w:val="20"/>
          <w:szCs w:val="20"/>
        </w:rPr>
        <w:t>Several types of kernels</w:t>
      </w:r>
      <w:r w:rsidRPr="008F0AC9">
        <w:rPr>
          <w:rFonts w:asciiTheme="majorHAnsi" w:hAnsiTheme="majorHAnsi"/>
          <w:sz w:val="20"/>
          <w:szCs w:val="20"/>
        </w:rPr>
        <w:t xml:space="preserve"> can be used, including linear, polynomial, RBF (Radial Basis Function)</w:t>
      </w:r>
      <w:r w:rsidR="00D2249C">
        <w:rPr>
          <w:rFonts w:asciiTheme="majorHAnsi" w:hAnsiTheme="majorHAnsi"/>
          <w:sz w:val="20"/>
          <w:szCs w:val="20"/>
        </w:rPr>
        <w:t>,</w:t>
      </w:r>
      <w:r w:rsidRPr="008F0AC9">
        <w:rPr>
          <w:rFonts w:asciiTheme="majorHAnsi" w:hAnsiTheme="majorHAnsi"/>
          <w:sz w:val="20"/>
          <w:szCs w:val="20"/>
        </w:rPr>
        <w:t xml:space="preserve"> and Sigmoid kernels. The equations for each type of kernel are in equations (3), (4), (5)</w:t>
      </w:r>
      <w:r w:rsidR="00D2249C">
        <w:rPr>
          <w:rFonts w:asciiTheme="majorHAnsi" w:hAnsiTheme="majorHAnsi"/>
          <w:sz w:val="20"/>
          <w:szCs w:val="20"/>
        </w:rPr>
        <w:t>,</w:t>
      </w:r>
      <w:r w:rsidRPr="008F0AC9">
        <w:rPr>
          <w:rFonts w:asciiTheme="majorHAnsi" w:hAnsiTheme="majorHAnsi"/>
          <w:sz w:val="20"/>
          <w:szCs w:val="20"/>
        </w:rPr>
        <w:t xml:space="preserve"> and (6) as follows</w:t>
      </w:r>
      <w:r w:rsidR="00AB179A" w:rsidRPr="004867B8">
        <w:rPr>
          <w:rFonts w:asciiTheme="majorHAnsi" w:hAnsiTheme="majorHAnsi"/>
          <w:sz w:val="20"/>
          <w:szCs w:val="20"/>
        </w:rPr>
        <w:t xml:space="preserve"> </w:t>
      </w:r>
      <w:r w:rsidR="00AB179A" w:rsidRPr="004867B8">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abstract":"Feature Extraction adalah teknik pengambilan ciri dari suatu bentuk yang nantinya nilai yang didapatkan akan dianalisis untuk proses selanjutnya. Klasifikasi adalah proses untuk menyatakan Kata kunci : suatu objek ke dalam salah satu kategori yang Feature Extraction, Klasifikasi, sudah didefinisikan sebelumnya. Dalam face recognition, penelitian ini membahas tentang k-NN, SVM pengambilan ciri dari suatu feature dengan dataset yang berisi kumpulan foto wajah yang akan digunakan untuk klasifikasi pengenalan wajah pria atau wanita. Dataset yang digunakan merupakan global dataset yang diambil dari “http://www.cs.umass.edu/lfw“. Dari Feature Extraction yang dilakukan diperoleh 6 atribut independent dan 1 atribut dependent. Tujuan dari penelitian ini adalah untuk membandingkan performance dari 2 algoritma yaitu Support Vector Machine dan k-Nearest Neighbor. Dari percobaan yang sudah dilakukan menunjukkan nilai rata-rata akurasi dari Support Vector Machine sebesar 88.13% sedangkan nilai rata-rata akurasi dari k-Nearest","author":[{"dropping-particle":"","family":"Religia","given":"Yoga","non-dropping-particle":"","parse-names":false,"suffix":""}],"container-title":"Pelita Teknologi: Jurnal Ilmiah Informatika, Arsitektur dan Lingkungan","id":"ITEM-1","issue":"2","issued":{"date-parts":[["2019"]]},"page":"85-92","title":"Feature Extraction Untuk Klasifikasi Pengenalan Wajah Menggunakan Support Vector Machine Dan K-Nearest Neighbor","type":"article-journal","volume":"14"},"uris":["http://www.mendeley.com/documents/?uuid=47b079c7-5372-42f4-b8c8-f11142d7d6a4","http://www.mendeley.com/documents/?uuid=e6bd4bd7-c606-43f6-ab21-8e0d4781803f"]}],"mendeley":{"formattedCitation":"(Religia, 2019)","plainTextFormattedCitation":"(Religia, 2019)","previouslyFormattedCitation":"(Religia, 2019)"},"properties":{"noteIndex":0},"schema":"https://github.com/citation-style-language/schema/raw/master/csl-citation.json"}</w:instrText>
      </w:r>
      <w:r w:rsidR="00AB179A" w:rsidRPr="004867B8">
        <w:rPr>
          <w:rFonts w:asciiTheme="majorHAnsi" w:hAnsiTheme="majorHAnsi"/>
          <w:sz w:val="20"/>
          <w:szCs w:val="20"/>
        </w:rPr>
        <w:fldChar w:fldCharType="separate"/>
      </w:r>
      <w:r w:rsidR="00AB179A" w:rsidRPr="004867B8">
        <w:rPr>
          <w:rFonts w:asciiTheme="majorHAnsi" w:hAnsiTheme="majorHAnsi"/>
          <w:noProof/>
          <w:sz w:val="20"/>
          <w:szCs w:val="20"/>
        </w:rPr>
        <w:t>(Religia, 2019)</w:t>
      </w:r>
      <w:r w:rsidR="00AB179A" w:rsidRPr="004867B8">
        <w:rPr>
          <w:rFonts w:asciiTheme="majorHAnsi" w:hAnsiTheme="majorHAnsi"/>
          <w:sz w:val="20"/>
          <w:szCs w:val="20"/>
        </w:rPr>
        <w:fldChar w:fldCharType="end"/>
      </w:r>
      <w:r w:rsidR="00AB179A" w:rsidRPr="004867B8">
        <w:rPr>
          <w:rFonts w:asciiTheme="majorHAnsi" w:hAnsiTheme="majorHAnsi"/>
          <w:sz w:val="20"/>
          <w:szCs w:val="20"/>
        </w:rPr>
        <w:t>:</w:t>
      </w:r>
      <w:r w:rsidR="00A47F2C" w:rsidRPr="004867B8">
        <w:rPr>
          <w:rFonts w:asciiTheme="majorHAnsi" w:hAnsiTheme="majorHAnsi"/>
          <w:sz w:val="20"/>
          <w:szCs w:val="20"/>
        </w:rPr>
        <w:t xml:space="preserve"> </w:t>
      </w:r>
    </w:p>
    <w:p w14:paraId="692B9C8B" w14:textId="0BCB0687" w:rsidR="00BD08E8" w:rsidRPr="004867B8" w:rsidRDefault="00BD08E8" w:rsidP="000E1FF1">
      <w:pPr>
        <w:pStyle w:val="ListParagraph"/>
        <w:numPr>
          <w:ilvl w:val="0"/>
          <w:numId w:val="1"/>
        </w:numPr>
        <w:ind w:left="426" w:hanging="426"/>
        <w:jc w:val="both"/>
        <w:rPr>
          <w:rFonts w:asciiTheme="majorHAnsi" w:hAnsiTheme="majorHAnsi"/>
          <w:sz w:val="20"/>
          <w:szCs w:val="20"/>
        </w:rPr>
      </w:pPr>
      <w:r w:rsidRPr="004867B8">
        <w:rPr>
          <w:rFonts w:asciiTheme="majorHAnsi" w:hAnsiTheme="majorHAnsi"/>
          <w:sz w:val="20"/>
          <w:szCs w:val="20"/>
        </w:rPr>
        <w:t>Linear</w:t>
      </w:r>
    </w:p>
    <w:p w14:paraId="656AD86A" w14:textId="3FAE31E9" w:rsidR="00886377" w:rsidRDefault="00886377" w:rsidP="000E1FF1">
      <w:pPr>
        <w:ind w:right="-30"/>
        <w:jc w:val="both"/>
        <w:rPr>
          <w:rFonts w:asciiTheme="majorHAnsi" w:hAnsiTheme="majorHAnsi"/>
          <w:sz w:val="20"/>
          <w:szCs w:val="20"/>
        </w:rPr>
      </w:pPr>
      <w:r w:rsidRPr="004867B8">
        <w:rPr>
          <w:rFonts w:asciiTheme="majorHAnsi" w:hAnsiTheme="majorHAnsi"/>
          <w:iCs/>
          <w:sz w:val="20"/>
          <w:szCs w:val="20"/>
        </w:rPr>
        <w:t xml:space="preserve">         </w:t>
      </w:r>
      <m:oMath>
        <m:r>
          <w:rPr>
            <w:rFonts w:ascii="Cambria Math" w:hAnsi="Cambria Math"/>
            <w:sz w:val="20"/>
            <w:szCs w:val="20"/>
          </w:rPr>
          <m:t>K</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e>
        </m:d>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m:t>
            </m:r>
          </m:sub>
          <m:sup>
            <m:r>
              <w:rPr>
                <w:rFonts w:ascii="Cambria Math" w:hAnsi="Cambria Math"/>
                <w:sz w:val="20"/>
                <w:szCs w:val="20"/>
              </w:rPr>
              <m:t>T</m:t>
            </m:r>
          </m:sup>
        </m:sSubSup>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r>
          <w:rPr>
            <w:rFonts w:ascii="Cambria Math" w:hAnsi="Cambria Math"/>
            <w:sz w:val="20"/>
            <w:szCs w:val="20"/>
          </w:rPr>
          <m:t xml:space="preserve"> ............................ .(3)</m:t>
        </m:r>
      </m:oMath>
    </w:p>
    <w:p w14:paraId="18BD9F6C" w14:textId="77777777" w:rsidR="0024776C" w:rsidRPr="008F0AC9" w:rsidRDefault="0024776C" w:rsidP="000E1FF1">
      <w:pPr>
        <w:ind w:right="-30"/>
        <w:jc w:val="both"/>
        <w:rPr>
          <w:rFonts w:asciiTheme="majorHAnsi" w:hAnsiTheme="majorHAnsi"/>
          <w:sz w:val="20"/>
          <w:szCs w:val="20"/>
        </w:rPr>
      </w:pPr>
    </w:p>
    <w:p w14:paraId="49217263" w14:textId="134219F8" w:rsidR="00BD08E8" w:rsidRPr="004867B8" w:rsidRDefault="00BD08E8" w:rsidP="000E1FF1">
      <w:pPr>
        <w:pStyle w:val="ListParagraph"/>
        <w:numPr>
          <w:ilvl w:val="0"/>
          <w:numId w:val="1"/>
        </w:numPr>
        <w:ind w:left="426" w:hanging="426"/>
        <w:jc w:val="both"/>
        <w:rPr>
          <w:rFonts w:asciiTheme="majorHAnsi" w:hAnsiTheme="majorHAnsi"/>
          <w:sz w:val="20"/>
          <w:szCs w:val="20"/>
        </w:rPr>
      </w:pPr>
      <w:r w:rsidRPr="004867B8">
        <w:rPr>
          <w:rFonts w:asciiTheme="majorHAnsi" w:hAnsiTheme="majorHAnsi"/>
          <w:sz w:val="20"/>
          <w:szCs w:val="20"/>
        </w:rPr>
        <w:t>Pol</w:t>
      </w:r>
      <w:r w:rsidR="00D2249C">
        <w:rPr>
          <w:rFonts w:asciiTheme="majorHAnsi" w:hAnsiTheme="majorHAnsi"/>
          <w:sz w:val="20"/>
          <w:szCs w:val="20"/>
        </w:rPr>
        <w:t>ynomi</w:t>
      </w:r>
      <w:r w:rsidRPr="004867B8">
        <w:rPr>
          <w:rFonts w:asciiTheme="majorHAnsi" w:hAnsiTheme="majorHAnsi"/>
          <w:sz w:val="20"/>
          <w:szCs w:val="20"/>
        </w:rPr>
        <w:t>al</w:t>
      </w:r>
    </w:p>
    <w:p w14:paraId="1F8CF489" w14:textId="3D99BBAA" w:rsidR="00886377" w:rsidRDefault="00886377" w:rsidP="000E1FF1">
      <w:pPr>
        <w:ind w:right="112"/>
        <w:jc w:val="both"/>
        <w:rPr>
          <w:rFonts w:asciiTheme="majorHAnsi" w:hAnsiTheme="majorHAnsi"/>
          <w:sz w:val="20"/>
          <w:szCs w:val="20"/>
        </w:rPr>
      </w:pPr>
      <w:r w:rsidRPr="004867B8">
        <w:rPr>
          <w:rFonts w:asciiTheme="majorHAnsi" w:hAnsiTheme="majorHAnsi"/>
          <w:iCs/>
          <w:sz w:val="20"/>
          <w:szCs w:val="20"/>
        </w:rPr>
        <w:t xml:space="preserve">         </w:t>
      </w:r>
      <m:oMath>
        <m:r>
          <w:rPr>
            <w:rFonts w:ascii="Cambria Math" w:hAnsi="Cambria Math"/>
            <w:sz w:val="20"/>
            <w:szCs w:val="20"/>
          </w:rPr>
          <m:t>K</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y x</m:t>
                </m:r>
              </m:e>
              <m:sub>
                <m:r>
                  <w:rPr>
                    <w:rFonts w:ascii="Cambria Math" w:hAnsi="Cambria Math"/>
                    <w:sz w:val="20"/>
                    <w:szCs w:val="20"/>
                  </w:rPr>
                  <m:t>i</m:t>
                </m:r>
              </m:sub>
              <m:sup>
                <m:r>
                  <w:rPr>
                    <w:rFonts w:ascii="Cambria Math" w:hAnsi="Cambria Math"/>
                    <w:sz w:val="20"/>
                    <w:szCs w:val="20"/>
                  </w:rPr>
                  <m:t>T</m:t>
                </m:r>
              </m:sup>
            </m:sSubSup>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r>
              <w:rPr>
                <w:rFonts w:ascii="Cambria Math" w:hAnsi="Cambria Math"/>
                <w:sz w:val="20"/>
                <w:szCs w:val="20"/>
              </w:rPr>
              <m:t>+r)</m:t>
            </m:r>
          </m:e>
          <m:sup>
            <m:r>
              <w:rPr>
                <w:rFonts w:ascii="Cambria Math" w:hAnsi="Cambria Math"/>
                <w:sz w:val="20"/>
                <w:szCs w:val="20"/>
              </w:rPr>
              <m:t>d</m:t>
            </m:r>
          </m:sup>
        </m:sSup>
      </m:oMath>
      <w:r w:rsidRPr="004867B8">
        <w:rPr>
          <w:rFonts w:asciiTheme="majorHAnsi" w:hAnsiTheme="majorHAnsi"/>
          <w:sz w:val="20"/>
          <w:szCs w:val="20"/>
        </w:rPr>
        <w:t>, y &gt; 0</w:t>
      </w:r>
      <w:r w:rsidR="00552961" w:rsidRPr="004867B8">
        <w:rPr>
          <w:rFonts w:asciiTheme="majorHAnsi" w:hAnsiTheme="majorHAnsi"/>
          <w:sz w:val="20"/>
          <w:szCs w:val="20"/>
        </w:rPr>
        <w:t xml:space="preserve"> ……….………(4) </w:t>
      </w:r>
    </w:p>
    <w:p w14:paraId="76FD7390" w14:textId="77777777" w:rsidR="0024776C" w:rsidRPr="008F0AC9" w:rsidRDefault="0024776C" w:rsidP="000E1FF1">
      <w:pPr>
        <w:ind w:right="112"/>
        <w:jc w:val="both"/>
        <w:rPr>
          <w:rFonts w:asciiTheme="majorHAnsi" w:hAnsiTheme="majorHAnsi"/>
          <w:sz w:val="20"/>
          <w:szCs w:val="20"/>
        </w:rPr>
      </w:pPr>
    </w:p>
    <w:p w14:paraId="08D2167B" w14:textId="69EAEF92" w:rsidR="00D06B1F" w:rsidRPr="004867B8" w:rsidRDefault="00BD08E8" w:rsidP="000E1FF1">
      <w:pPr>
        <w:pStyle w:val="ListParagraph"/>
        <w:numPr>
          <w:ilvl w:val="0"/>
          <w:numId w:val="1"/>
        </w:numPr>
        <w:ind w:left="426" w:hanging="426"/>
        <w:jc w:val="both"/>
        <w:rPr>
          <w:rFonts w:asciiTheme="majorHAnsi" w:hAnsiTheme="majorHAnsi"/>
          <w:sz w:val="20"/>
          <w:szCs w:val="20"/>
        </w:rPr>
      </w:pPr>
      <w:r w:rsidRPr="004867B8">
        <w:rPr>
          <w:rFonts w:asciiTheme="majorHAnsi" w:hAnsiTheme="majorHAnsi"/>
          <w:sz w:val="20"/>
          <w:szCs w:val="20"/>
        </w:rPr>
        <w:t>Radial Basis Fu</w:t>
      </w:r>
      <w:r w:rsidR="00D2249C">
        <w:rPr>
          <w:rFonts w:asciiTheme="majorHAnsi" w:hAnsiTheme="majorHAnsi"/>
          <w:sz w:val="20"/>
          <w:szCs w:val="20"/>
        </w:rPr>
        <w:t>n</w:t>
      </w:r>
      <w:r w:rsidRPr="004867B8">
        <w:rPr>
          <w:rFonts w:asciiTheme="majorHAnsi" w:hAnsiTheme="majorHAnsi"/>
          <w:sz w:val="20"/>
          <w:szCs w:val="20"/>
        </w:rPr>
        <w:t>ction</w:t>
      </w:r>
    </w:p>
    <w:p w14:paraId="545FBA04" w14:textId="12CE723A" w:rsidR="00886377" w:rsidRPr="004867B8" w:rsidRDefault="00D06B1F" w:rsidP="000E1FF1">
      <w:pPr>
        <w:pStyle w:val="ListParagraph"/>
        <w:ind w:left="426"/>
        <w:jc w:val="both"/>
        <w:rPr>
          <w:rFonts w:asciiTheme="majorHAnsi" w:hAnsiTheme="majorHAnsi"/>
          <w:sz w:val="20"/>
          <w:szCs w:val="20"/>
        </w:rPr>
      </w:pPr>
      <m:oMath>
        <m:r>
          <w:rPr>
            <w:rFonts w:ascii="Cambria Math" w:hAnsi="Cambria Math"/>
            <w:sz w:val="20"/>
            <w:szCs w:val="20"/>
          </w:rPr>
          <m:t>K</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e>
        </m:d>
        <m:r>
          <w:rPr>
            <w:rFonts w:ascii="Cambria Math" w:hAnsi="Cambria Math"/>
            <w:sz w:val="20"/>
            <w:szCs w:val="20"/>
          </w:rPr>
          <m:t xml:space="preserve">= exp (-y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e>
          <m:sup>
            <m:r>
              <w:rPr>
                <w:rFonts w:ascii="Cambria Math" w:hAnsi="Cambria Math"/>
                <w:sz w:val="20"/>
                <w:szCs w:val="20"/>
              </w:rPr>
              <m:t>2</m:t>
            </m:r>
          </m:sup>
        </m:sSup>
        <m:r>
          <w:rPr>
            <w:rFonts w:ascii="Cambria Math" w:hAnsi="Cambria Math"/>
            <w:sz w:val="20"/>
            <w:szCs w:val="20"/>
          </w:rPr>
          <m:t>)</m:t>
        </m:r>
      </m:oMath>
      <w:r w:rsidRPr="004867B8">
        <w:rPr>
          <w:rFonts w:asciiTheme="majorHAnsi" w:hAnsiTheme="majorHAnsi"/>
          <w:sz w:val="20"/>
          <w:szCs w:val="20"/>
        </w:rPr>
        <w:t>, y &gt; 0</w:t>
      </w:r>
      <w:r w:rsidR="00552961" w:rsidRPr="004867B8">
        <w:rPr>
          <w:rFonts w:asciiTheme="majorHAnsi" w:hAnsiTheme="majorHAnsi"/>
          <w:sz w:val="20"/>
          <w:szCs w:val="20"/>
        </w:rPr>
        <w:t xml:space="preserve"> ……….(5)</w:t>
      </w:r>
    </w:p>
    <w:p w14:paraId="5A8846BD" w14:textId="77777777" w:rsidR="005E7F83" w:rsidRPr="004867B8" w:rsidRDefault="005E7F83" w:rsidP="000E1FF1">
      <w:pPr>
        <w:pStyle w:val="ListParagraph"/>
        <w:ind w:left="426"/>
        <w:jc w:val="both"/>
        <w:rPr>
          <w:rFonts w:asciiTheme="majorHAnsi" w:hAnsiTheme="majorHAnsi"/>
          <w:sz w:val="20"/>
          <w:szCs w:val="20"/>
        </w:rPr>
      </w:pPr>
    </w:p>
    <w:p w14:paraId="3C168E57" w14:textId="390E9BA0" w:rsidR="00BD08E8" w:rsidRPr="004867B8" w:rsidRDefault="00BD08E8" w:rsidP="000E1FF1">
      <w:pPr>
        <w:pStyle w:val="ListParagraph"/>
        <w:numPr>
          <w:ilvl w:val="0"/>
          <w:numId w:val="1"/>
        </w:numPr>
        <w:ind w:left="426" w:hanging="426"/>
        <w:jc w:val="both"/>
        <w:rPr>
          <w:rFonts w:asciiTheme="majorHAnsi" w:hAnsiTheme="majorHAnsi"/>
          <w:sz w:val="20"/>
          <w:szCs w:val="20"/>
        </w:rPr>
      </w:pPr>
      <w:r w:rsidRPr="004867B8">
        <w:rPr>
          <w:rFonts w:asciiTheme="majorHAnsi" w:hAnsiTheme="majorHAnsi"/>
          <w:sz w:val="20"/>
          <w:szCs w:val="20"/>
        </w:rPr>
        <w:t>Sigmoit</w:t>
      </w:r>
    </w:p>
    <w:p w14:paraId="64C053A6" w14:textId="3DBA4F4B" w:rsidR="005E7F83" w:rsidRPr="004867B8" w:rsidRDefault="005E7F83" w:rsidP="000E1FF1">
      <w:pPr>
        <w:ind w:right="-30"/>
        <w:jc w:val="both"/>
        <w:rPr>
          <w:rFonts w:asciiTheme="majorHAnsi" w:hAnsiTheme="majorHAnsi"/>
          <w:sz w:val="20"/>
          <w:szCs w:val="20"/>
        </w:rPr>
      </w:pPr>
      <w:r w:rsidRPr="004867B8">
        <w:rPr>
          <w:rFonts w:asciiTheme="majorHAnsi" w:hAnsiTheme="majorHAnsi"/>
          <w:iCs/>
          <w:sz w:val="20"/>
          <w:szCs w:val="20"/>
        </w:rPr>
        <w:t xml:space="preserve">         </w:t>
      </w:r>
      <m:oMath>
        <m:r>
          <w:rPr>
            <w:rFonts w:ascii="Cambria Math" w:hAnsi="Cambria Math"/>
            <w:sz w:val="20"/>
            <w:szCs w:val="20"/>
          </w:rPr>
          <m:t>K</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e>
        </m:d>
        <m:r>
          <w:rPr>
            <w:rFonts w:ascii="Cambria Math" w:hAnsi="Cambria Math"/>
            <w:sz w:val="20"/>
            <w:szCs w:val="20"/>
          </w:rPr>
          <m:t>=</m:t>
        </m:r>
        <m:r>
          <m:rPr>
            <m:sty m:val="p"/>
          </m:rPr>
          <w:rPr>
            <w:rFonts w:ascii="Cambria Math" w:hAnsi="Cambria Math"/>
            <w:sz w:val="20"/>
            <w:szCs w:val="20"/>
          </w:rPr>
          <m:t>tanh⁡</m:t>
        </m:r>
        <m:r>
          <w:rPr>
            <w:rFonts w:ascii="Cambria Math" w:hAnsi="Cambria Math"/>
            <w:sz w:val="20"/>
            <w:szCs w:val="20"/>
          </w:rPr>
          <m:t xml:space="preserve">(y </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m:t>
            </m:r>
          </m:sub>
          <m:sup>
            <m:r>
              <w:rPr>
                <w:rFonts w:ascii="Cambria Math" w:hAnsi="Cambria Math"/>
                <w:sz w:val="20"/>
                <w:szCs w:val="20"/>
              </w:rPr>
              <m:t>T</m:t>
            </m:r>
          </m:sup>
        </m:sSubSup>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r>
          <w:rPr>
            <w:rFonts w:ascii="Cambria Math" w:hAnsi="Cambria Math"/>
            <w:sz w:val="20"/>
            <w:szCs w:val="20"/>
          </w:rPr>
          <m:t>+r)...............(6)</m:t>
        </m:r>
      </m:oMath>
      <w:r w:rsidR="00552961" w:rsidRPr="004867B8">
        <w:rPr>
          <w:rFonts w:asciiTheme="majorHAnsi" w:hAnsiTheme="majorHAnsi"/>
          <w:sz w:val="20"/>
          <w:szCs w:val="20"/>
        </w:rPr>
        <w:t xml:space="preserve"> </w:t>
      </w:r>
    </w:p>
    <w:p w14:paraId="7A8F8A4E" w14:textId="157AA359" w:rsidR="00A312D8" w:rsidRPr="004867B8" w:rsidRDefault="00CC59E3" w:rsidP="000E1FF1">
      <w:pPr>
        <w:ind w:firstLine="720"/>
        <w:jc w:val="both"/>
        <w:rPr>
          <w:rFonts w:asciiTheme="majorHAnsi" w:hAnsiTheme="majorHAnsi"/>
          <w:sz w:val="20"/>
          <w:szCs w:val="20"/>
        </w:rPr>
      </w:pPr>
      <w:r w:rsidRPr="00CC59E3">
        <w:rPr>
          <w:rFonts w:asciiTheme="majorHAnsi" w:hAnsiTheme="majorHAnsi"/>
          <w:sz w:val="20"/>
          <w:szCs w:val="20"/>
        </w:rPr>
        <w:t xml:space="preserve">The kernel used in this study is a linear kernel, which </w:t>
      </w:r>
      <w:r w:rsidR="00B128B9">
        <w:rPr>
          <w:rFonts w:asciiTheme="majorHAnsi" w:hAnsiTheme="majorHAnsi"/>
          <w:sz w:val="20"/>
          <w:szCs w:val="20"/>
        </w:rPr>
        <w:t>maps</w:t>
      </w:r>
      <w:r w:rsidRPr="00CC59E3">
        <w:rPr>
          <w:rFonts w:asciiTheme="majorHAnsi" w:hAnsiTheme="majorHAnsi"/>
          <w:sz w:val="20"/>
          <w:szCs w:val="20"/>
        </w:rPr>
        <w:t xml:space="preserve"> data from low to higher dimensions</w:t>
      </w:r>
      <w:r w:rsidR="00B513B1" w:rsidRPr="00B513B1">
        <w:rPr>
          <w:rFonts w:asciiTheme="majorHAnsi" w:hAnsiTheme="majorHAnsi"/>
          <w:sz w:val="20"/>
          <w:szCs w:val="20"/>
        </w:rPr>
        <w:t>. This kernel is the simplest type of kernel, suitable for use with many features because mapping to a higher dimensional space does not improve accuracy.</w:t>
      </w:r>
    </w:p>
    <w:p w14:paraId="29155633" w14:textId="77777777" w:rsidR="00A47F2C" w:rsidRDefault="00A47F2C" w:rsidP="000E1FF1">
      <w:pPr>
        <w:jc w:val="both"/>
        <w:rPr>
          <w:rFonts w:asciiTheme="majorHAnsi" w:hAnsiTheme="majorHAnsi"/>
          <w:sz w:val="20"/>
          <w:szCs w:val="20"/>
        </w:rPr>
      </w:pPr>
    </w:p>
    <w:p w14:paraId="3298A49E" w14:textId="4CE9D715" w:rsidR="00A47F2C" w:rsidRPr="004867B8" w:rsidRDefault="00A47F2C" w:rsidP="000E1FF1">
      <w:pPr>
        <w:jc w:val="both"/>
        <w:rPr>
          <w:rFonts w:asciiTheme="majorHAnsi" w:hAnsiTheme="majorHAnsi"/>
          <w:b/>
          <w:sz w:val="20"/>
          <w:szCs w:val="20"/>
        </w:rPr>
      </w:pPr>
      <w:r w:rsidRPr="004867B8">
        <w:rPr>
          <w:rFonts w:asciiTheme="majorHAnsi" w:hAnsiTheme="majorHAnsi"/>
          <w:b/>
          <w:sz w:val="20"/>
          <w:szCs w:val="20"/>
        </w:rPr>
        <w:t>K</w:t>
      </w:r>
      <w:r w:rsidR="003D0C55">
        <w:rPr>
          <w:rFonts w:asciiTheme="majorHAnsi" w:hAnsiTheme="majorHAnsi"/>
          <w:b/>
          <w:sz w:val="20"/>
          <w:szCs w:val="20"/>
        </w:rPr>
        <w:t>-</w:t>
      </w:r>
      <w:r w:rsidRPr="004867B8">
        <w:rPr>
          <w:rFonts w:asciiTheme="majorHAnsi" w:hAnsiTheme="majorHAnsi"/>
          <w:b/>
          <w:sz w:val="20"/>
          <w:szCs w:val="20"/>
        </w:rPr>
        <w:t>Fold</w:t>
      </w:r>
    </w:p>
    <w:p w14:paraId="24EFFCD2" w14:textId="70F58321" w:rsidR="00A47F2C" w:rsidRDefault="00B513B1" w:rsidP="000E1FF1">
      <w:pPr>
        <w:ind w:firstLine="720"/>
        <w:jc w:val="both"/>
        <w:rPr>
          <w:rFonts w:asciiTheme="majorHAnsi" w:hAnsiTheme="majorHAnsi"/>
          <w:sz w:val="20"/>
          <w:szCs w:val="20"/>
        </w:rPr>
      </w:pPr>
      <w:r w:rsidRPr="00B513B1">
        <w:rPr>
          <w:rFonts w:asciiTheme="majorHAnsi" w:hAnsiTheme="majorHAnsi"/>
          <w:sz w:val="20"/>
          <w:szCs w:val="20"/>
        </w:rPr>
        <w:t xml:space="preserve">K-Fold Cross Validation is a technique for dividing data. </w:t>
      </w:r>
      <w:r w:rsidR="00400742">
        <w:rPr>
          <w:rFonts w:asciiTheme="majorHAnsi" w:hAnsiTheme="majorHAnsi"/>
          <w:sz w:val="20"/>
          <w:szCs w:val="20"/>
        </w:rPr>
        <w:t>After a preprocessing process, data sets with class labels will be broken down into two data types, training and test data</w:t>
      </w:r>
      <w:r w:rsidR="00690F46" w:rsidRPr="004867B8">
        <w:rPr>
          <w:rFonts w:asciiTheme="majorHAnsi" w:hAnsiTheme="majorHAnsi"/>
          <w:sz w:val="20"/>
          <w:szCs w:val="20"/>
        </w:rPr>
        <w:t xml:space="preserve"> </w:t>
      </w:r>
      <w:r w:rsidR="00690F46" w:rsidRPr="004867B8">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ISSN":"2656-1743","abstract":"Forest or land fires in Indonesia do not only occur in drylands but also in peatlands. Peatland fires are more dangerous and more difficult to overcome compared to non-peatland fires and the impacts of peatland fires are very harmful to society. One of the solutions in assessing forest and peatland fires is remote sensing technology. Satellite images obtained from remote sensing technology are usually classified for further analysis. The main objective of this study is to develop a classification model using Probabilistic Neural Network (PNN) to classify areas in peatland before, during, and after being burned on the satellite image Landsat 7 ETM +. Furthermore, the model is used to get the trajectory pattern of the burned area using the DBScan algorithm. The study area is Ogan Komering Ilir District, South Sumatera Province, image Landsat 7 ETM + taken from January 2015 – December 2015.","author":[{"dropping-particle":"","family":"Feta","given":"Neneng Rachmalia","non-dropping-particle":"","parse-names":false,"suffix":""}],"container-title":"Jurnal Riset Informatika","id":"ITEM-1","issue":"2","issued":{"date-parts":[["2022"]]},"page":"141-148","title":"Classification of Burned Peatland Using Probabilistic Neural Network Algorithm Based on High Temporal Data","type":"article-journal","volume":"4"},"uris":["http://www.mendeley.com/documents/?uuid=0d810638-9d6d-4563-9685-590c1fcb5bd4","http://www.mendeley.com/documents/?uuid=813d49e6-fc7f-4832-a558-56003c531303"]}],"mendeley":{"formattedCitation":"(Feta, 2022)","plainTextFormattedCitation":"(Feta, 2022)","previouslyFormattedCitation":"(Feta, 2022)"},"properties":{"noteIndex":0},"schema":"https://github.com/citation-style-language/schema/raw/master/csl-citation.json"}</w:instrText>
      </w:r>
      <w:r w:rsidR="00690F46" w:rsidRPr="004867B8">
        <w:rPr>
          <w:rFonts w:asciiTheme="majorHAnsi" w:hAnsiTheme="majorHAnsi"/>
          <w:sz w:val="20"/>
          <w:szCs w:val="20"/>
        </w:rPr>
        <w:fldChar w:fldCharType="separate"/>
      </w:r>
      <w:r w:rsidR="00690F46" w:rsidRPr="004867B8">
        <w:rPr>
          <w:rFonts w:asciiTheme="majorHAnsi" w:hAnsiTheme="majorHAnsi"/>
          <w:noProof/>
          <w:sz w:val="20"/>
          <w:szCs w:val="20"/>
        </w:rPr>
        <w:t>(Feta, 2022)</w:t>
      </w:r>
      <w:r w:rsidR="00690F46" w:rsidRPr="004867B8">
        <w:rPr>
          <w:rFonts w:asciiTheme="majorHAnsi" w:hAnsiTheme="majorHAnsi"/>
          <w:sz w:val="20"/>
          <w:szCs w:val="20"/>
        </w:rPr>
        <w:fldChar w:fldCharType="end"/>
      </w:r>
      <w:r w:rsidR="006B6089" w:rsidRPr="004867B8">
        <w:rPr>
          <w:rFonts w:asciiTheme="majorHAnsi" w:hAnsiTheme="majorHAnsi"/>
          <w:sz w:val="20"/>
          <w:szCs w:val="20"/>
        </w:rPr>
        <w:t>.</w:t>
      </w:r>
      <w:r w:rsidR="004757B9" w:rsidRPr="004867B8">
        <w:rPr>
          <w:rFonts w:asciiTheme="majorHAnsi" w:hAnsiTheme="majorHAnsi"/>
          <w:sz w:val="20"/>
          <w:szCs w:val="20"/>
        </w:rPr>
        <w:t xml:space="preserve"> </w:t>
      </w:r>
      <w:r w:rsidR="00595FC5" w:rsidRPr="00595FC5">
        <w:rPr>
          <w:rFonts w:asciiTheme="majorHAnsi" w:hAnsiTheme="majorHAnsi"/>
          <w:sz w:val="20"/>
          <w:szCs w:val="20"/>
        </w:rPr>
        <w:t xml:space="preserve">Splitting the data into </w:t>
      </w:r>
      <w:r w:rsidR="00595FC5" w:rsidRPr="00595FC5">
        <w:rPr>
          <w:rFonts w:asciiTheme="majorHAnsi" w:hAnsiTheme="majorHAnsi"/>
          <w:i/>
          <w:iCs/>
          <w:sz w:val="20"/>
          <w:szCs w:val="20"/>
        </w:rPr>
        <w:t>k</w:t>
      </w:r>
      <w:r w:rsidR="00595FC5" w:rsidRPr="00595FC5">
        <w:rPr>
          <w:rFonts w:asciiTheme="majorHAnsi" w:hAnsiTheme="majorHAnsi"/>
          <w:sz w:val="20"/>
          <w:szCs w:val="20"/>
        </w:rPr>
        <w:t xml:space="preserve"> parts allows us to stop predicting each piece of data sooner than if we didn't split it first</w:t>
      </w:r>
      <w:r w:rsidRPr="00B513B1">
        <w:rPr>
          <w:rFonts w:asciiTheme="majorHAnsi" w:hAnsiTheme="majorHAnsi"/>
          <w:sz w:val="20"/>
          <w:szCs w:val="20"/>
        </w:rPr>
        <w:t xml:space="preserve">. An illustration of data sharing using KFold is </w:t>
      </w:r>
      <w:r w:rsidRPr="00665233">
        <w:rPr>
          <w:rFonts w:asciiTheme="majorHAnsi" w:hAnsiTheme="majorHAnsi"/>
          <w:sz w:val="20"/>
          <w:szCs w:val="20"/>
        </w:rPr>
        <w:t>presented in</w:t>
      </w:r>
      <w:r w:rsidR="004A371C" w:rsidRPr="00665233">
        <w:rPr>
          <w:rFonts w:asciiTheme="majorHAnsi" w:hAnsiTheme="majorHAnsi"/>
          <w:sz w:val="20"/>
          <w:szCs w:val="20"/>
        </w:rPr>
        <w:t xml:space="preserve"> </w:t>
      </w:r>
      <w:r w:rsidR="00EC60B5" w:rsidRPr="00665233">
        <w:rPr>
          <w:rFonts w:asciiTheme="majorHAnsi" w:hAnsiTheme="majorHAnsi"/>
          <w:sz w:val="20"/>
          <w:szCs w:val="20"/>
        </w:rPr>
        <w:fldChar w:fldCharType="begin"/>
      </w:r>
      <w:r w:rsidR="00EC60B5" w:rsidRPr="00665233">
        <w:rPr>
          <w:rFonts w:asciiTheme="majorHAnsi" w:hAnsiTheme="majorHAnsi"/>
          <w:sz w:val="20"/>
          <w:szCs w:val="20"/>
        </w:rPr>
        <w:instrText xml:space="preserve"> REF _Ref136597568 \h </w:instrText>
      </w:r>
      <w:r w:rsidR="00665233" w:rsidRPr="00665233">
        <w:rPr>
          <w:rFonts w:asciiTheme="majorHAnsi" w:hAnsiTheme="majorHAnsi"/>
          <w:sz w:val="20"/>
          <w:szCs w:val="20"/>
        </w:rPr>
        <w:instrText xml:space="preserve"> \* MERGEFORMAT </w:instrText>
      </w:r>
      <w:r w:rsidR="00EC60B5" w:rsidRPr="00665233">
        <w:rPr>
          <w:rFonts w:asciiTheme="majorHAnsi" w:hAnsiTheme="majorHAnsi"/>
          <w:sz w:val="20"/>
          <w:szCs w:val="20"/>
        </w:rPr>
      </w:r>
      <w:r w:rsidR="00EC60B5" w:rsidRPr="00665233">
        <w:rPr>
          <w:rFonts w:asciiTheme="majorHAnsi" w:hAnsiTheme="majorHAnsi"/>
          <w:sz w:val="20"/>
          <w:szCs w:val="20"/>
        </w:rPr>
        <w:fldChar w:fldCharType="separate"/>
      </w:r>
      <w:r w:rsidR="000D7E36" w:rsidRPr="00A3635B">
        <w:rPr>
          <w:rFonts w:asciiTheme="majorHAnsi" w:hAnsiTheme="majorHAnsi"/>
          <w:sz w:val="20"/>
          <w:szCs w:val="20"/>
        </w:rPr>
        <w:t xml:space="preserve">Figure </w:t>
      </w:r>
      <w:r w:rsidR="000D7E36" w:rsidRPr="000D7E36">
        <w:rPr>
          <w:rFonts w:asciiTheme="majorHAnsi" w:hAnsiTheme="majorHAnsi"/>
          <w:noProof/>
          <w:sz w:val="20"/>
          <w:szCs w:val="20"/>
        </w:rPr>
        <w:t>2</w:t>
      </w:r>
      <w:r w:rsidR="00EC60B5" w:rsidRPr="00665233">
        <w:rPr>
          <w:rFonts w:asciiTheme="majorHAnsi" w:hAnsiTheme="majorHAnsi"/>
          <w:sz w:val="20"/>
          <w:szCs w:val="20"/>
        </w:rPr>
        <w:fldChar w:fldCharType="end"/>
      </w:r>
      <w:r w:rsidR="004A371C" w:rsidRPr="00665233">
        <w:rPr>
          <w:rFonts w:asciiTheme="majorHAnsi" w:hAnsiTheme="majorHAnsi"/>
          <w:sz w:val="20"/>
          <w:szCs w:val="20"/>
        </w:rPr>
        <w:t>.</w:t>
      </w:r>
    </w:p>
    <w:p w14:paraId="661A58EC" w14:textId="77777777" w:rsidR="00B128B9" w:rsidRDefault="00B128B9" w:rsidP="000E1FF1">
      <w:pPr>
        <w:jc w:val="both"/>
        <w:rPr>
          <w:rFonts w:asciiTheme="majorHAnsi" w:hAnsiTheme="majorHAnsi"/>
          <w:sz w:val="20"/>
          <w:szCs w:val="20"/>
        </w:rPr>
      </w:pPr>
    </w:p>
    <w:p w14:paraId="26F4504B" w14:textId="565E9D9F" w:rsidR="00A3635B" w:rsidRPr="004867B8" w:rsidRDefault="00EC60B5" w:rsidP="000E1FF1">
      <w:pPr>
        <w:jc w:val="both"/>
        <w:rPr>
          <w:rFonts w:asciiTheme="majorHAnsi" w:hAnsiTheme="majorHAnsi"/>
          <w:sz w:val="20"/>
          <w:szCs w:val="20"/>
        </w:rPr>
      </w:pPr>
      <w:r>
        <w:rPr>
          <w:rFonts w:asciiTheme="majorHAnsi" w:hAnsiTheme="majorHAnsi"/>
          <w:sz w:val="20"/>
          <w:szCs w:val="20"/>
        </w:rPr>
        <w:t xml:space="preserve"> </w:t>
      </w:r>
      <w:r w:rsidR="004A371C" w:rsidRPr="004867B8">
        <w:rPr>
          <w:noProof/>
        </w:rPr>
        <w:drawing>
          <wp:inline distT="0" distB="0" distL="0" distR="0" wp14:anchorId="0017F77D" wp14:editId="14A995CE">
            <wp:extent cx="2743200" cy="1617751"/>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49" r="3551"/>
                    <a:stretch/>
                  </pic:blipFill>
                  <pic:spPr bwMode="auto">
                    <a:xfrm>
                      <a:off x="0" y="0"/>
                      <a:ext cx="2743200" cy="1617751"/>
                    </a:xfrm>
                    <a:prstGeom prst="rect">
                      <a:avLst/>
                    </a:prstGeom>
                    <a:ln>
                      <a:noFill/>
                    </a:ln>
                    <a:extLst>
                      <a:ext uri="{53640926-AAD7-44D8-BBD7-CCE9431645EC}">
                        <a14:shadowObscured xmlns:a14="http://schemas.microsoft.com/office/drawing/2010/main"/>
                      </a:ext>
                    </a:extLst>
                  </pic:spPr>
                </pic:pic>
              </a:graphicData>
            </a:graphic>
          </wp:inline>
        </w:drawing>
      </w:r>
    </w:p>
    <w:p w14:paraId="7C11271F" w14:textId="1BE8B8D8" w:rsidR="004757B9" w:rsidRDefault="00A3635B" w:rsidP="000E1FF1">
      <w:pPr>
        <w:pStyle w:val="Caption"/>
        <w:spacing w:after="0"/>
        <w:jc w:val="center"/>
        <w:rPr>
          <w:rFonts w:asciiTheme="majorHAnsi" w:hAnsiTheme="majorHAnsi"/>
          <w:i w:val="0"/>
          <w:iCs w:val="0"/>
          <w:color w:val="auto"/>
          <w:sz w:val="20"/>
          <w:szCs w:val="20"/>
        </w:rPr>
      </w:pPr>
      <w:bookmarkStart w:id="1" w:name="_Ref136597568"/>
      <w:r w:rsidRPr="00A3635B">
        <w:rPr>
          <w:rFonts w:asciiTheme="majorHAnsi" w:hAnsiTheme="majorHAnsi"/>
          <w:i w:val="0"/>
          <w:iCs w:val="0"/>
          <w:color w:val="auto"/>
          <w:sz w:val="20"/>
          <w:szCs w:val="20"/>
        </w:rPr>
        <w:t xml:space="preserve">Figure </w:t>
      </w:r>
      <w:r w:rsidRPr="00A3635B">
        <w:rPr>
          <w:rFonts w:asciiTheme="majorHAnsi" w:hAnsiTheme="majorHAnsi"/>
          <w:i w:val="0"/>
          <w:iCs w:val="0"/>
          <w:color w:val="auto"/>
          <w:sz w:val="20"/>
          <w:szCs w:val="20"/>
        </w:rPr>
        <w:fldChar w:fldCharType="begin"/>
      </w:r>
      <w:r w:rsidRPr="00A3635B">
        <w:rPr>
          <w:rFonts w:asciiTheme="majorHAnsi" w:hAnsiTheme="majorHAnsi"/>
          <w:i w:val="0"/>
          <w:iCs w:val="0"/>
          <w:color w:val="auto"/>
          <w:sz w:val="20"/>
          <w:szCs w:val="20"/>
        </w:rPr>
        <w:instrText xml:space="preserve"> SEQ Figure \* ARABIC </w:instrText>
      </w:r>
      <w:r w:rsidRPr="00A3635B">
        <w:rPr>
          <w:rFonts w:asciiTheme="majorHAnsi" w:hAnsiTheme="majorHAnsi"/>
          <w:i w:val="0"/>
          <w:iCs w:val="0"/>
          <w:color w:val="auto"/>
          <w:sz w:val="20"/>
          <w:szCs w:val="20"/>
        </w:rPr>
        <w:fldChar w:fldCharType="separate"/>
      </w:r>
      <w:r w:rsidR="000D7E36">
        <w:rPr>
          <w:rFonts w:asciiTheme="majorHAnsi" w:hAnsiTheme="majorHAnsi"/>
          <w:i w:val="0"/>
          <w:iCs w:val="0"/>
          <w:noProof/>
          <w:color w:val="auto"/>
          <w:sz w:val="20"/>
          <w:szCs w:val="20"/>
        </w:rPr>
        <w:t>2</w:t>
      </w:r>
      <w:r w:rsidRPr="00A3635B">
        <w:rPr>
          <w:rFonts w:asciiTheme="majorHAnsi" w:hAnsiTheme="majorHAnsi"/>
          <w:i w:val="0"/>
          <w:iCs w:val="0"/>
          <w:color w:val="auto"/>
          <w:sz w:val="20"/>
          <w:szCs w:val="20"/>
        </w:rPr>
        <w:fldChar w:fldCharType="end"/>
      </w:r>
      <w:bookmarkEnd w:id="1"/>
      <w:r>
        <w:rPr>
          <w:rFonts w:asciiTheme="majorHAnsi" w:hAnsiTheme="majorHAnsi"/>
          <w:i w:val="0"/>
          <w:iCs w:val="0"/>
          <w:color w:val="auto"/>
          <w:sz w:val="20"/>
          <w:szCs w:val="20"/>
        </w:rPr>
        <w:t xml:space="preserve">. </w:t>
      </w:r>
      <w:r w:rsidR="00B513B1" w:rsidRPr="00B513B1">
        <w:rPr>
          <w:rFonts w:asciiTheme="majorHAnsi" w:hAnsiTheme="majorHAnsi"/>
          <w:i w:val="0"/>
          <w:iCs w:val="0"/>
          <w:color w:val="auto"/>
          <w:sz w:val="20"/>
          <w:szCs w:val="20"/>
        </w:rPr>
        <w:t>Data sharing using K</w:t>
      </w:r>
      <w:r w:rsidR="00B513B1">
        <w:rPr>
          <w:rFonts w:asciiTheme="majorHAnsi" w:hAnsiTheme="majorHAnsi"/>
          <w:i w:val="0"/>
          <w:iCs w:val="0"/>
          <w:color w:val="auto"/>
          <w:sz w:val="20"/>
          <w:szCs w:val="20"/>
        </w:rPr>
        <w:t>-</w:t>
      </w:r>
      <w:r w:rsidR="00B513B1" w:rsidRPr="00B513B1">
        <w:rPr>
          <w:rFonts w:asciiTheme="majorHAnsi" w:hAnsiTheme="majorHAnsi"/>
          <w:i w:val="0"/>
          <w:iCs w:val="0"/>
          <w:color w:val="auto"/>
          <w:sz w:val="20"/>
          <w:szCs w:val="20"/>
        </w:rPr>
        <w:t>Fold Cross Validation</w:t>
      </w:r>
    </w:p>
    <w:p w14:paraId="0EE37A8E" w14:textId="77777777" w:rsidR="000E1FF1" w:rsidRPr="000E1FF1" w:rsidRDefault="000E1FF1" w:rsidP="000E1FF1"/>
    <w:p w14:paraId="058B09EE" w14:textId="20C3C7FD" w:rsidR="004757B9" w:rsidRPr="004867B8" w:rsidRDefault="007C14AB" w:rsidP="000E1FF1">
      <w:pPr>
        <w:ind w:firstLine="720"/>
        <w:jc w:val="both"/>
        <w:rPr>
          <w:rFonts w:asciiTheme="majorHAnsi" w:hAnsiTheme="majorHAnsi"/>
          <w:sz w:val="20"/>
          <w:szCs w:val="20"/>
        </w:rPr>
      </w:pPr>
      <w:r>
        <w:rPr>
          <w:rFonts w:asciiTheme="majorHAnsi" w:hAnsiTheme="majorHAnsi"/>
          <w:sz w:val="20"/>
          <w:szCs w:val="20"/>
        </w:rPr>
        <w:t>Figure 2 shows</w:t>
      </w:r>
      <w:r w:rsidR="00B65ADD" w:rsidRPr="00B65ADD">
        <w:rPr>
          <w:rFonts w:asciiTheme="majorHAnsi" w:hAnsiTheme="majorHAnsi"/>
          <w:sz w:val="20"/>
          <w:szCs w:val="20"/>
        </w:rPr>
        <w:t xml:space="preserve"> that the model that has been made is divided into K parts that are equal or close in size. The </w:t>
      </w:r>
      <w:r>
        <w:rPr>
          <w:rFonts w:asciiTheme="majorHAnsi" w:hAnsiTheme="majorHAnsi"/>
          <w:sz w:val="20"/>
          <w:szCs w:val="20"/>
        </w:rPr>
        <w:t>model's accuracy</w:t>
      </w:r>
      <w:r w:rsidR="00B65ADD" w:rsidRPr="00B65ADD">
        <w:rPr>
          <w:rFonts w:asciiTheme="majorHAnsi" w:hAnsiTheme="majorHAnsi"/>
          <w:sz w:val="20"/>
          <w:szCs w:val="20"/>
        </w:rPr>
        <w:t xml:space="preserve"> will be tested using the test data for each </w:t>
      </w:r>
      <w:r>
        <w:rPr>
          <w:rFonts w:asciiTheme="majorHAnsi" w:hAnsiTheme="majorHAnsi"/>
          <w:sz w:val="20"/>
          <w:szCs w:val="20"/>
        </w:rPr>
        <w:t>F</w:t>
      </w:r>
      <w:r w:rsidR="00B65ADD" w:rsidRPr="00B65ADD">
        <w:rPr>
          <w:rFonts w:asciiTheme="majorHAnsi" w:hAnsiTheme="majorHAnsi"/>
          <w:sz w:val="20"/>
          <w:szCs w:val="20"/>
        </w:rPr>
        <w:t xml:space="preserve">old and will continue with the next </w:t>
      </w:r>
      <w:r>
        <w:rPr>
          <w:rFonts w:asciiTheme="majorHAnsi" w:hAnsiTheme="majorHAnsi"/>
          <w:sz w:val="20"/>
          <w:szCs w:val="20"/>
        </w:rPr>
        <w:t>F</w:t>
      </w:r>
      <w:r w:rsidR="00B65ADD" w:rsidRPr="00B65ADD">
        <w:rPr>
          <w:rFonts w:asciiTheme="majorHAnsi" w:hAnsiTheme="majorHAnsi"/>
          <w:sz w:val="20"/>
          <w:szCs w:val="20"/>
        </w:rPr>
        <w:t>old until it's finished. Accuracy will be tota</w:t>
      </w:r>
      <w:r w:rsidR="000E1FF1">
        <w:rPr>
          <w:rFonts w:asciiTheme="majorHAnsi" w:hAnsiTheme="majorHAnsi"/>
          <w:sz w:val="20"/>
          <w:szCs w:val="20"/>
        </w:rPr>
        <w:t>l</w:t>
      </w:r>
      <w:r w:rsidR="00B65ADD" w:rsidRPr="00B65ADD">
        <w:rPr>
          <w:rFonts w:asciiTheme="majorHAnsi" w:hAnsiTheme="majorHAnsi"/>
          <w:sz w:val="20"/>
          <w:szCs w:val="20"/>
        </w:rPr>
        <w:t>led and divided by the number of K</w:t>
      </w:r>
      <w:r w:rsidR="004757B9" w:rsidRPr="004867B8">
        <w:rPr>
          <w:rFonts w:asciiTheme="majorHAnsi" w:hAnsiTheme="majorHAnsi"/>
          <w:sz w:val="20"/>
          <w:szCs w:val="20"/>
        </w:rPr>
        <w:t xml:space="preserve"> </w:t>
      </w:r>
      <w:r w:rsidR="004757B9" w:rsidRPr="004867B8">
        <w:rPr>
          <w:rFonts w:asciiTheme="majorHAnsi" w:hAnsiTheme="majorHAnsi"/>
          <w:sz w:val="20"/>
          <w:szCs w:val="20"/>
        </w:rPr>
        <w:fldChar w:fldCharType="begin" w:fldLock="1"/>
      </w:r>
      <w:r w:rsidR="00E14ED9">
        <w:rPr>
          <w:rFonts w:asciiTheme="majorHAnsi" w:hAnsiTheme="majorHAnsi"/>
          <w:sz w:val="20"/>
          <w:szCs w:val="20"/>
        </w:rPr>
        <w:instrText>ADDIN CSL_CITATION {"citationItems":[{"id":"ITEM-1","itemData":{"author":[{"dropping-particle":"","family":"Nasution","given":"Muhammad Rangga Aziz Nasution","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5f2f70fb-0ac7-4812-96ec-f2b2b62b7cc9"]}],"mendeley":{"formattedCitation":"(Nasution &amp; Hayaty, 2019)","plainTextFormattedCitation":"(Nasution &amp; Hayaty, 2019)","previouslyFormattedCitation":"(Nasution &amp; Hayaty, 2019)"},"properties":{"noteIndex":0},"schema":"https://github.com/citation-style-language/schema/raw/master/csl-citation.json"}</w:instrText>
      </w:r>
      <w:r w:rsidR="004757B9" w:rsidRPr="004867B8">
        <w:rPr>
          <w:rFonts w:asciiTheme="majorHAnsi" w:hAnsiTheme="majorHAnsi"/>
          <w:sz w:val="20"/>
          <w:szCs w:val="20"/>
        </w:rPr>
        <w:fldChar w:fldCharType="separate"/>
      </w:r>
      <w:r w:rsidR="004757B9" w:rsidRPr="004867B8">
        <w:rPr>
          <w:rFonts w:asciiTheme="majorHAnsi" w:hAnsiTheme="majorHAnsi"/>
          <w:noProof/>
          <w:sz w:val="20"/>
          <w:szCs w:val="20"/>
        </w:rPr>
        <w:t>(Nasution &amp; Hayaty, 2019)</w:t>
      </w:r>
      <w:r w:rsidR="004757B9" w:rsidRPr="004867B8">
        <w:rPr>
          <w:rFonts w:asciiTheme="majorHAnsi" w:hAnsiTheme="majorHAnsi"/>
          <w:sz w:val="20"/>
          <w:szCs w:val="20"/>
        </w:rPr>
        <w:fldChar w:fldCharType="end"/>
      </w:r>
      <w:r w:rsidR="004757B9" w:rsidRPr="004867B8">
        <w:rPr>
          <w:rFonts w:asciiTheme="majorHAnsi" w:hAnsiTheme="majorHAnsi"/>
          <w:sz w:val="20"/>
          <w:szCs w:val="20"/>
        </w:rPr>
        <w:t>.</w:t>
      </w:r>
      <w:r w:rsidR="00014B28" w:rsidRPr="004867B8">
        <w:rPr>
          <w:rFonts w:asciiTheme="majorHAnsi" w:hAnsiTheme="majorHAnsi"/>
          <w:sz w:val="20"/>
          <w:szCs w:val="20"/>
        </w:rPr>
        <w:t xml:space="preserve"> </w:t>
      </w:r>
    </w:p>
    <w:p w14:paraId="5DFE3E46" w14:textId="77777777" w:rsidR="004757B9" w:rsidRPr="004867B8" w:rsidRDefault="004757B9" w:rsidP="000E1FF1">
      <w:pPr>
        <w:ind w:firstLine="720"/>
        <w:jc w:val="both"/>
        <w:rPr>
          <w:rFonts w:asciiTheme="majorHAnsi" w:hAnsiTheme="majorHAnsi"/>
          <w:sz w:val="20"/>
          <w:szCs w:val="20"/>
        </w:rPr>
      </w:pPr>
    </w:p>
    <w:p w14:paraId="3A4D0929" w14:textId="77777777" w:rsidR="00A47F2C" w:rsidRPr="004867B8" w:rsidRDefault="00A47F2C" w:rsidP="000E1FF1">
      <w:pPr>
        <w:jc w:val="both"/>
        <w:rPr>
          <w:rFonts w:asciiTheme="majorHAnsi" w:hAnsiTheme="majorHAnsi"/>
          <w:b/>
          <w:sz w:val="20"/>
          <w:szCs w:val="20"/>
          <w:lang w:val="id-ID"/>
        </w:rPr>
      </w:pPr>
      <w:r w:rsidRPr="004867B8">
        <w:rPr>
          <w:rFonts w:asciiTheme="majorHAnsi" w:hAnsiTheme="majorHAnsi"/>
          <w:b/>
          <w:sz w:val="20"/>
          <w:szCs w:val="20"/>
          <w:lang w:val="id-ID"/>
        </w:rPr>
        <w:t>Procedure</w:t>
      </w:r>
    </w:p>
    <w:p w14:paraId="38653978" w14:textId="49D027C7" w:rsidR="00A47F2C" w:rsidRPr="004867B8" w:rsidRDefault="00EB34F2" w:rsidP="000E1FF1">
      <w:pPr>
        <w:ind w:firstLine="720"/>
        <w:jc w:val="both"/>
        <w:rPr>
          <w:rFonts w:asciiTheme="majorHAnsi" w:hAnsiTheme="majorHAnsi"/>
          <w:sz w:val="20"/>
          <w:szCs w:val="20"/>
        </w:rPr>
      </w:pPr>
      <w:r w:rsidRPr="00EB34F2">
        <w:rPr>
          <w:rFonts w:asciiTheme="majorHAnsi" w:hAnsiTheme="majorHAnsi"/>
          <w:sz w:val="20"/>
          <w:szCs w:val="20"/>
        </w:rPr>
        <w:t>This study compared KNN  and  SVM algorithm</w:t>
      </w:r>
      <w:r w:rsidR="003C30D3">
        <w:rPr>
          <w:rFonts w:asciiTheme="majorHAnsi" w:hAnsiTheme="majorHAnsi"/>
          <w:sz w:val="20"/>
          <w:szCs w:val="20"/>
        </w:rPr>
        <w:t>s</w:t>
      </w:r>
      <w:r w:rsidRPr="00EB34F2">
        <w:rPr>
          <w:rFonts w:asciiTheme="majorHAnsi" w:hAnsiTheme="majorHAnsi"/>
          <w:sz w:val="20"/>
          <w:szCs w:val="20"/>
        </w:rPr>
        <w:t xml:space="preserve"> to obtain the best classification results. The steps used in this study are as follows:</w:t>
      </w:r>
    </w:p>
    <w:p w14:paraId="27AA856A" w14:textId="769D8143" w:rsidR="00F14CF8" w:rsidRPr="004867B8" w:rsidRDefault="00A47F2C" w:rsidP="000E1FF1">
      <w:pPr>
        <w:pStyle w:val="ListParagraph"/>
        <w:numPr>
          <w:ilvl w:val="0"/>
          <w:numId w:val="6"/>
        </w:numPr>
        <w:ind w:left="426" w:hanging="426"/>
        <w:jc w:val="both"/>
        <w:rPr>
          <w:rFonts w:asciiTheme="majorHAnsi" w:hAnsiTheme="majorHAnsi"/>
          <w:sz w:val="20"/>
          <w:szCs w:val="20"/>
        </w:rPr>
      </w:pPr>
      <w:r w:rsidRPr="004867B8">
        <w:rPr>
          <w:rFonts w:asciiTheme="majorHAnsi" w:hAnsiTheme="majorHAnsi"/>
          <w:sz w:val="20"/>
          <w:szCs w:val="20"/>
        </w:rPr>
        <w:t>Data Pr</w:t>
      </w:r>
      <w:r w:rsidR="007C14AB">
        <w:rPr>
          <w:rFonts w:asciiTheme="majorHAnsi" w:hAnsiTheme="majorHAnsi"/>
          <w:sz w:val="20"/>
          <w:szCs w:val="20"/>
        </w:rPr>
        <w:t>e</w:t>
      </w:r>
      <w:r w:rsidRPr="004867B8">
        <w:rPr>
          <w:rFonts w:asciiTheme="majorHAnsi" w:hAnsiTheme="majorHAnsi"/>
          <w:sz w:val="20"/>
          <w:szCs w:val="20"/>
        </w:rPr>
        <w:t>processing</w:t>
      </w:r>
    </w:p>
    <w:p w14:paraId="11EDDC77" w14:textId="7B8F9D57" w:rsidR="00A47F2C" w:rsidRPr="004867B8" w:rsidRDefault="007B0CF4" w:rsidP="000E1FF1">
      <w:pPr>
        <w:pStyle w:val="ListParagraph"/>
        <w:numPr>
          <w:ilvl w:val="0"/>
          <w:numId w:val="6"/>
        </w:numPr>
        <w:ind w:left="426" w:hanging="426"/>
        <w:jc w:val="both"/>
        <w:rPr>
          <w:rFonts w:asciiTheme="majorHAnsi" w:hAnsiTheme="majorHAnsi"/>
          <w:sz w:val="20"/>
          <w:szCs w:val="20"/>
        </w:rPr>
      </w:pPr>
      <w:r w:rsidRPr="007B0CF4">
        <w:rPr>
          <w:rFonts w:asciiTheme="majorHAnsi" w:hAnsiTheme="majorHAnsi"/>
          <w:sz w:val="20"/>
          <w:szCs w:val="20"/>
        </w:rPr>
        <w:t>Feature Extraction</w:t>
      </w:r>
    </w:p>
    <w:p w14:paraId="6D2F827E" w14:textId="52E08E43" w:rsidR="005D5BF4" w:rsidRPr="004867B8" w:rsidRDefault="007B0CF4" w:rsidP="000E1FF1">
      <w:pPr>
        <w:pStyle w:val="ListParagraph"/>
        <w:numPr>
          <w:ilvl w:val="0"/>
          <w:numId w:val="6"/>
        </w:numPr>
        <w:ind w:left="426" w:hanging="426"/>
        <w:jc w:val="both"/>
        <w:rPr>
          <w:rFonts w:asciiTheme="majorHAnsi" w:hAnsiTheme="majorHAnsi"/>
          <w:sz w:val="20"/>
          <w:szCs w:val="20"/>
        </w:rPr>
      </w:pPr>
      <w:r w:rsidRPr="007B0CF4">
        <w:rPr>
          <w:rFonts w:asciiTheme="majorHAnsi" w:hAnsiTheme="majorHAnsi"/>
          <w:sz w:val="20"/>
          <w:szCs w:val="20"/>
        </w:rPr>
        <w:t>Distribution of training data and test data (KFold)</w:t>
      </w:r>
    </w:p>
    <w:p w14:paraId="52ADFDA1" w14:textId="1374CC32" w:rsidR="005D5BF4" w:rsidRPr="004867B8" w:rsidRDefault="005D5BF4" w:rsidP="000E1FF1">
      <w:pPr>
        <w:pStyle w:val="ListParagraph"/>
        <w:numPr>
          <w:ilvl w:val="0"/>
          <w:numId w:val="6"/>
        </w:numPr>
        <w:ind w:left="426" w:hanging="426"/>
        <w:jc w:val="both"/>
        <w:rPr>
          <w:rFonts w:asciiTheme="majorHAnsi" w:hAnsiTheme="majorHAnsi"/>
          <w:sz w:val="20"/>
          <w:szCs w:val="20"/>
        </w:rPr>
      </w:pPr>
      <w:r w:rsidRPr="004867B8">
        <w:rPr>
          <w:rFonts w:asciiTheme="majorHAnsi" w:hAnsiTheme="majorHAnsi"/>
          <w:sz w:val="20"/>
          <w:szCs w:val="20"/>
        </w:rPr>
        <w:t xml:space="preserve">Calculation using </w:t>
      </w:r>
      <w:r w:rsidR="007C14AB">
        <w:rPr>
          <w:rFonts w:asciiTheme="majorHAnsi" w:hAnsiTheme="majorHAnsi"/>
          <w:sz w:val="20"/>
          <w:szCs w:val="20"/>
        </w:rPr>
        <w:t xml:space="preserve">the </w:t>
      </w:r>
      <w:r w:rsidRPr="004867B8">
        <w:rPr>
          <w:rFonts w:asciiTheme="majorHAnsi" w:hAnsiTheme="majorHAnsi"/>
          <w:sz w:val="20"/>
          <w:szCs w:val="20"/>
        </w:rPr>
        <w:t>KNN algorithm</w:t>
      </w:r>
    </w:p>
    <w:p w14:paraId="77E7EC04" w14:textId="02CA6087" w:rsidR="00A47F2C" w:rsidRPr="004867B8" w:rsidRDefault="005D5BF4" w:rsidP="000E1FF1">
      <w:pPr>
        <w:pStyle w:val="ListParagraph"/>
        <w:numPr>
          <w:ilvl w:val="0"/>
          <w:numId w:val="6"/>
        </w:numPr>
        <w:ind w:left="426" w:hanging="426"/>
        <w:jc w:val="both"/>
        <w:rPr>
          <w:rFonts w:asciiTheme="majorHAnsi" w:hAnsiTheme="majorHAnsi"/>
          <w:sz w:val="20"/>
          <w:szCs w:val="20"/>
        </w:rPr>
      </w:pPr>
      <w:r w:rsidRPr="004867B8">
        <w:rPr>
          <w:rFonts w:asciiTheme="majorHAnsi" w:hAnsiTheme="majorHAnsi"/>
          <w:sz w:val="20"/>
          <w:szCs w:val="20"/>
        </w:rPr>
        <w:t xml:space="preserve">Calculation using </w:t>
      </w:r>
      <w:r w:rsidR="007C14AB">
        <w:rPr>
          <w:rFonts w:asciiTheme="majorHAnsi" w:hAnsiTheme="majorHAnsi"/>
          <w:sz w:val="20"/>
          <w:szCs w:val="20"/>
        </w:rPr>
        <w:t>the</w:t>
      </w:r>
      <w:r w:rsidR="00A47F2C" w:rsidRPr="004867B8">
        <w:rPr>
          <w:rFonts w:asciiTheme="majorHAnsi" w:hAnsiTheme="majorHAnsi"/>
          <w:sz w:val="20"/>
          <w:szCs w:val="20"/>
        </w:rPr>
        <w:t xml:space="preserve"> </w:t>
      </w:r>
      <w:r w:rsidRPr="004867B8">
        <w:rPr>
          <w:rFonts w:asciiTheme="majorHAnsi" w:hAnsiTheme="majorHAnsi"/>
          <w:sz w:val="20"/>
          <w:szCs w:val="20"/>
        </w:rPr>
        <w:t>SV</w:t>
      </w:r>
      <w:r w:rsidR="00952E5C">
        <w:rPr>
          <w:rFonts w:asciiTheme="majorHAnsi" w:hAnsiTheme="majorHAnsi"/>
          <w:sz w:val="20"/>
          <w:szCs w:val="20"/>
        </w:rPr>
        <w:t>M</w:t>
      </w:r>
      <w:r w:rsidRPr="004867B8">
        <w:rPr>
          <w:rFonts w:asciiTheme="majorHAnsi" w:hAnsiTheme="majorHAnsi"/>
          <w:sz w:val="20"/>
          <w:szCs w:val="20"/>
        </w:rPr>
        <w:t xml:space="preserve"> algorithm</w:t>
      </w:r>
    </w:p>
    <w:p w14:paraId="06D964A6" w14:textId="395097FC" w:rsidR="00613C61" w:rsidRDefault="005D5BF4" w:rsidP="000E1FF1">
      <w:pPr>
        <w:pStyle w:val="ListParagraph"/>
        <w:numPr>
          <w:ilvl w:val="0"/>
          <w:numId w:val="6"/>
        </w:numPr>
        <w:ind w:left="426" w:hanging="426"/>
        <w:jc w:val="both"/>
        <w:rPr>
          <w:rFonts w:asciiTheme="majorHAnsi" w:hAnsiTheme="majorHAnsi"/>
          <w:sz w:val="20"/>
          <w:szCs w:val="20"/>
        </w:rPr>
      </w:pPr>
      <w:r w:rsidRPr="004867B8">
        <w:rPr>
          <w:rFonts w:asciiTheme="majorHAnsi" w:hAnsiTheme="majorHAnsi"/>
          <w:sz w:val="20"/>
          <w:szCs w:val="20"/>
        </w:rPr>
        <w:t>Perform data comparisons using two algorithms</w:t>
      </w:r>
    </w:p>
    <w:p w14:paraId="0B5800A2" w14:textId="6BAE4985" w:rsidR="00400742" w:rsidRDefault="00400742" w:rsidP="000E1FF1">
      <w:pPr>
        <w:jc w:val="center"/>
        <w:rPr>
          <w:rFonts w:asciiTheme="majorHAnsi" w:hAnsiTheme="majorHAnsi"/>
          <w:b/>
          <w:caps/>
          <w:sz w:val="20"/>
          <w:szCs w:val="20"/>
          <w:lang w:val="id-ID"/>
        </w:rPr>
      </w:pPr>
    </w:p>
    <w:p w14:paraId="18476B6E" w14:textId="631896CA" w:rsidR="000E1FF1" w:rsidRDefault="000E1FF1" w:rsidP="000E1FF1">
      <w:pPr>
        <w:jc w:val="center"/>
        <w:rPr>
          <w:rFonts w:asciiTheme="majorHAnsi" w:hAnsiTheme="majorHAnsi"/>
          <w:b/>
          <w:caps/>
          <w:sz w:val="20"/>
          <w:szCs w:val="20"/>
          <w:lang w:val="id-ID"/>
        </w:rPr>
      </w:pPr>
    </w:p>
    <w:p w14:paraId="415DB8A5" w14:textId="77777777" w:rsidR="000E1FF1" w:rsidRDefault="000E1FF1" w:rsidP="000E1FF1">
      <w:pPr>
        <w:jc w:val="center"/>
        <w:rPr>
          <w:rFonts w:asciiTheme="majorHAnsi" w:hAnsiTheme="majorHAnsi"/>
          <w:b/>
          <w:caps/>
          <w:sz w:val="20"/>
          <w:szCs w:val="20"/>
          <w:lang w:val="id-ID"/>
        </w:rPr>
      </w:pPr>
    </w:p>
    <w:p w14:paraId="230A1CDD" w14:textId="51F2F5AE" w:rsidR="00BC2054" w:rsidRPr="001673B1" w:rsidRDefault="00B67789" w:rsidP="000E1FF1">
      <w:pPr>
        <w:jc w:val="center"/>
        <w:rPr>
          <w:rFonts w:asciiTheme="majorHAnsi" w:hAnsiTheme="majorHAnsi"/>
          <w:b/>
          <w:caps/>
          <w:sz w:val="20"/>
          <w:szCs w:val="20"/>
          <w:lang w:val="id-ID"/>
        </w:rPr>
      </w:pPr>
      <w:r w:rsidRPr="00B67789">
        <w:rPr>
          <w:rFonts w:asciiTheme="majorHAnsi" w:hAnsiTheme="majorHAnsi"/>
          <w:b/>
          <w:caps/>
          <w:sz w:val="20"/>
          <w:szCs w:val="20"/>
          <w:lang w:val="id-ID"/>
        </w:rPr>
        <w:lastRenderedPageBreak/>
        <w:t>RESULTS AND DISCUSSION</w:t>
      </w:r>
    </w:p>
    <w:p w14:paraId="56020B52" w14:textId="77777777" w:rsidR="00EA7D4E" w:rsidRPr="001673B1" w:rsidRDefault="00EA7D4E" w:rsidP="000E1FF1">
      <w:pPr>
        <w:ind w:firstLine="741"/>
        <w:jc w:val="both"/>
        <w:rPr>
          <w:rFonts w:asciiTheme="majorHAnsi" w:hAnsiTheme="majorHAnsi"/>
          <w:sz w:val="20"/>
          <w:szCs w:val="20"/>
          <w:lang w:val="id-ID"/>
        </w:rPr>
      </w:pPr>
    </w:p>
    <w:p w14:paraId="549EA0F5" w14:textId="5F4EF593" w:rsidR="0082188C" w:rsidRDefault="00B65ADD" w:rsidP="000E1FF1">
      <w:pPr>
        <w:ind w:firstLine="741"/>
        <w:jc w:val="both"/>
        <w:rPr>
          <w:rFonts w:asciiTheme="majorHAnsi" w:hAnsiTheme="majorHAnsi"/>
          <w:sz w:val="20"/>
          <w:szCs w:val="20"/>
        </w:rPr>
      </w:pPr>
      <w:r w:rsidRPr="00B65ADD">
        <w:rPr>
          <w:rFonts w:asciiTheme="majorHAnsi" w:hAnsiTheme="majorHAnsi"/>
          <w:sz w:val="20"/>
          <w:szCs w:val="20"/>
        </w:rPr>
        <w:t xml:space="preserve">The image data used in this study is a facial image </w:t>
      </w:r>
      <w:r w:rsidR="007C14AB">
        <w:rPr>
          <w:rFonts w:asciiTheme="majorHAnsi" w:hAnsiTheme="majorHAnsi"/>
          <w:sz w:val="20"/>
          <w:szCs w:val="20"/>
        </w:rPr>
        <w:t>similar</w:t>
      </w:r>
      <w:r w:rsidRPr="00B65ADD">
        <w:rPr>
          <w:rFonts w:asciiTheme="majorHAnsi" w:hAnsiTheme="majorHAnsi"/>
          <w:sz w:val="20"/>
          <w:szCs w:val="20"/>
        </w:rPr>
        <w:t xml:space="preserve"> to the background. Image data </w:t>
      </w:r>
      <w:r w:rsidR="007C14AB">
        <w:rPr>
          <w:rFonts w:asciiTheme="majorHAnsi" w:hAnsiTheme="majorHAnsi"/>
          <w:sz w:val="20"/>
          <w:szCs w:val="20"/>
        </w:rPr>
        <w:t>were collected</w:t>
      </w:r>
      <w:r w:rsidRPr="00B65ADD">
        <w:rPr>
          <w:rFonts w:asciiTheme="majorHAnsi" w:hAnsiTheme="majorHAnsi"/>
          <w:sz w:val="20"/>
          <w:szCs w:val="20"/>
        </w:rPr>
        <w:t xml:space="preserve"> </w:t>
      </w:r>
      <w:r w:rsidR="007C14AB" w:rsidRPr="007C14AB">
        <w:rPr>
          <w:rFonts w:asciiTheme="majorHAnsi" w:hAnsiTheme="majorHAnsi"/>
          <w:sz w:val="20"/>
          <w:szCs w:val="20"/>
        </w:rPr>
        <w:t>was carried</w:t>
      </w:r>
      <w:r w:rsidR="007C14AB">
        <w:rPr>
          <w:rFonts w:asciiTheme="majorHAnsi" w:hAnsiTheme="majorHAnsi"/>
          <w:sz w:val="20"/>
          <w:szCs w:val="20"/>
        </w:rPr>
        <w:t xml:space="preserve"> ten</w:t>
      </w:r>
      <w:r w:rsidRPr="00B65ADD">
        <w:rPr>
          <w:rFonts w:asciiTheme="majorHAnsi" w:hAnsiTheme="majorHAnsi"/>
          <w:sz w:val="20"/>
          <w:szCs w:val="20"/>
        </w:rPr>
        <w:t xml:space="preserve"> times with different poses for each person. The number of people (classes) used in this study w</w:t>
      </w:r>
      <w:r w:rsidR="007C14AB">
        <w:rPr>
          <w:rFonts w:asciiTheme="majorHAnsi" w:hAnsiTheme="majorHAnsi"/>
          <w:sz w:val="20"/>
          <w:szCs w:val="20"/>
        </w:rPr>
        <w:t>as</w:t>
      </w:r>
      <w:r w:rsidRPr="00B65ADD">
        <w:rPr>
          <w:rFonts w:asciiTheme="majorHAnsi" w:hAnsiTheme="majorHAnsi"/>
          <w:sz w:val="20"/>
          <w:szCs w:val="20"/>
        </w:rPr>
        <w:t xml:space="preserve"> 31</w:t>
      </w:r>
      <w:r w:rsidR="007C14AB">
        <w:rPr>
          <w:rFonts w:asciiTheme="majorHAnsi" w:hAnsiTheme="majorHAnsi"/>
          <w:sz w:val="20"/>
          <w:szCs w:val="20"/>
        </w:rPr>
        <w:t>,</w:t>
      </w:r>
      <w:r w:rsidRPr="00B65ADD">
        <w:rPr>
          <w:rFonts w:asciiTheme="majorHAnsi" w:hAnsiTheme="majorHAnsi"/>
          <w:sz w:val="20"/>
          <w:szCs w:val="20"/>
        </w:rPr>
        <w:t xml:space="preserve"> so the total facial images used in this study were 310 images. Examples of </w:t>
      </w:r>
      <w:r w:rsidRPr="00665233">
        <w:rPr>
          <w:rFonts w:asciiTheme="majorHAnsi" w:hAnsiTheme="majorHAnsi"/>
          <w:sz w:val="20"/>
          <w:szCs w:val="20"/>
        </w:rPr>
        <w:t>facial images from several classes are presented in</w:t>
      </w:r>
      <w:r w:rsidR="0082188C" w:rsidRPr="00665233">
        <w:rPr>
          <w:rFonts w:asciiTheme="majorHAnsi" w:hAnsiTheme="majorHAnsi"/>
          <w:sz w:val="20"/>
          <w:szCs w:val="20"/>
        </w:rPr>
        <w:t xml:space="preserve"> </w:t>
      </w:r>
      <w:r w:rsidR="00EC60B5" w:rsidRPr="00665233">
        <w:rPr>
          <w:rFonts w:asciiTheme="majorHAnsi" w:hAnsiTheme="majorHAnsi"/>
          <w:sz w:val="20"/>
          <w:szCs w:val="20"/>
        </w:rPr>
        <w:fldChar w:fldCharType="begin"/>
      </w:r>
      <w:r w:rsidR="00EC60B5" w:rsidRPr="00665233">
        <w:rPr>
          <w:rFonts w:asciiTheme="majorHAnsi" w:hAnsiTheme="majorHAnsi"/>
          <w:sz w:val="20"/>
          <w:szCs w:val="20"/>
        </w:rPr>
        <w:instrText xml:space="preserve"> REF _Ref136597615 \h </w:instrText>
      </w:r>
      <w:r w:rsidR="00665233" w:rsidRPr="00665233">
        <w:rPr>
          <w:rFonts w:asciiTheme="majorHAnsi" w:hAnsiTheme="majorHAnsi"/>
          <w:sz w:val="20"/>
          <w:szCs w:val="20"/>
        </w:rPr>
        <w:instrText xml:space="preserve"> \* MERGEFORMAT </w:instrText>
      </w:r>
      <w:r w:rsidR="00EC60B5" w:rsidRPr="00665233">
        <w:rPr>
          <w:rFonts w:asciiTheme="majorHAnsi" w:hAnsiTheme="majorHAnsi"/>
          <w:sz w:val="20"/>
          <w:szCs w:val="20"/>
        </w:rPr>
      </w:r>
      <w:r w:rsidR="00EC60B5" w:rsidRPr="00665233">
        <w:rPr>
          <w:rFonts w:asciiTheme="majorHAnsi" w:hAnsiTheme="majorHAnsi"/>
          <w:sz w:val="20"/>
          <w:szCs w:val="20"/>
        </w:rPr>
        <w:fldChar w:fldCharType="separate"/>
      </w:r>
      <w:r w:rsidR="000D7E36" w:rsidRPr="00A3635B">
        <w:rPr>
          <w:rFonts w:asciiTheme="majorHAnsi" w:hAnsiTheme="majorHAnsi"/>
          <w:sz w:val="20"/>
          <w:szCs w:val="20"/>
        </w:rPr>
        <w:t xml:space="preserve">Figure </w:t>
      </w:r>
      <w:r w:rsidR="000D7E36" w:rsidRPr="000D7E36">
        <w:rPr>
          <w:rFonts w:asciiTheme="majorHAnsi" w:hAnsiTheme="majorHAnsi"/>
          <w:noProof/>
          <w:sz w:val="20"/>
          <w:szCs w:val="20"/>
        </w:rPr>
        <w:t>3</w:t>
      </w:r>
      <w:r w:rsidR="00EC60B5" w:rsidRPr="00665233">
        <w:rPr>
          <w:rFonts w:asciiTheme="majorHAnsi" w:hAnsiTheme="majorHAnsi"/>
          <w:sz w:val="20"/>
          <w:szCs w:val="20"/>
        </w:rPr>
        <w:fldChar w:fldCharType="end"/>
      </w:r>
      <w:r w:rsidR="0082188C" w:rsidRPr="00665233">
        <w:rPr>
          <w:rFonts w:asciiTheme="majorHAnsi" w:hAnsiTheme="majorHAnsi"/>
          <w:sz w:val="20"/>
          <w:szCs w:val="20"/>
        </w:rPr>
        <w:t>.</w:t>
      </w:r>
    </w:p>
    <w:p w14:paraId="03A28061" w14:textId="77777777" w:rsidR="00A3635B" w:rsidRDefault="00A3635B" w:rsidP="000E1FF1">
      <w:pPr>
        <w:jc w:val="both"/>
        <w:rPr>
          <w:rFonts w:asciiTheme="majorHAnsi" w:hAnsiTheme="majorHAnsi"/>
          <w:sz w:val="20"/>
          <w:szCs w:val="20"/>
        </w:rPr>
      </w:pPr>
    </w:p>
    <w:p w14:paraId="514330A1" w14:textId="0156E07B" w:rsidR="00A3635B" w:rsidRDefault="00B128B9" w:rsidP="000E1FF1">
      <w:pPr>
        <w:keepNext/>
        <w:jc w:val="both"/>
      </w:pPr>
      <w:r>
        <w:rPr>
          <w:noProof/>
        </w:rPr>
        <w:drawing>
          <wp:inline distT="0" distB="0" distL="0" distR="0" wp14:anchorId="43AFABED" wp14:editId="302B1F27">
            <wp:extent cx="2762250" cy="2705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62250" cy="2705100"/>
                    </a:xfrm>
                    <a:prstGeom prst="rect">
                      <a:avLst/>
                    </a:prstGeom>
                    <a:noFill/>
                    <a:ln>
                      <a:noFill/>
                    </a:ln>
                  </pic:spPr>
                </pic:pic>
              </a:graphicData>
            </a:graphic>
          </wp:inline>
        </w:drawing>
      </w:r>
    </w:p>
    <w:p w14:paraId="5AE2E269" w14:textId="59BF289A" w:rsidR="00A3635B" w:rsidRPr="00A3635B" w:rsidRDefault="00A3635B" w:rsidP="000E1FF1">
      <w:pPr>
        <w:pStyle w:val="Caption"/>
        <w:spacing w:after="0"/>
        <w:jc w:val="center"/>
        <w:rPr>
          <w:rFonts w:asciiTheme="majorHAnsi" w:hAnsiTheme="majorHAnsi"/>
          <w:i w:val="0"/>
          <w:iCs w:val="0"/>
          <w:color w:val="auto"/>
          <w:sz w:val="20"/>
          <w:szCs w:val="20"/>
        </w:rPr>
      </w:pPr>
      <w:bookmarkStart w:id="2" w:name="_Ref136597615"/>
      <w:r w:rsidRPr="00A3635B">
        <w:rPr>
          <w:rFonts w:asciiTheme="majorHAnsi" w:hAnsiTheme="majorHAnsi"/>
          <w:i w:val="0"/>
          <w:iCs w:val="0"/>
          <w:color w:val="auto"/>
          <w:sz w:val="20"/>
          <w:szCs w:val="20"/>
        </w:rPr>
        <w:t xml:space="preserve">Figure </w:t>
      </w:r>
      <w:r w:rsidRPr="00A3635B">
        <w:rPr>
          <w:rFonts w:asciiTheme="majorHAnsi" w:hAnsiTheme="majorHAnsi"/>
          <w:i w:val="0"/>
          <w:iCs w:val="0"/>
          <w:color w:val="auto"/>
          <w:sz w:val="20"/>
          <w:szCs w:val="20"/>
        </w:rPr>
        <w:fldChar w:fldCharType="begin"/>
      </w:r>
      <w:r w:rsidRPr="00A3635B">
        <w:rPr>
          <w:rFonts w:asciiTheme="majorHAnsi" w:hAnsiTheme="majorHAnsi"/>
          <w:i w:val="0"/>
          <w:iCs w:val="0"/>
          <w:color w:val="auto"/>
          <w:sz w:val="20"/>
          <w:szCs w:val="20"/>
        </w:rPr>
        <w:instrText xml:space="preserve"> SEQ Figure \* ARABIC </w:instrText>
      </w:r>
      <w:r w:rsidRPr="00A3635B">
        <w:rPr>
          <w:rFonts w:asciiTheme="majorHAnsi" w:hAnsiTheme="majorHAnsi"/>
          <w:i w:val="0"/>
          <w:iCs w:val="0"/>
          <w:color w:val="auto"/>
          <w:sz w:val="20"/>
          <w:szCs w:val="20"/>
        </w:rPr>
        <w:fldChar w:fldCharType="separate"/>
      </w:r>
      <w:r w:rsidR="000D7E36">
        <w:rPr>
          <w:rFonts w:asciiTheme="majorHAnsi" w:hAnsiTheme="majorHAnsi"/>
          <w:i w:val="0"/>
          <w:iCs w:val="0"/>
          <w:noProof/>
          <w:color w:val="auto"/>
          <w:sz w:val="20"/>
          <w:szCs w:val="20"/>
        </w:rPr>
        <w:t>3</w:t>
      </w:r>
      <w:r w:rsidRPr="00A3635B">
        <w:rPr>
          <w:rFonts w:asciiTheme="majorHAnsi" w:hAnsiTheme="majorHAnsi"/>
          <w:i w:val="0"/>
          <w:iCs w:val="0"/>
          <w:color w:val="auto"/>
          <w:sz w:val="20"/>
          <w:szCs w:val="20"/>
        </w:rPr>
        <w:fldChar w:fldCharType="end"/>
      </w:r>
      <w:bookmarkEnd w:id="2"/>
      <w:r w:rsidR="0025464C">
        <w:rPr>
          <w:rFonts w:asciiTheme="majorHAnsi" w:hAnsiTheme="majorHAnsi"/>
          <w:i w:val="0"/>
          <w:iCs w:val="0"/>
          <w:color w:val="auto"/>
          <w:sz w:val="20"/>
          <w:szCs w:val="20"/>
        </w:rPr>
        <w:t>.</w:t>
      </w:r>
      <w:r w:rsidRPr="00A3635B">
        <w:rPr>
          <w:rFonts w:asciiTheme="majorHAnsi" w:hAnsiTheme="majorHAnsi"/>
          <w:i w:val="0"/>
          <w:iCs w:val="0"/>
          <w:color w:val="auto"/>
          <w:sz w:val="20"/>
          <w:szCs w:val="20"/>
        </w:rPr>
        <w:t xml:space="preserve"> </w:t>
      </w:r>
      <w:r w:rsidR="00B65ADD" w:rsidRPr="00B65ADD">
        <w:rPr>
          <w:rFonts w:asciiTheme="majorHAnsi" w:hAnsiTheme="majorHAnsi"/>
          <w:i w:val="0"/>
          <w:iCs w:val="0"/>
          <w:color w:val="auto"/>
          <w:sz w:val="20"/>
          <w:szCs w:val="20"/>
        </w:rPr>
        <w:t>Examples of facial image data from several classes</w:t>
      </w:r>
    </w:p>
    <w:p w14:paraId="36B93277" w14:textId="38CEACEA" w:rsidR="0082188C" w:rsidRDefault="00724270" w:rsidP="000E1FF1">
      <w:pPr>
        <w:ind w:firstLine="741"/>
        <w:jc w:val="both"/>
        <w:rPr>
          <w:rFonts w:asciiTheme="majorHAnsi" w:hAnsiTheme="majorHAnsi"/>
          <w:sz w:val="20"/>
          <w:szCs w:val="20"/>
        </w:rPr>
      </w:pPr>
      <w:r w:rsidRPr="00724270">
        <w:rPr>
          <w:rFonts w:asciiTheme="majorHAnsi" w:hAnsiTheme="majorHAnsi"/>
          <w:sz w:val="20"/>
          <w:szCs w:val="20"/>
        </w:rPr>
        <w:t>A data preprocessing step was performed on 310 face images using  RGB  to grayscale image conversion</w:t>
      </w:r>
      <w:r w:rsidR="003C30D3">
        <w:rPr>
          <w:rFonts w:asciiTheme="majorHAnsi" w:hAnsiTheme="majorHAnsi"/>
          <w:sz w:val="20"/>
          <w:szCs w:val="20"/>
        </w:rPr>
        <w:t>,</w:t>
      </w:r>
      <w:r w:rsidRPr="00724270">
        <w:rPr>
          <w:rFonts w:asciiTheme="majorHAnsi" w:hAnsiTheme="majorHAnsi"/>
          <w:sz w:val="20"/>
          <w:szCs w:val="20"/>
        </w:rPr>
        <w:t xml:space="preserve"> followed by a histogram equalizer</w:t>
      </w:r>
      <w:r w:rsidR="00B65ADD" w:rsidRPr="00B65ADD">
        <w:rPr>
          <w:rFonts w:asciiTheme="majorHAnsi" w:hAnsiTheme="majorHAnsi"/>
          <w:sz w:val="20"/>
          <w:szCs w:val="20"/>
        </w:rPr>
        <w:t xml:space="preserve">. The original face image data is composed </w:t>
      </w:r>
      <w:r w:rsidR="007C14AB">
        <w:rPr>
          <w:rFonts w:asciiTheme="majorHAnsi" w:hAnsiTheme="majorHAnsi"/>
          <w:sz w:val="20"/>
          <w:szCs w:val="20"/>
        </w:rPr>
        <w:t>of</w:t>
      </w:r>
      <w:r w:rsidR="00B65ADD" w:rsidRPr="00B65ADD">
        <w:rPr>
          <w:rFonts w:asciiTheme="majorHAnsi" w:hAnsiTheme="majorHAnsi"/>
          <w:sz w:val="20"/>
          <w:szCs w:val="20"/>
        </w:rPr>
        <w:t xml:space="preserve"> a 3-dimensional matrix measuring 196x196x3 pixels</w:t>
      </w:r>
      <w:r w:rsidR="007C14AB">
        <w:rPr>
          <w:rFonts w:asciiTheme="majorHAnsi" w:hAnsiTheme="majorHAnsi"/>
          <w:sz w:val="20"/>
          <w:szCs w:val="20"/>
        </w:rPr>
        <w:t>;</w:t>
      </w:r>
      <w:r w:rsidR="00B65ADD" w:rsidRPr="00B65ADD">
        <w:rPr>
          <w:rFonts w:asciiTheme="majorHAnsi" w:hAnsiTheme="majorHAnsi"/>
          <w:sz w:val="20"/>
          <w:szCs w:val="20"/>
        </w:rPr>
        <w:t xml:space="preserve"> the total pixels for each image are 115,248 pixels. After being converted to a grayscale image, the number of pixels for each image is reduced to 2/3 parts, resulting in an image with a total of 38,416 pixels.</w:t>
      </w:r>
      <w:r w:rsidR="0082188C">
        <w:rPr>
          <w:rFonts w:asciiTheme="majorHAnsi" w:hAnsiTheme="majorHAnsi"/>
          <w:sz w:val="20"/>
          <w:szCs w:val="20"/>
        </w:rPr>
        <w:t xml:space="preserve"> </w:t>
      </w:r>
    </w:p>
    <w:p w14:paraId="010E89E6" w14:textId="7C5EE5CF" w:rsidR="0082188C" w:rsidRDefault="00B65ADD" w:rsidP="000E1FF1">
      <w:pPr>
        <w:ind w:firstLine="741"/>
        <w:jc w:val="both"/>
        <w:rPr>
          <w:rFonts w:asciiTheme="majorHAnsi" w:hAnsiTheme="majorHAnsi"/>
          <w:sz w:val="20"/>
          <w:szCs w:val="20"/>
        </w:rPr>
      </w:pPr>
      <w:r w:rsidRPr="00B65ADD">
        <w:rPr>
          <w:rFonts w:asciiTheme="majorHAnsi" w:hAnsiTheme="majorHAnsi"/>
          <w:sz w:val="20"/>
          <w:szCs w:val="20"/>
        </w:rPr>
        <w:t xml:space="preserve">The facial image converted to grayscale is then carried out with a </w:t>
      </w:r>
      <w:r w:rsidR="007C14AB">
        <w:rPr>
          <w:rFonts w:asciiTheme="majorHAnsi" w:hAnsiTheme="majorHAnsi"/>
          <w:sz w:val="20"/>
          <w:szCs w:val="20"/>
        </w:rPr>
        <w:t>different</w:t>
      </w:r>
      <w:r w:rsidRPr="00B65ADD">
        <w:rPr>
          <w:rFonts w:asciiTheme="majorHAnsi" w:hAnsiTheme="majorHAnsi"/>
          <w:sz w:val="20"/>
          <w:szCs w:val="20"/>
        </w:rPr>
        <w:t xml:space="preserve"> process, namely the histogram equalizer. This is done because some images are taken at locations with less lighting, resulting in images that look rather dark. After preprocessing, the image equalizer histogram is brighter because each pixel in the image is recalculated</w:t>
      </w:r>
      <w:r w:rsidR="007C14AB">
        <w:rPr>
          <w:rFonts w:asciiTheme="majorHAnsi" w:hAnsiTheme="majorHAnsi"/>
          <w:sz w:val="20"/>
          <w:szCs w:val="20"/>
        </w:rPr>
        <w:t>, so</w:t>
      </w:r>
      <w:r w:rsidRPr="00B65ADD">
        <w:rPr>
          <w:rFonts w:asciiTheme="majorHAnsi" w:hAnsiTheme="majorHAnsi"/>
          <w:sz w:val="20"/>
          <w:szCs w:val="20"/>
        </w:rPr>
        <w:t xml:space="preserve"> the distribution of the gr</w:t>
      </w:r>
      <w:r w:rsidR="009A21FD">
        <w:rPr>
          <w:rFonts w:asciiTheme="majorHAnsi" w:hAnsiTheme="majorHAnsi"/>
          <w:sz w:val="20"/>
          <w:szCs w:val="20"/>
        </w:rPr>
        <w:t>e</w:t>
      </w:r>
      <w:r w:rsidRPr="00B65ADD">
        <w:rPr>
          <w:rFonts w:asciiTheme="majorHAnsi" w:hAnsiTheme="majorHAnsi"/>
          <w:sz w:val="20"/>
          <w:szCs w:val="20"/>
        </w:rPr>
        <w:t>y colo</w:t>
      </w:r>
      <w:r w:rsidR="000E1FF1">
        <w:rPr>
          <w:rFonts w:asciiTheme="majorHAnsi" w:hAnsiTheme="majorHAnsi"/>
          <w:sz w:val="20"/>
          <w:szCs w:val="20"/>
        </w:rPr>
        <w:t>u</w:t>
      </w:r>
      <w:r w:rsidRPr="00B65ADD">
        <w:rPr>
          <w:rFonts w:asciiTheme="majorHAnsi" w:hAnsiTheme="majorHAnsi"/>
          <w:sz w:val="20"/>
          <w:szCs w:val="20"/>
        </w:rPr>
        <w:t xml:space="preserve">r degree values is even. An example of converting an RGB face image to a grayscale image and the results </w:t>
      </w:r>
      <w:r w:rsidRPr="00665233">
        <w:rPr>
          <w:rFonts w:asciiTheme="majorHAnsi" w:hAnsiTheme="majorHAnsi"/>
          <w:sz w:val="20"/>
          <w:szCs w:val="20"/>
        </w:rPr>
        <w:t>of the equalizer histogram process are presented in</w:t>
      </w:r>
      <w:r w:rsidR="0082188C" w:rsidRPr="00665233">
        <w:rPr>
          <w:rFonts w:asciiTheme="majorHAnsi" w:hAnsiTheme="majorHAnsi"/>
          <w:sz w:val="20"/>
          <w:szCs w:val="20"/>
        </w:rPr>
        <w:t xml:space="preserve"> </w:t>
      </w:r>
      <w:r w:rsidR="00EC60B5" w:rsidRPr="00665233">
        <w:rPr>
          <w:rFonts w:asciiTheme="majorHAnsi" w:hAnsiTheme="majorHAnsi"/>
          <w:sz w:val="20"/>
          <w:szCs w:val="20"/>
        </w:rPr>
        <w:fldChar w:fldCharType="begin"/>
      </w:r>
      <w:r w:rsidR="00EC60B5" w:rsidRPr="00665233">
        <w:rPr>
          <w:rFonts w:asciiTheme="majorHAnsi" w:hAnsiTheme="majorHAnsi"/>
          <w:sz w:val="20"/>
          <w:szCs w:val="20"/>
        </w:rPr>
        <w:instrText xml:space="preserve"> REF _Ref136597633 \h </w:instrText>
      </w:r>
      <w:r w:rsidR="00665233" w:rsidRPr="00665233">
        <w:rPr>
          <w:rFonts w:asciiTheme="majorHAnsi" w:hAnsiTheme="majorHAnsi"/>
          <w:sz w:val="20"/>
          <w:szCs w:val="20"/>
        </w:rPr>
        <w:instrText xml:space="preserve"> \* MERGEFORMAT </w:instrText>
      </w:r>
      <w:r w:rsidR="00EC60B5" w:rsidRPr="00665233">
        <w:rPr>
          <w:rFonts w:asciiTheme="majorHAnsi" w:hAnsiTheme="majorHAnsi"/>
          <w:sz w:val="20"/>
          <w:szCs w:val="20"/>
        </w:rPr>
      </w:r>
      <w:r w:rsidR="00EC60B5" w:rsidRPr="00665233">
        <w:rPr>
          <w:rFonts w:asciiTheme="majorHAnsi" w:hAnsiTheme="majorHAnsi"/>
          <w:sz w:val="20"/>
          <w:szCs w:val="20"/>
        </w:rPr>
        <w:fldChar w:fldCharType="separate"/>
      </w:r>
      <w:r w:rsidR="000D7E36" w:rsidRPr="0025464C">
        <w:rPr>
          <w:rFonts w:asciiTheme="majorHAnsi" w:hAnsiTheme="majorHAnsi"/>
          <w:sz w:val="20"/>
          <w:szCs w:val="20"/>
        </w:rPr>
        <w:t xml:space="preserve">Figure </w:t>
      </w:r>
      <w:r w:rsidR="000D7E36" w:rsidRPr="000D7E36">
        <w:rPr>
          <w:rFonts w:asciiTheme="majorHAnsi" w:hAnsiTheme="majorHAnsi"/>
          <w:noProof/>
          <w:sz w:val="20"/>
          <w:szCs w:val="20"/>
        </w:rPr>
        <w:t>4</w:t>
      </w:r>
      <w:r w:rsidR="00EC60B5" w:rsidRPr="00665233">
        <w:rPr>
          <w:rFonts w:asciiTheme="majorHAnsi" w:hAnsiTheme="majorHAnsi"/>
          <w:sz w:val="20"/>
          <w:szCs w:val="20"/>
        </w:rPr>
        <w:fldChar w:fldCharType="end"/>
      </w:r>
      <w:r w:rsidR="0082188C" w:rsidRPr="00665233">
        <w:rPr>
          <w:rFonts w:asciiTheme="majorHAnsi" w:hAnsiTheme="majorHAnsi"/>
          <w:sz w:val="20"/>
          <w:szCs w:val="20"/>
        </w:rPr>
        <w:t>.</w:t>
      </w:r>
    </w:p>
    <w:p w14:paraId="3B904F5F" w14:textId="77777777" w:rsidR="00B128B9" w:rsidRDefault="00B128B9" w:rsidP="000E1FF1">
      <w:pPr>
        <w:jc w:val="both"/>
        <w:rPr>
          <w:rFonts w:asciiTheme="majorHAnsi" w:hAnsiTheme="majorHAnsi"/>
          <w:sz w:val="20"/>
          <w:szCs w:val="20"/>
        </w:rPr>
      </w:pPr>
    </w:p>
    <w:p w14:paraId="21EC1847" w14:textId="629D94D6" w:rsidR="00B128B9" w:rsidRDefault="00B128B9" w:rsidP="00E14ED9">
      <w:pPr>
        <w:jc w:val="center"/>
        <w:rPr>
          <w:rFonts w:asciiTheme="majorHAnsi" w:hAnsiTheme="majorHAnsi"/>
          <w:sz w:val="20"/>
          <w:szCs w:val="20"/>
        </w:rPr>
      </w:pPr>
      <w:r>
        <w:rPr>
          <w:rFonts w:asciiTheme="majorHAnsi" w:hAnsiTheme="majorHAnsi"/>
          <w:noProof/>
          <w:sz w:val="20"/>
          <w:szCs w:val="20"/>
        </w:rPr>
        <w:drawing>
          <wp:inline distT="0" distB="0" distL="0" distR="0" wp14:anchorId="6878864D" wp14:editId="3FB738BF">
            <wp:extent cx="2377440" cy="1180521"/>
            <wp:effectExtent l="0" t="0" r="381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77440" cy="1180521"/>
                    </a:xfrm>
                    <a:prstGeom prst="rect">
                      <a:avLst/>
                    </a:prstGeom>
                    <a:noFill/>
                    <a:ln>
                      <a:noFill/>
                    </a:ln>
                  </pic:spPr>
                </pic:pic>
              </a:graphicData>
            </a:graphic>
          </wp:inline>
        </w:drawing>
      </w:r>
    </w:p>
    <w:p w14:paraId="25CCEA30" w14:textId="2A34BF89" w:rsidR="0082188C" w:rsidRPr="00B128B9" w:rsidRDefault="0025464C" w:rsidP="000E1FF1">
      <w:pPr>
        <w:pStyle w:val="ListParagraph"/>
        <w:numPr>
          <w:ilvl w:val="0"/>
          <w:numId w:val="12"/>
        </w:numPr>
        <w:tabs>
          <w:tab w:val="left" w:pos="993"/>
          <w:tab w:val="left" w:pos="3119"/>
        </w:tabs>
        <w:jc w:val="both"/>
        <w:rPr>
          <w:rFonts w:asciiTheme="majorHAnsi" w:hAnsiTheme="majorHAnsi"/>
          <w:sz w:val="20"/>
          <w:szCs w:val="20"/>
        </w:rPr>
      </w:pPr>
      <w:r w:rsidRPr="00B128B9">
        <w:rPr>
          <w:rFonts w:asciiTheme="majorHAnsi" w:hAnsiTheme="majorHAnsi"/>
          <w:sz w:val="20"/>
          <w:szCs w:val="20"/>
        </w:rPr>
        <w:t>(b)</w:t>
      </w:r>
    </w:p>
    <w:p w14:paraId="62D6A0C4" w14:textId="76D86FA5" w:rsidR="00B128B9" w:rsidRDefault="00B128B9" w:rsidP="000E1FF1">
      <w:pPr>
        <w:tabs>
          <w:tab w:val="left" w:pos="993"/>
          <w:tab w:val="left" w:pos="3119"/>
        </w:tabs>
        <w:jc w:val="both"/>
        <w:rPr>
          <w:rFonts w:asciiTheme="majorHAnsi" w:hAnsiTheme="majorHAnsi"/>
          <w:sz w:val="20"/>
          <w:szCs w:val="20"/>
        </w:rPr>
      </w:pPr>
    </w:p>
    <w:p w14:paraId="683FF670" w14:textId="6AA1FEEF" w:rsidR="00B128B9" w:rsidRPr="00B128B9" w:rsidRDefault="00B128B9" w:rsidP="000E1FF1">
      <w:pPr>
        <w:tabs>
          <w:tab w:val="left" w:pos="993"/>
          <w:tab w:val="left" w:pos="3119"/>
        </w:tabs>
        <w:jc w:val="center"/>
        <w:rPr>
          <w:rFonts w:asciiTheme="majorHAnsi" w:hAnsiTheme="majorHAnsi"/>
          <w:sz w:val="20"/>
          <w:szCs w:val="20"/>
        </w:rPr>
      </w:pPr>
      <w:r>
        <w:rPr>
          <w:rFonts w:asciiTheme="majorHAnsi" w:hAnsiTheme="majorHAnsi"/>
          <w:noProof/>
          <w:sz w:val="20"/>
          <w:szCs w:val="20"/>
        </w:rPr>
        <w:drawing>
          <wp:inline distT="0" distB="0" distL="0" distR="0" wp14:anchorId="5C5D55BA" wp14:editId="1D86D8EF">
            <wp:extent cx="1188720" cy="11887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88720" cy="1188720"/>
                    </a:xfrm>
                    <a:prstGeom prst="rect">
                      <a:avLst/>
                    </a:prstGeom>
                    <a:noFill/>
                    <a:ln>
                      <a:noFill/>
                    </a:ln>
                  </pic:spPr>
                </pic:pic>
              </a:graphicData>
            </a:graphic>
          </wp:inline>
        </w:drawing>
      </w:r>
    </w:p>
    <w:p w14:paraId="79A6C73C" w14:textId="7BD5EA5D" w:rsidR="0025464C" w:rsidRDefault="0025464C" w:rsidP="000E1FF1">
      <w:pPr>
        <w:tabs>
          <w:tab w:val="left" w:pos="1985"/>
        </w:tabs>
        <w:jc w:val="both"/>
        <w:rPr>
          <w:rFonts w:asciiTheme="majorHAnsi" w:hAnsiTheme="majorHAnsi"/>
          <w:sz w:val="20"/>
          <w:szCs w:val="20"/>
        </w:rPr>
      </w:pPr>
      <w:r>
        <w:rPr>
          <w:rFonts w:asciiTheme="majorHAnsi" w:hAnsiTheme="majorHAnsi"/>
          <w:sz w:val="20"/>
          <w:szCs w:val="20"/>
        </w:rPr>
        <w:tab/>
        <w:t>(c)</w:t>
      </w:r>
    </w:p>
    <w:p w14:paraId="539A1876" w14:textId="2CF3FE7E" w:rsidR="0025464C" w:rsidRPr="0025464C" w:rsidRDefault="0025464C" w:rsidP="000E1FF1">
      <w:pPr>
        <w:pStyle w:val="Caption"/>
        <w:spacing w:after="0"/>
        <w:jc w:val="center"/>
        <w:rPr>
          <w:rFonts w:asciiTheme="majorHAnsi" w:hAnsiTheme="majorHAnsi"/>
          <w:i w:val="0"/>
          <w:iCs w:val="0"/>
          <w:color w:val="auto"/>
          <w:sz w:val="20"/>
          <w:szCs w:val="20"/>
        </w:rPr>
      </w:pPr>
      <w:bookmarkStart w:id="3" w:name="_Ref136597633"/>
      <w:r w:rsidRPr="0025464C">
        <w:rPr>
          <w:rFonts w:asciiTheme="majorHAnsi" w:hAnsiTheme="majorHAnsi"/>
          <w:i w:val="0"/>
          <w:iCs w:val="0"/>
          <w:color w:val="auto"/>
          <w:sz w:val="20"/>
          <w:szCs w:val="20"/>
        </w:rPr>
        <w:t xml:space="preserve">Figure </w:t>
      </w:r>
      <w:r w:rsidRPr="0025464C">
        <w:rPr>
          <w:rFonts w:asciiTheme="majorHAnsi" w:hAnsiTheme="majorHAnsi"/>
          <w:i w:val="0"/>
          <w:iCs w:val="0"/>
          <w:color w:val="auto"/>
          <w:sz w:val="20"/>
          <w:szCs w:val="20"/>
        </w:rPr>
        <w:fldChar w:fldCharType="begin"/>
      </w:r>
      <w:r w:rsidRPr="0025464C">
        <w:rPr>
          <w:rFonts w:asciiTheme="majorHAnsi" w:hAnsiTheme="majorHAnsi"/>
          <w:i w:val="0"/>
          <w:iCs w:val="0"/>
          <w:color w:val="auto"/>
          <w:sz w:val="20"/>
          <w:szCs w:val="20"/>
        </w:rPr>
        <w:instrText xml:space="preserve"> SEQ Figure \* ARABIC </w:instrText>
      </w:r>
      <w:r w:rsidRPr="0025464C">
        <w:rPr>
          <w:rFonts w:asciiTheme="majorHAnsi" w:hAnsiTheme="majorHAnsi"/>
          <w:i w:val="0"/>
          <w:iCs w:val="0"/>
          <w:color w:val="auto"/>
          <w:sz w:val="20"/>
          <w:szCs w:val="20"/>
        </w:rPr>
        <w:fldChar w:fldCharType="separate"/>
      </w:r>
      <w:r w:rsidR="000D7E36">
        <w:rPr>
          <w:rFonts w:asciiTheme="majorHAnsi" w:hAnsiTheme="majorHAnsi"/>
          <w:i w:val="0"/>
          <w:iCs w:val="0"/>
          <w:noProof/>
          <w:color w:val="auto"/>
          <w:sz w:val="20"/>
          <w:szCs w:val="20"/>
        </w:rPr>
        <w:t>4</w:t>
      </w:r>
      <w:r w:rsidRPr="0025464C">
        <w:rPr>
          <w:rFonts w:asciiTheme="majorHAnsi" w:hAnsiTheme="majorHAnsi"/>
          <w:i w:val="0"/>
          <w:iCs w:val="0"/>
          <w:color w:val="auto"/>
          <w:sz w:val="20"/>
          <w:szCs w:val="20"/>
        </w:rPr>
        <w:fldChar w:fldCharType="end"/>
      </w:r>
      <w:bookmarkEnd w:id="3"/>
      <w:r w:rsidRPr="0025464C">
        <w:rPr>
          <w:rFonts w:asciiTheme="majorHAnsi" w:hAnsiTheme="majorHAnsi"/>
          <w:i w:val="0"/>
          <w:iCs w:val="0"/>
          <w:color w:val="auto"/>
          <w:sz w:val="20"/>
          <w:szCs w:val="20"/>
        </w:rPr>
        <w:t xml:space="preserve">. </w:t>
      </w:r>
      <w:r w:rsidR="0081543E" w:rsidRPr="0081543E">
        <w:rPr>
          <w:rFonts w:asciiTheme="majorHAnsi" w:hAnsiTheme="majorHAnsi"/>
          <w:i w:val="0"/>
          <w:iCs w:val="0"/>
          <w:color w:val="auto"/>
          <w:sz w:val="20"/>
          <w:szCs w:val="20"/>
        </w:rPr>
        <w:t>Example of facial image preprocessing</w:t>
      </w:r>
      <w:r w:rsidR="00B65ADD" w:rsidRPr="00B65ADD">
        <w:rPr>
          <w:rFonts w:asciiTheme="majorHAnsi" w:hAnsiTheme="majorHAnsi"/>
          <w:i w:val="0"/>
          <w:iCs w:val="0"/>
          <w:color w:val="auto"/>
          <w:sz w:val="20"/>
          <w:szCs w:val="20"/>
        </w:rPr>
        <w:t>, (a) RGB face image</w:t>
      </w:r>
      <w:r w:rsidR="008B6A72">
        <w:rPr>
          <w:rFonts w:asciiTheme="majorHAnsi" w:hAnsiTheme="majorHAnsi"/>
          <w:i w:val="0"/>
          <w:iCs w:val="0"/>
          <w:color w:val="auto"/>
          <w:sz w:val="20"/>
          <w:szCs w:val="20"/>
        </w:rPr>
        <w:t>,</w:t>
      </w:r>
      <w:r w:rsidR="00B65ADD" w:rsidRPr="00B65ADD">
        <w:rPr>
          <w:rFonts w:asciiTheme="majorHAnsi" w:hAnsiTheme="majorHAnsi"/>
          <w:i w:val="0"/>
          <w:iCs w:val="0"/>
          <w:color w:val="auto"/>
          <w:sz w:val="20"/>
          <w:szCs w:val="20"/>
        </w:rPr>
        <w:t xml:space="preserve"> (b) Grayscale image</w:t>
      </w:r>
      <w:r w:rsidR="008B6A72">
        <w:rPr>
          <w:rFonts w:asciiTheme="majorHAnsi" w:hAnsiTheme="majorHAnsi"/>
          <w:i w:val="0"/>
          <w:iCs w:val="0"/>
          <w:color w:val="auto"/>
          <w:sz w:val="20"/>
          <w:szCs w:val="20"/>
        </w:rPr>
        <w:t>,</w:t>
      </w:r>
      <w:r w:rsidR="00B65ADD" w:rsidRPr="00B65ADD">
        <w:rPr>
          <w:rFonts w:asciiTheme="majorHAnsi" w:hAnsiTheme="majorHAnsi"/>
          <w:i w:val="0"/>
          <w:iCs w:val="0"/>
          <w:color w:val="auto"/>
          <w:sz w:val="20"/>
          <w:szCs w:val="20"/>
        </w:rPr>
        <w:t xml:space="preserve"> (c) Equalizer histogram image</w:t>
      </w:r>
    </w:p>
    <w:p w14:paraId="56C232BC" w14:textId="77777777" w:rsidR="00400742" w:rsidRDefault="008E5E5B" w:rsidP="000E1FF1">
      <w:pPr>
        <w:pStyle w:val="NormalWeb"/>
        <w:spacing w:before="0" w:beforeAutospacing="0" w:after="0" w:afterAutospacing="0"/>
        <w:ind w:firstLine="720"/>
        <w:jc w:val="both"/>
        <w:rPr>
          <w:rFonts w:asciiTheme="majorHAnsi" w:hAnsiTheme="majorHAnsi"/>
          <w:sz w:val="20"/>
          <w:szCs w:val="20"/>
        </w:rPr>
      </w:pPr>
      <w:r w:rsidRPr="008E5E5B">
        <w:rPr>
          <w:rFonts w:asciiTheme="majorHAnsi" w:hAnsiTheme="majorHAnsi"/>
          <w:sz w:val="20"/>
          <w:szCs w:val="20"/>
        </w:rPr>
        <w:t>Preprocessed</w:t>
      </w:r>
      <w:r w:rsidR="00AC0975">
        <w:rPr>
          <w:rFonts w:asciiTheme="majorHAnsi" w:hAnsiTheme="majorHAnsi"/>
          <w:sz w:val="20"/>
          <w:szCs w:val="20"/>
        </w:rPr>
        <w:t xml:space="preserve"> </w:t>
      </w:r>
      <w:r w:rsidRPr="008E5E5B">
        <w:rPr>
          <w:rFonts w:asciiTheme="majorHAnsi" w:hAnsiTheme="majorHAnsi"/>
          <w:sz w:val="20"/>
          <w:szCs w:val="20"/>
        </w:rPr>
        <w:t>face images are characterized by extraction with the Haar wavelet algorithm.</w:t>
      </w:r>
      <w:r w:rsidR="00205232" w:rsidRPr="00205232">
        <w:rPr>
          <w:rFonts w:asciiTheme="majorHAnsi" w:hAnsiTheme="majorHAnsi"/>
          <w:sz w:val="20"/>
          <w:szCs w:val="20"/>
        </w:rPr>
        <w:t xml:space="preserve"> The dimensions of the face image have a resolution of 196x196. The results of image feature extraction consist of 4 parts, namely LL, LH, HL, and HH. The LL sub-section is the image approximation part and is used as a</w:t>
      </w:r>
      <w:r w:rsidR="007C14AB">
        <w:rPr>
          <w:rFonts w:asciiTheme="majorHAnsi" w:hAnsiTheme="majorHAnsi"/>
          <w:sz w:val="20"/>
          <w:szCs w:val="20"/>
        </w:rPr>
        <w:t>n</w:t>
      </w:r>
      <w:r w:rsidR="00205232" w:rsidRPr="00205232">
        <w:rPr>
          <w:rFonts w:asciiTheme="majorHAnsi" w:hAnsiTheme="majorHAnsi"/>
          <w:sz w:val="20"/>
          <w:szCs w:val="20"/>
        </w:rPr>
        <w:t xml:space="preserve"> identifying image, while the other sub-sections are the detail parts of the image. LL subdivisions can be decomposed again into </w:t>
      </w:r>
      <w:r w:rsidR="007C14AB">
        <w:rPr>
          <w:rFonts w:asciiTheme="majorHAnsi" w:hAnsiTheme="majorHAnsi"/>
          <w:sz w:val="20"/>
          <w:szCs w:val="20"/>
        </w:rPr>
        <w:t>four</w:t>
      </w:r>
      <w:r w:rsidR="00205232" w:rsidRPr="00205232">
        <w:rPr>
          <w:rFonts w:asciiTheme="majorHAnsi" w:hAnsiTheme="majorHAnsi"/>
          <w:sz w:val="20"/>
          <w:szCs w:val="20"/>
        </w:rPr>
        <w:t xml:space="preserve"> new subsections, and so on</w:t>
      </w:r>
      <w:r w:rsidR="007C14AB">
        <w:rPr>
          <w:rFonts w:asciiTheme="majorHAnsi" w:hAnsiTheme="majorHAnsi"/>
          <w:sz w:val="20"/>
          <w:szCs w:val="20"/>
        </w:rPr>
        <w:t>,</w:t>
      </w:r>
      <w:r w:rsidR="00205232" w:rsidRPr="00205232">
        <w:rPr>
          <w:rFonts w:asciiTheme="majorHAnsi" w:hAnsiTheme="majorHAnsi"/>
          <w:sz w:val="20"/>
          <w:szCs w:val="20"/>
        </w:rPr>
        <w:t xml:space="preserve"> depending on the number of decomposition levels specified.</w:t>
      </w:r>
    </w:p>
    <w:p w14:paraId="65C4F820" w14:textId="6AF86832" w:rsidR="0082188C" w:rsidRDefault="00205232" w:rsidP="000E1FF1">
      <w:pPr>
        <w:pStyle w:val="NormalWeb"/>
        <w:spacing w:before="0" w:beforeAutospacing="0" w:after="0" w:afterAutospacing="0"/>
        <w:jc w:val="both"/>
        <w:rPr>
          <w:rFonts w:ascii="CIDFont+F5" w:hAnsi="CIDFont+F5"/>
          <w:sz w:val="20"/>
          <w:szCs w:val="20"/>
        </w:rPr>
      </w:pPr>
      <w:r w:rsidRPr="00205232">
        <w:rPr>
          <w:rFonts w:asciiTheme="majorHAnsi" w:hAnsiTheme="majorHAnsi"/>
          <w:sz w:val="20"/>
          <w:szCs w:val="20"/>
        </w:rPr>
        <w:t xml:space="preserve"> </w:t>
      </w:r>
    </w:p>
    <w:p w14:paraId="64AA0924" w14:textId="77777777" w:rsidR="0025464C" w:rsidRDefault="005F0122" w:rsidP="000E1FF1">
      <w:pPr>
        <w:pStyle w:val="NormalWeb"/>
        <w:keepNext/>
        <w:spacing w:before="0" w:beforeAutospacing="0" w:after="0" w:afterAutospacing="0"/>
        <w:jc w:val="center"/>
      </w:pPr>
      <w:r>
        <w:rPr>
          <w:rFonts w:ascii="CIDFont+F5" w:hAnsi="CIDFont+F5"/>
          <w:noProof/>
          <w:sz w:val="20"/>
          <w:szCs w:val="20"/>
          <w:lang w:val="en-US"/>
        </w:rPr>
        <w:drawing>
          <wp:inline distT="0" distB="0" distL="0" distR="0" wp14:anchorId="20690DCA" wp14:editId="041D4AFE">
            <wp:extent cx="2286000" cy="2286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7">
                      <a:extLst>
                        <a:ext uri="{28A0092B-C50C-407E-A947-70E740481C1C}">
                          <a14:useLocalDpi xmlns:a14="http://schemas.microsoft.com/office/drawing/2010/main" val="0"/>
                        </a:ext>
                      </a:extLst>
                    </a:blip>
                    <a:stretch>
                      <a:fillRect/>
                    </a:stretch>
                  </pic:blipFill>
                  <pic:spPr>
                    <a:xfrm>
                      <a:off x="0" y="0"/>
                      <a:ext cx="2286000" cy="2286000"/>
                    </a:xfrm>
                    <a:prstGeom prst="rect">
                      <a:avLst/>
                    </a:prstGeom>
                  </pic:spPr>
                </pic:pic>
              </a:graphicData>
            </a:graphic>
          </wp:inline>
        </w:drawing>
      </w:r>
    </w:p>
    <w:p w14:paraId="1AFDF464" w14:textId="6B0C1174" w:rsidR="0025464C" w:rsidRDefault="0025464C" w:rsidP="000E1FF1">
      <w:pPr>
        <w:pStyle w:val="Caption"/>
        <w:spacing w:after="0"/>
        <w:jc w:val="center"/>
        <w:rPr>
          <w:rFonts w:asciiTheme="majorHAnsi" w:hAnsiTheme="majorHAnsi"/>
          <w:i w:val="0"/>
          <w:iCs w:val="0"/>
          <w:color w:val="auto"/>
          <w:sz w:val="20"/>
          <w:szCs w:val="20"/>
        </w:rPr>
      </w:pPr>
      <w:bookmarkStart w:id="4" w:name="_Ref136597643"/>
      <w:r w:rsidRPr="0025464C">
        <w:rPr>
          <w:rFonts w:asciiTheme="majorHAnsi" w:hAnsiTheme="majorHAnsi"/>
          <w:i w:val="0"/>
          <w:iCs w:val="0"/>
          <w:color w:val="auto"/>
          <w:sz w:val="20"/>
          <w:szCs w:val="20"/>
        </w:rPr>
        <w:t xml:space="preserve">Figure </w:t>
      </w:r>
      <w:r w:rsidRPr="0025464C">
        <w:rPr>
          <w:rFonts w:asciiTheme="majorHAnsi" w:hAnsiTheme="majorHAnsi"/>
          <w:i w:val="0"/>
          <w:iCs w:val="0"/>
          <w:color w:val="auto"/>
          <w:sz w:val="20"/>
          <w:szCs w:val="20"/>
        </w:rPr>
        <w:fldChar w:fldCharType="begin"/>
      </w:r>
      <w:r w:rsidRPr="0025464C">
        <w:rPr>
          <w:rFonts w:asciiTheme="majorHAnsi" w:hAnsiTheme="majorHAnsi"/>
          <w:i w:val="0"/>
          <w:iCs w:val="0"/>
          <w:color w:val="auto"/>
          <w:sz w:val="20"/>
          <w:szCs w:val="20"/>
        </w:rPr>
        <w:instrText xml:space="preserve"> SEQ Figure \* ARABIC </w:instrText>
      </w:r>
      <w:r w:rsidRPr="0025464C">
        <w:rPr>
          <w:rFonts w:asciiTheme="majorHAnsi" w:hAnsiTheme="majorHAnsi"/>
          <w:i w:val="0"/>
          <w:iCs w:val="0"/>
          <w:color w:val="auto"/>
          <w:sz w:val="20"/>
          <w:szCs w:val="20"/>
        </w:rPr>
        <w:fldChar w:fldCharType="separate"/>
      </w:r>
      <w:r w:rsidR="000D7E36">
        <w:rPr>
          <w:rFonts w:asciiTheme="majorHAnsi" w:hAnsiTheme="majorHAnsi"/>
          <w:i w:val="0"/>
          <w:iCs w:val="0"/>
          <w:noProof/>
          <w:color w:val="auto"/>
          <w:sz w:val="20"/>
          <w:szCs w:val="20"/>
        </w:rPr>
        <w:t>5</w:t>
      </w:r>
      <w:r w:rsidRPr="0025464C">
        <w:rPr>
          <w:rFonts w:asciiTheme="majorHAnsi" w:hAnsiTheme="majorHAnsi"/>
          <w:i w:val="0"/>
          <w:iCs w:val="0"/>
          <w:color w:val="auto"/>
          <w:sz w:val="20"/>
          <w:szCs w:val="20"/>
        </w:rPr>
        <w:fldChar w:fldCharType="end"/>
      </w:r>
      <w:bookmarkEnd w:id="4"/>
      <w:r w:rsidR="00512F03">
        <w:rPr>
          <w:rFonts w:asciiTheme="majorHAnsi" w:hAnsiTheme="majorHAnsi"/>
          <w:i w:val="0"/>
          <w:iCs w:val="0"/>
          <w:color w:val="auto"/>
          <w:sz w:val="20"/>
          <w:szCs w:val="20"/>
        </w:rPr>
        <w:t>.</w:t>
      </w:r>
      <w:r w:rsidRPr="0025464C">
        <w:rPr>
          <w:rFonts w:asciiTheme="majorHAnsi" w:hAnsiTheme="majorHAnsi"/>
          <w:i w:val="0"/>
          <w:iCs w:val="0"/>
          <w:color w:val="auto"/>
          <w:sz w:val="20"/>
          <w:szCs w:val="20"/>
        </w:rPr>
        <w:t xml:space="preserve"> </w:t>
      </w:r>
      <w:r w:rsidR="00205232" w:rsidRPr="00205232">
        <w:rPr>
          <w:rFonts w:asciiTheme="majorHAnsi" w:hAnsiTheme="majorHAnsi"/>
          <w:i w:val="0"/>
          <w:iCs w:val="0"/>
          <w:color w:val="auto"/>
          <w:sz w:val="20"/>
          <w:szCs w:val="20"/>
        </w:rPr>
        <w:t>An example of an image decomposed by the Haar Wavelet level 2 algorithm</w:t>
      </w:r>
    </w:p>
    <w:p w14:paraId="4C1084E9" w14:textId="77777777" w:rsidR="00E14ED9" w:rsidRPr="00E14ED9" w:rsidRDefault="00E14ED9" w:rsidP="00E14ED9"/>
    <w:p w14:paraId="7336DE41" w14:textId="5253F293" w:rsidR="0082188C" w:rsidRDefault="00556C05" w:rsidP="000E1FF1">
      <w:pPr>
        <w:pStyle w:val="NormalWeb"/>
        <w:spacing w:before="0" w:beforeAutospacing="0" w:after="0" w:afterAutospacing="0"/>
        <w:ind w:firstLine="720"/>
        <w:jc w:val="both"/>
        <w:rPr>
          <w:rFonts w:ascii="CIDFont+F5" w:hAnsi="CIDFont+F5"/>
          <w:sz w:val="20"/>
          <w:szCs w:val="20"/>
        </w:rPr>
      </w:pPr>
      <w:r w:rsidRPr="00205232">
        <w:rPr>
          <w:rFonts w:asciiTheme="majorHAnsi" w:hAnsiTheme="majorHAnsi"/>
          <w:sz w:val="20"/>
          <w:szCs w:val="20"/>
        </w:rPr>
        <w:t>An example of an image decomposed using the Haar Wavelet algorithm is presented in</w:t>
      </w:r>
      <w:r>
        <w:rPr>
          <w:rFonts w:ascii="CIDFont+F5" w:hAnsi="CIDFont+F5"/>
          <w:sz w:val="20"/>
          <w:szCs w:val="20"/>
        </w:rPr>
        <w:t xml:space="preserve"> </w:t>
      </w:r>
      <w:r w:rsidRPr="00665233">
        <w:rPr>
          <w:rFonts w:ascii="CIDFont+F5" w:hAnsi="CIDFont+F5"/>
          <w:sz w:val="20"/>
          <w:szCs w:val="20"/>
        </w:rPr>
        <w:fldChar w:fldCharType="begin"/>
      </w:r>
      <w:r w:rsidRPr="00665233">
        <w:rPr>
          <w:rFonts w:ascii="CIDFont+F5" w:hAnsi="CIDFont+F5"/>
          <w:sz w:val="20"/>
          <w:szCs w:val="20"/>
        </w:rPr>
        <w:instrText xml:space="preserve"> REF _Ref136597643 \h </w:instrText>
      </w:r>
      <w:r w:rsidR="00665233" w:rsidRPr="00665233">
        <w:rPr>
          <w:rFonts w:ascii="CIDFont+F5" w:hAnsi="CIDFont+F5"/>
          <w:sz w:val="20"/>
          <w:szCs w:val="20"/>
        </w:rPr>
        <w:instrText xml:space="preserve"> \* MERGEFORMAT </w:instrText>
      </w:r>
      <w:r w:rsidRPr="00665233">
        <w:rPr>
          <w:rFonts w:ascii="CIDFont+F5" w:hAnsi="CIDFont+F5"/>
          <w:sz w:val="20"/>
          <w:szCs w:val="20"/>
        </w:rPr>
      </w:r>
      <w:r w:rsidRPr="00665233">
        <w:rPr>
          <w:rFonts w:ascii="CIDFont+F5" w:hAnsi="CIDFont+F5"/>
          <w:sz w:val="20"/>
          <w:szCs w:val="20"/>
        </w:rPr>
        <w:fldChar w:fldCharType="separate"/>
      </w:r>
      <w:r w:rsidR="000D7E36" w:rsidRPr="0025464C">
        <w:rPr>
          <w:rFonts w:asciiTheme="majorHAnsi" w:hAnsiTheme="majorHAnsi"/>
          <w:sz w:val="20"/>
          <w:szCs w:val="20"/>
        </w:rPr>
        <w:t xml:space="preserve">Figure </w:t>
      </w:r>
      <w:r w:rsidR="000D7E36" w:rsidRPr="000D7E36">
        <w:rPr>
          <w:rFonts w:asciiTheme="majorHAnsi" w:hAnsiTheme="majorHAnsi"/>
          <w:noProof/>
          <w:sz w:val="20"/>
          <w:szCs w:val="20"/>
        </w:rPr>
        <w:t>5</w:t>
      </w:r>
      <w:r w:rsidRPr="00665233">
        <w:rPr>
          <w:rFonts w:ascii="CIDFont+F5" w:hAnsi="CIDFont+F5"/>
          <w:sz w:val="20"/>
          <w:szCs w:val="20"/>
        </w:rPr>
        <w:fldChar w:fldCharType="end"/>
      </w:r>
      <w:r w:rsidRPr="00665233">
        <w:rPr>
          <w:rFonts w:ascii="CIDFont+F5" w:hAnsi="CIDFont+F5"/>
          <w:sz w:val="20"/>
          <w:szCs w:val="20"/>
        </w:rPr>
        <w:t xml:space="preserve">. </w:t>
      </w:r>
      <w:r w:rsidR="00205232" w:rsidRPr="00205232">
        <w:rPr>
          <w:rFonts w:ascii="CIDFont+F5" w:hAnsi="CIDFont+F5"/>
          <w:sz w:val="20"/>
          <w:szCs w:val="20"/>
        </w:rPr>
        <w:t xml:space="preserve">In this study, feature extraction was carried out </w:t>
      </w:r>
      <w:r w:rsidR="00205232" w:rsidRPr="00205232">
        <w:rPr>
          <w:rFonts w:ascii="CIDFont+F5" w:hAnsi="CIDFont+F5"/>
          <w:sz w:val="20"/>
          <w:szCs w:val="20"/>
        </w:rPr>
        <w:lastRenderedPageBreak/>
        <w:t>using Haar Wavelet with several levels: 2, 3, 4, 5</w:t>
      </w:r>
      <w:r w:rsidR="007C14AB">
        <w:rPr>
          <w:rFonts w:ascii="CIDFont+F5" w:hAnsi="CIDFont+F5"/>
          <w:sz w:val="20"/>
          <w:szCs w:val="20"/>
        </w:rPr>
        <w:t>,</w:t>
      </w:r>
      <w:r w:rsidR="00205232" w:rsidRPr="00205232">
        <w:rPr>
          <w:rFonts w:ascii="CIDFont+F5" w:hAnsi="CIDFont+F5"/>
          <w:sz w:val="20"/>
          <w:szCs w:val="20"/>
        </w:rPr>
        <w:t xml:space="preserve"> and 6. The greater the decomposition level, the smaller the dimensions of the image identifier are obtained. If the image identifier is plotted into the imread function on Open CV</w:t>
      </w:r>
      <w:r w:rsidR="007C14AB">
        <w:rPr>
          <w:rFonts w:ascii="CIDFont+F5" w:hAnsi="CIDFont+F5"/>
          <w:sz w:val="20"/>
          <w:szCs w:val="20"/>
        </w:rPr>
        <w:t>,</w:t>
      </w:r>
      <w:r w:rsidR="00205232" w:rsidRPr="00205232">
        <w:rPr>
          <w:rFonts w:ascii="CIDFont+F5" w:hAnsi="CIDFont+F5"/>
          <w:sz w:val="20"/>
          <w:szCs w:val="20"/>
        </w:rPr>
        <w:t xml:space="preserve"> it will no longer resemble </w:t>
      </w:r>
      <w:r w:rsidR="00205232" w:rsidRPr="008F7DB5">
        <w:rPr>
          <w:rFonts w:asciiTheme="majorHAnsi" w:hAnsiTheme="majorHAnsi"/>
          <w:sz w:val="20"/>
          <w:szCs w:val="20"/>
        </w:rPr>
        <w:t>the original image because the identifier size has much smaller dimensions. The dimensions of the extracted image approximation are presented in</w:t>
      </w:r>
      <w:r w:rsidR="0082188C" w:rsidRPr="008F7DB5">
        <w:rPr>
          <w:rFonts w:asciiTheme="majorHAnsi" w:hAnsiTheme="majorHAnsi"/>
          <w:sz w:val="20"/>
          <w:szCs w:val="20"/>
        </w:rPr>
        <w:t xml:space="preserve"> </w:t>
      </w:r>
      <w:r w:rsidR="00EC60B5" w:rsidRPr="008F7DB5">
        <w:rPr>
          <w:rFonts w:asciiTheme="majorHAnsi" w:hAnsiTheme="majorHAnsi"/>
          <w:sz w:val="20"/>
          <w:szCs w:val="20"/>
        </w:rPr>
        <w:fldChar w:fldCharType="begin"/>
      </w:r>
      <w:r w:rsidR="00EC60B5" w:rsidRPr="008F7DB5">
        <w:rPr>
          <w:rFonts w:asciiTheme="majorHAnsi" w:hAnsiTheme="majorHAnsi"/>
          <w:sz w:val="20"/>
          <w:szCs w:val="20"/>
        </w:rPr>
        <w:instrText xml:space="preserve"> REF _Ref136597669 \h </w:instrText>
      </w:r>
      <w:r w:rsidR="008F7DB5" w:rsidRPr="008F7DB5">
        <w:rPr>
          <w:rFonts w:asciiTheme="majorHAnsi" w:hAnsiTheme="majorHAnsi"/>
          <w:sz w:val="20"/>
          <w:szCs w:val="20"/>
        </w:rPr>
        <w:instrText xml:space="preserve"> \* MERGEFORMAT </w:instrText>
      </w:r>
      <w:r w:rsidR="00EC60B5" w:rsidRPr="008F7DB5">
        <w:rPr>
          <w:rFonts w:asciiTheme="majorHAnsi" w:hAnsiTheme="majorHAnsi"/>
          <w:sz w:val="20"/>
          <w:szCs w:val="20"/>
        </w:rPr>
      </w:r>
      <w:r w:rsidR="00EC60B5" w:rsidRPr="008F7DB5">
        <w:rPr>
          <w:rFonts w:asciiTheme="majorHAnsi" w:hAnsiTheme="majorHAnsi"/>
          <w:sz w:val="20"/>
          <w:szCs w:val="20"/>
        </w:rPr>
        <w:fldChar w:fldCharType="separate"/>
      </w:r>
      <w:r w:rsidR="000D7E36" w:rsidRPr="004A371C">
        <w:rPr>
          <w:rFonts w:asciiTheme="majorHAnsi" w:hAnsiTheme="majorHAnsi"/>
          <w:sz w:val="20"/>
          <w:szCs w:val="20"/>
          <w:lang w:val="id-ID"/>
        </w:rPr>
        <w:t xml:space="preserve">Table </w:t>
      </w:r>
      <w:r w:rsidR="000D7E36">
        <w:rPr>
          <w:rFonts w:asciiTheme="majorHAnsi" w:hAnsiTheme="majorHAnsi"/>
          <w:noProof/>
          <w:sz w:val="20"/>
          <w:szCs w:val="20"/>
          <w:lang w:val="id-ID"/>
        </w:rPr>
        <w:t>1</w:t>
      </w:r>
      <w:r w:rsidR="00EC60B5" w:rsidRPr="008F7DB5">
        <w:rPr>
          <w:rFonts w:asciiTheme="majorHAnsi" w:hAnsiTheme="majorHAnsi"/>
          <w:sz w:val="20"/>
          <w:szCs w:val="20"/>
        </w:rPr>
        <w:fldChar w:fldCharType="end"/>
      </w:r>
      <w:r w:rsidR="0082188C" w:rsidRPr="008F7DB5">
        <w:rPr>
          <w:rFonts w:asciiTheme="majorHAnsi" w:hAnsiTheme="majorHAnsi"/>
          <w:sz w:val="20"/>
          <w:szCs w:val="20"/>
        </w:rPr>
        <w:t>.</w:t>
      </w:r>
      <w:r w:rsidR="0082188C">
        <w:rPr>
          <w:rFonts w:ascii="CIDFont+F5" w:hAnsi="CIDFont+F5"/>
          <w:sz w:val="20"/>
          <w:szCs w:val="20"/>
        </w:rPr>
        <w:t xml:space="preserve"> </w:t>
      </w:r>
    </w:p>
    <w:p w14:paraId="62F1E6AD" w14:textId="77777777" w:rsidR="00400742" w:rsidRPr="004A371C" w:rsidRDefault="00400742" w:rsidP="000E1FF1">
      <w:pPr>
        <w:pStyle w:val="NormalWeb"/>
        <w:spacing w:before="0" w:beforeAutospacing="0" w:after="0" w:afterAutospacing="0"/>
        <w:jc w:val="both"/>
        <w:rPr>
          <w:rFonts w:ascii="CIDFont+F5" w:hAnsi="CIDFont+F5"/>
          <w:sz w:val="20"/>
          <w:szCs w:val="20"/>
        </w:rPr>
      </w:pPr>
    </w:p>
    <w:p w14:paraId="2B9C7D18" w14:textId="5982965C" w:rsidR="004A371C" w:rsidRPr="004A371C" w:rsidRDefault="004A371C" w:rsidP="000E1FF1">
      <w:pPr>
        <w:ind w:left="709" w:hanging="709"/>
        <w:jc w:val="both"/>
        <w:rPr>
          <w:rFonts w:asciiTheme="majorHAnsi" w:hAnsiTheme="majorHAnsi"/>
          <w:sz w:val="20"/>
          <w:szCs w:val="20"/>
          <w:lang w:val="id-ID"/>
        </w:rPr>
      </w:pPr>
      <w:bookmarkStart w:id="5" w:name="_Ref136597669"/>
      <w:r w:rsidRPr="004A371C">
        <w:rPr>
          <w:rFonts w:asciiTheme="majorHAnsi" w:hAnsiTheme="majorHAnsi"/>
          <w:sz w:val="20"/>
          <w:szCs w:val="20"/>
          <w:lang w:val="id-ID"/>
        </w:rPr>
        <w:t xml:space="preserve">Table </w:t>
      </w:r>
      <w:r w:rsidRPr="004A371C">
        <w:rPr>
          <w:rFonts w:asciiTheme="majorHAnsi" w:hAnsiTheme="majorHAnsi"/>
          <w:sz w:val="20"/>
          <w:szCs w:val="20"/>
          <w:lang w:val="id-ID"/>
        </w:rPr>
        <w:fldChar w:fldCharType="begin"/>
      </w:r>
      <w:r w:rsidRPr="004A371C">
        <w:rPr>
          <w:rFonts w:asciiTheme="majorHAnsi" w:hAnsiTheme="majorHAnsi"/>
          <w:sz w:val="20"/>
          <w:szCs w:val="20"/>
          <w:lang w:val="id-ID"/>
        </w:rPr>
        <w:instrText xml:space="preserve"> SEQ Table \* ARABIC </w:instrText>
      </w:r>
      <w:r w:rsidRPr="004A371C">
        <w:rPr>
          <w:rFonts w:asciiTheme="majorHAnsi" w:hAnsiTheme="majorHAnsi"/>
          <w:sz w:val="20"/>
          <w:szCs w:val="20"/>
          <w:lang w:val="id-ID"/>
        </w:rPr>
        <w:fldChar w:fldCharType="separate"/>
      </w:r>
      <w:r w:rsidR="000D7E36">
        <w:rPr>
          <w:rFonts w:asciiTheme="majorHAnsi" w:hAnsiTheme="majorHAnsi"/>
          <w:noProof/>
          <w:sz w:val="20"/>
          <w:szCs w:val="20"/>
          <w:lang w:val="id-ID"/>
        </w:rPr>
        <w:t>1</w:t>
      </w:r>
      <w:r w:rsidRPr="004A371C">
        <w:rPr>
          <w:rFonts w:asciiTheme="majorHAnsi" w:hAnsiTheme="majorHAnsi"/>
          <w:sz w:val="20"/>
          <w:szCs w:val="20"/>
          <w:lang w:val="id-ID"/>
        </w:rPr>
        <w:fldChar w:fldCharType="end"/>
      </w:r>
      <w:bookmarkEnd w:id="5"/>
      <w:r w:rsidRPr="004A371C">
        <w:rPr>
          <w:rFonts w:asciiTheme="majorHAnsi" w:hAnsiTheme="majorHAnsi"/>
          <w:sz w:val="20"/>
          <w:szCs w:val="20"/>
          <w:lang w:val="id-ID"/>
        </w:rPr>
        <w:t xml:space="preserve">. </w:t>
      </w:r>
      <w:r w:rsidR="00205232" w:rsidRPr="00205232">
        <w:rPr>
          <w:rFonts w:asciiTheme="majorHAnsi" w:hAnsiTheme="majorHAnsi"/>
          <w:sz w:val="20"/>
          <w:szCs w:val="20"/>
          <w:lang w:val="id-ID"/>
        </w:rPr>
        <w:t>Comparison of the size dimensions of the image characteristics decomposed by the Haar Wavelet algorith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49"/>
        <w:gridCol w:w="1708"/>
        <w:gridCol w:w="1708"/>
      </w:tblGrid>
      <w:tr w:rsidR="000159E4" w:rsidRPr="00E14ED9" w14:paraId="3436DDF3" w14:textId="540F60B6" w:rsidTr="000159E4">
        <w:tc>
          <w:tcPr>
            <w:tcW w:w="1087" w:type="pct"/>
            <w:tcBorders>
              <w:top w:val="single" w:sz="4" w:space="0" w:color="auto"/>
              <w:bottom w:val="single" w:sz="4" w:space="0" w:color="auto"/>
            </w:tcBorders>
          </w:tcPr>
          <w:p w14:paraId="1AF96458" w14:textId="77777777" w:rsidR="000159E4" w:rsidRPr="00E14ED9" w:rsidRDefault="000159E4" w:rsidP="000E1FF1">
            <w:pPr>
              <w:jc w:val="center"/>
              <w:rPr>
                <w:rFonts w:asciiTheme="majorHAnsi" w:hAnsiTheme="majorHAnsi"/>
                <w:sz w:val="16"/>
                <w:szCs w:val="20"/>
              </w:rPr>
            </w:pPr>
            <w:r w:rsidRPr="00E14ED9">
              <w:rPr>
                <w:rFonts w:asciiTheme="majorHAnsi" w:hAnsiTheme="majorHAnsi"/>
                <w:sz w:val="16"/>
                <w:szCs w:val="20"/>
              </w:rPr>
              <w:t>Level</w:t>
            </w:r>
          </w:p>
        </w:tc>
        <w:tc>
          <w:tcPr>
            <w:tcW w:w="1956" w:type="pct"/>
            <w:tcBorders>
              <w:top w:val="single" w:sz="4" w:space="0" w:color="auto"/>
              <w:bottom w:val="single" w:sz="4" w:space="0" w:color="auto"/>
            </w:tcBorders>
          </w:tcPr>
          <w:p w14:paraId="6C8B39D7" w14:textId="450A79DE" w:rsidR="000159E4" w:rsidRPr="00E14ED9" w:rsidRDefault="00205232" w:rsidP="000E1FF1">
            <w:pPr>
              <w:jc w:val="center"/>
              <w:rPr>
                <w:rFonts w:asciiTheme="majorHAnsi" w:hAnsiTheme="majorHAnsi"/>
                <w:sz w:val="16"/>
                <w:szCs w:val="20"/>
              </w:rPr>
            </w:pPr>
            <w:r w:rsidRPr="00E14ED9">
              <w:rPr>
                <w:rFonts w:asciiTheme="majorHAnsi" w:hAnsiTheme="majorHAnsi"/>
                <w:sz w:val="16"/>
                <w:szCs w:val="20"/>
              </w:rPr>
              <w:t>Dimensions</w:t>
            </w:r>
          </w:p>
        </w:tc>
        <w:tc>
          <w:tcPr>
            <w:tcW w:w="1956" w:type="pct"/>
            <w:tcBorders>
              <w:top w:val="single" w:sz="4" w:space="0" w:color="auto"/>
              <w:bottom w:val="single" w:sz="4" w:space="0" w:color="auto"/>
            </w:tcBorders>
          </w:tcPr>
          <w:p w14:paraId="6CFE1BAD" w14:textId="553BBA8A" w:rsidR="000159E4" w:rsidRPr="00E14ED9" w:rsidRDefault="00205232" w:rsidP="000E1FF1">
            <w:pPr>
              <w:jc w:val="center"/>
              <w:rPr>
                <w:rFonts w:asciiTheme="majorHAnsi" w:hAnsiTheme="majorHAnsi"/>
                <w:sz w:val="16"/>
                <w:szCs w:val="20"/>
              </w:rPr>
            </w:pPr>
            <w:r w:rsidRPr="00E14ED9">
              <w:rPr>
                <w:rFonts w:asciiTheme="majorHAnsi" w:hAnsiTheme="majorHAnsi"/>
                <w:sz w:val="16"/>
                <w:szCs w:val="20"/>
              </w:rPr>
              <w:t>Number of Pixels</w:t>
            </w:r>
          </w:p>
        </w:tc>
      </w:tr>
      <w:tr w:rsidR="000159E4" w:rsidRPr="00E14ED9" w14:paraId="4933305B" w14:textId="6B78BBD3" w:rsidTr="000159E4">
        <w:tc>
          <w:tcPr>
            <w:tcW w:w="1087" w:type="pct"/>
            <w:tcBorders>
              <w:top w:val="single" w:sz="4" w:space="0" w:color="auto"/>
            </w:tcBorders>
          </w:tcPr>
          <w:p w14:paraId="37ED7C09" w14:textId="77777777" w:rsidR="000159E4" w:rsidRPr="00E14ED9" w:rsidRDefault="000159E4" w:rsidP="000E1FF1">
            <w:pPr>
              <w:jc w:val="center"/>
              <w:rPr>
                <w:rFonts w:asciiTheme="majorHAnsi" w:hAnsiTheme="majorHAnsi"/>
                <w:sz w:val="16"/>
                <w:szCs w:val="20"/>
                <w:lang w:val="en-ID"/>
              </w:rPr>
            </w:pPr>
            <w:r w:rsidRPr="00E14ED9">
              <w:rPr>
                <w:rFonts w:asciiTheme="majorHAnsi" w:hAnsiTheme="majorHAnsi"/>
                <w:sz w:val="16"/>
                <w:szCs w:val="20"/>
                <w:lang w:val="en-ID"/>
              </w:rPr>
              <w:t>2</w:t>
            </w:r>
          </w:p>
        </w:tc>
        <w:tc>
          <w:tcPr>
            <w:tcW w:w="1956" w:type="pct"/>
            <w:tcBorders>
              <w:top w:val="single" w:sz="4" w:space="0" w:color="auto"/>
            </w:tcBorders>
          </w:tcPr>
          <w:p w14:paraId="2CBC270F" w14:textId="77777777" w:rsidR="000159E4" w:rsidRPr="00E14ED9" w:rsidRDefault="000159E4" w:rsidP="000E1FF1">
            <w:pPr>
              <w:jc w:val="center"/>
              <w:rPr>
                <w:rFonts w:asciiTheme="majorHAnsi" w:hAnsiTheme="majorHAnsi"/>
                <w:sz w:val="16"/>
                <w:szCs w:val="20"/>
                <w:lang w:val="en-ID"/>
              </w:rPr>
            </w:pPr>
            <w:r w:rsidRPr="00E14ED9">
              <w:rPr>
                <w:rFonts w:asciiTheme="majorHAnsi" w:hAnsiTheme="majorHAnsi"/>
                <w:sz w:val="16"/>
                <w:szCs w:val="20"/>
                <w:lang w:val="en-ID"/>
              </w:rPr>
              <w:t>49x49</w:t>
            </w:r>
          </w:p>
        </w:tc>
        <w:tc>
          <w:tcPr>
            <w:tcW w:w="1956" w:type="pct"/>
            <w:tcBorders>
              <w:top w:val="single" w:sz="4" w:space="0" w:color="auto"/>
            </w:tcBorders>
          </w:tcPr>
          <w:p w14:paraId="11CA70C9" w14:textId="2B8FE6B2" w:rsidR="000159E4" w:rsidRPr="00E14ED9" w:rsidRDefault="000159E4" w:rsidP="000E1FF1">
            <w:pPr>
              <w:jc w:val="center"/>
              <w:rPr>
                <w:rFonts w:asciiTheme="majorHAnsi" w:hAnsiTheme="majorHAnsi"/>
                <w:sz w:val="16"/>
                <w:szCs w:val="20"/>
                <w:lang w:val="en-ID"/>
              </w:rPr>
            </w:pPr>
            <w:r w:rsidRPr="00E14ED9">
              <w:rPr>
                <w:rFonts w:asciiTheme="majorHAnsi" w:hAnsiTheme="majorHAnsi"/>
                <w:sz w:val="16"/>
                <w:szCs w:val="20"/>
                <w:lang w:val="en-ID"/>
              </w:rPr>
              <w:t>2.401</w:t>
            </w:r>
          </w:p>
        </w:tc>
      </w:tr>
      <w:tr w:rsidR="000159E4" w:rsidRPr="00E14ED9" w14:paraId="253A0B1D" w14:textId="1E558E7C" w:rsidTr="000159E4">
        <w:tc>
          <w:tcPr>
            <w:tcW w:w="1087" w:type="pct"/>
          </w:tcPr>
          <w:p w14:paraId="4BD2FEF4" w14:textId="77777777" w:rsidR="000159E4" w:rsidRPr="00E14ED9" w:rsidRDefault="000159E4" w:rsidP="000E1FF1">
            <w:pPr>
              <w:jc w:val="center"/>
              <w:rPr>
                <w:rFonts w:asciiTheme="majorHAnsi" w:hAnsiTheme="majorHAnsi"/>
                <w:sz w:val="16"/>
                <w:szCs w:val="20"/>
              </w:rPr>
            </w:pPr>
            <w:r w:rsidRPr="00E14ED9">
              <w:rPr>
                <w:rFonts w:asciiTheme="majorHAnsi" w:hAnsiTheme="majorHAnsi"/>
                <w:sz w:val="16"/>
                <w:szCs w:val="20"/>
              </w:rPr>
              <w:t>3</w:t>
            </w:r>
          </w:p>
        </w:tc>
        <w:tc>
          <w:tcPr>
            <w:tcW w:w="1956" w:type="pct"/>
          </w:tcPr>
          <w:p w14:paraId="788BC60E" w14:textId="77777777" w:rsidR="000159E4" w:rsidRPr="00E14ED9" w:rsidRDefault="000159E4" w:rsidP="000E1FF1">
            <w:pPr>
              <w:jc w:val="center"/>
              <w:rPr>
                <w:rFonts w:asciiTheme="majorHAnsi" w:hAnsiTheme="majorHAnsi"/>
                <w:sz w:val="16"/>
                <w:szCs w:val="20"/>
                <w:lang w:val="en-ID"/>
              </w:rPr>
            </w:pPr>
            <w:r w:rsidRPr="00E14ED9">
              <w:rPr>
                <w:rFonts w:asciiTheme="majorHAnsi" w:hAnsiTheme="majorHAnsi"/>
                <w:sz w:val="16"/>
                <w:szCs w:val="20"/>
                <w:lang w:val="en-ID"/>
              </w:rPr>
              <w:t>25x25</w:t>
            </w:r>
          </w:p>
        </w:tc>
        <w:tc>
          <w:tcPr>
            <w:tcW w:w="1956" w:type="pct"/>
          </w:tcPr>
          <w:p w14:paraId="5347FF1E" w14:textId="7BABC179" w:rsidR="000159E4" w:rsidRPr="00E14ED9" w:rsidRDefault="000159E4" w:rsidP="000E1FF1">
            <w:pPr>
              <w:jc w:val="center"/>
              <w:rPr>
                <w:rFonts w:asciiTheme="majorHAnsi" w:hAnsiTheme="majorHAnsi"/>
                <w:sz w:val="16"/>
                <w:szCs w:val="20"/>
                <w:lang w:val="en-ID"/>
              </w:rPr>
            </w:pPr>
            <w:r w:rsidRPr="00E14ED9">
              <w:rPr>
                <w:rFonts w:asciiTheme="majorHAnsi" w:hAnsiTheme="majorHAnsi"/>
                <w:sz w:val="16"/>
                <w:szCs w:val="20"/>
                <w:lang w:val="en-ID"/>
              </w:rPr>
              <w:t>625</w:t>
            </w:r>
          </w:p>
        </w:tc>
      </w:tr>
      <w:tr w:rsidR="000159E4" w:rsidRPr="00E14ED9" w14:paraId="64BFFE2A" w14:textId="0C12F419" w:rsidTr="000159E4">
        <w:tc>
          <w:tcPr>
            <w:tcW w:w="1087" w:type="pct"/>
          </w:tcPr>
          <w:p w14:paraId="3EC90D1C" w14:textId="77777777" w:rsidR="000159E4" w:rsidRPr="00E14ED9" w:rsidRDefault="000159E4" w:rsidP="000E1FF1">
            <w:pPr>
              <w:jc w:val="center"/>
              <w:rPr>
                <w:rFonts w:asciiTheme="majorHAnsi" w:hAnsiTheme="majorHAnsi"/>
                <w:sz w:val="16"/>
                <w:szCs w:val="20"/>
              </w:rPr>
            </w:pPr>
            <w:r w:rsidRPr="00E14ED9">
              <w:rPr>
                <w:rFonts w:asciiTheme="majorHAnsi" w:hAnsiTheme="majorHAnsi"/>
                <w:sz w:val="16"/>
                <w:szCs w:val="20"/>
              </w:rPr>
              <w:t>4</w:t>
            </w:r>
          </w:p>
        </w:tc>
        <w:tc>
          <w:tcPr>
            <w:tcW w:w="1956" w:type="pct"/>
          </w:tcPr>
          <w:p w14:paraId="4208C024" w14:textId="77777777" w:rsidR="000159E4" w:rsidRPr="00E14ED9" w:rsidRDefault="000159E4" w:rsidP="000E1FF1">
            <w:pPr>
              <w:jc w:val="center"/>
              <w:rPr>
                <w:rFonts w:asciiTheme="majorHAnsi" w:hAnsiTheme="majorHAnsi"/>
                <w:sz w:val="16"/>
                <w:szCs w:val="20"/>
                <w:lang w:val="en-ID"/>
              </w:rPr>
            </w:pPr>
            <w:r w:rsidRPr="00E14ED9">
              <w:rPr>
                <w:rFonts w:asciiTheme="majorHAnsi" w:hAnsiTheme="majorHAnsi"/>
                <w:sz w:val="16"/>
                <w:szCs w:val="20"/>
                <w:lang w:val="en-ID"/>
              </w:rPr>
              <w:t>13x13</w:t>
            </w:r>
          </w:p>
        </w:tc>
        <w:tc>
          <w:tcPr>
            <w:tcW w:w="1956" w:type="pct"/>
          </w:tcPr>
          <w:p w14:paraId="4E2B2086" w14:textId="1EE2DB89" w:rsidR="000159E4" w:rsidRPr="00E14ED9" w:rsidRDefault="000159E4" w:rsidP="000E1FF1">
            <w:pPr>
              <w:jc w:val="center"/>
              <w:rPr>
                <w:rFonts w:asciiTheme="majorHAnsi" w:hAnsiTheme="majorHAnsi"/>
                <w:sz w:val="16"/>
                <w:szCs w:val="20"/>
                <w:lang w:val="en-ID"/>
              </w:rPr>
            </w:pPr>
            <w:r w:rsidRPr="00E14ED9">
              <w:rPr>
                <w:rFonts w:asciiTheme="majorHAnsi" w:hAnsiTheme="majorHAnsi"/>
                <w:sz w:val="16"/>
                <w:szCs w:val="20"/>
                <w:lang w:val="en-ID"/>
              </w:rPr>
              <w:t>169</w:t>
            </w:r>
          </w:p>
        </w:tc>
      </w:tr>
      <w:tr w:rsidR="000159E4" w:rsidRPr="00E14ED9" w14:paraId="4BCAAC29" w14:textId="678B8C6B" w:rsidTr="000159E4">
        <w:tc>
          <w:tcPr>
            <w:tcW w:w="1087" w:type="pct"/>
          </w:tcPr>
          <w:p w14:paraId="34869056" w14:textId="77777777" w:rsidR="000159E4" w:rsidRPr="00E14ED9" w:rsidRDefault="000159E4" w:rsidP="000E1FF1">
            <w:pPr>
              <w:jc w:val="center"/>
              <w:rPr>
                <w:rFonts w:asciiTheme="majorHAnsi" w:hAnsiTheme="majorHAnsi"/>
                <w:sz w:val="16"/>
                <w:szCs w:val="20"/>
              </w:rPr>
            </w:pPr>
            <w:r w:rsidRPr="00E14ED9">
              <w:rPr>
                <w:rFonts w:asciiTheme="majorHAnsi" w:hAnsiTheme="majorHAnsi"/>
                <w:sz w:val="16"/>
                <w:szCs w:val="20"/>
              </w:rPr>
              <w:t>5</w:t>
            </w:r>
          </w:p>
        </w:tc>
        <w:tc>
          <w:tcPr>
            <w:tcW w:w="1956" w:type="pct"/>
          </w:tcPr>
          <w:p w14:paraId="295C0F7B" w14:textId="77777777" w:rsidR="000159E4" w:rsidRPr="00E14ED9" w:rsidRDefault="000159E4" w:rsidP="000E1FF1">
            <w:pPr>
              <w:jc w:val="center"/>
              <w:rPr>
                <w:rFonts w:asciiTheme="majorHAnsi" w:hAnsiTheme="majorHAnsi"/>
                <w:sz w:val="16"/>
                <w:szCs w:val="20"/>
                <w:lang w:val="en-ID"/>
              </w:rPr>
            </w:pPr>
            <w:r w:rsidRPr="00E14ED9">
              <w:rPr>
                <w:rFonts w:asciiTheme="majorHAnsi" w:hAnsiTheme="majorHAnsi"/>
                <w:sz w:val="16"/>
                <w:szCs w:val="20"/>
                <w:lang w:val="en-ID"/>
              </w:rPr>
              <w:t>7x7</w:t>
            </w:r>
          </w:p>
        </w:tc>
        <w:tc>
          <w:tcPr>
            <w:tcW w:w="1956" w:type="pct"/>
          </w:tcPr>
          <w:p w14:paraId="6F96D99B" w14:textId="0830081C" w:rsidR="000159E4" w:rsidRPr="00E14ED9" w:rsidRDefault="000159E4" w:rsidP="000E1FF1">
            <w:pPr>
              <w:jc w:val="center"/>
              <w:rPr>
                <w:rFonts w:asciiTheme="majorHAnsi" w:hAnsiTheme="majorHAnsi"/>
                <w:sz w:val="16"/>
                <w:szCs w:val="20"/>
                <w:lang w:val="en-ID"/>
              </w:rPr>
            </w:pPr>
            <w:r w:rsidRPr="00E14ED9">
              <w:rPr>
                <w:rFonts w:asciiTheme="majorHAnsi" w:hAnsiTheme="majorHAnsi"/>
                <w:sz w:val="16"/>
                <w:szCs w:val="20"/>
                <w:lang w:val="en-ID"/>
              </w:rPr>
              <w:t>49</w:t>
            </w:r>
          </w:p>
        </w:tc>
      </w:tr>
      <w:tr w:rsidR="000159E4" w:rsidRPr="00E14ED9" w14:paraId="66F95BA6" w14:textId="09270F5D" w:rsidTr="000159E4">
        <w:tc>
          <w:tcPr>
            <w:tcW w:w="1087" w:type="pct"/>
            <w:tcBorders>
              <w:bottom w:val="single" w:sz="4" w:space="0" w:color="auto"/>
            </w:tcBorders>
          </w:tcPr>
          <w:p w14:paraId="393B8FDD" w14:textId="77777777" w:rsidR="000159E4" w:rsidRPr="00E14ED9" w:rsidRDefault="000159E4" w:rsidP="000E1FF1">
            <w:pPr>
              <w:jc w:val="center"/>
              <w:rPr>
                <w:rFonts w:asciiTheme="majorHAnsi" w:hAnsiTheme="majorHAnsi"/>
                <w:sz w:val="16"/>
                <w:szCs w:val="20"/>
              </w:rPr>
            </w:pPr>
            <w:r w:rsidRPr="00E14ED9">
              <w:rPr>
                <w:rFonts w:asciiTheme="majorHAnsi" w:hAnsiTheme="majorHAnsi"/>
                <w:sz w:val="16"/>
                <w:szCs w:val="20"/>
              </w:rPr>
              <w:t>6</w:t>
            </w:r>
          </w:p>
        </w:tc>
        <w:tc>
          <w:tcPr>
            <w:tcW w:w="1956" w:type="pct"/>
            <w:tcBorders>
              <w:bottom w:val="single" w:sz="4" w:space="0" w:color="auto"/>
            </w:tcBorders>
          </w:tcPr>
          <w:p w14:paraId="3D0AEB80" w14:textId="77777777" w:rsidR="000159E4" w:rsidRPr="00E14ED9" w:rsidRDefault="000159E4" w:rsidP="000E1FF1">
            <w:pPr>
              <w:jc w:val="center"/>
              <w:rPr>
                <w:rFonts w:asciiTheme="majorHAnsi" w:hAnsiTheme="majorHAnsi"/>
                <w:sz w:val="16"/>
                <w:szCs w:val="20"/>
                <w:lang w:val="en-ID"/>
              </w:rPr>
            </w:pPr>
            <w:r w:rsidRPr="00E14ED9">
              <w:rPr>
                <w:rFonts w:asciiTheme="majorHAnsi" w:hAnsiTheme="majorHAnsi"/>
                <w:sz w:val="16"/>
                <w:szCs w:val="20"/>
                <w:lang w:val="en-ID"/>
              </w:rPr>
              <w:t>4x4</w:t>
            </w:r>
          </w:p>
        </w:tc>
        <w:tc>
          <w:tcPr>
            <w:tcW w:w="1956" w:type="pct"/>
            <w:tcBorders>
              <w:bottom w:val="single" w:sz="4" w:space="0" w:color="auto"/>
            </w:tcBorders>
          </w:tcPr>
          <w:p w14:paraId="3A852699" w14:textId="4FF06118" w:rsidR="000159E4" w:rsidRPr="00E14ED9" w:rsidRDefault="000159E4" w:rsidP="000E1FF1">
            <w:pPr>
              <w:jc w:val="center"/>
              <w:rPr>
                <w:rFonts w:asciiTheme="majorHAnsi" w:hAnsiTheme="majorHAnsi"/>
                <w:sz w:val="16"/>
                <w:szCs w:val="20"/>
                <w:lang w:val="en-ID"/>
              </w:rPr>
            </w:pPr>
            <w:r w:rsidRPr="00E14ED9">
              <w:rPr>
                <w:rFonts w:asciiTheme="majorHAnsi" w:hAnsiTheme="majorHAnsi"/>
                <w:sz w:val="16"/>
                <w:szCs w:val="20"/>
                <w:lang w:val="en-ID"/>
              </w:rPr>
              <w:t>16</w:t>
            </w:r>
          </w:p>
        </w:tc>
      </w:tr>
    </w:tbl>
    <w:p w14:paraId="4339D31E" w14:textId="77777777" w:rsidR="00400742" w:rsidRDefault="00400742" w:rsidP="000E1FF1">
      <w:pPr>
        <w:ind w:firstLine="741"/>
        <w:jc w:val="both"/>
        <w:rPr>
          <w:rFonts w:asciiTheme="majorHAnsi" w:hAnsiTheme="majorHAnsi"/>
          <w:sz w:val="20"/>
          <w:szCs w:val="20"/>
        </w:rPr>
      </w:pPr>
    </w:p>
    <w:p w14:paraId="6AF2643D" w14:textId="5D092769" w:rsidR="0082188C" w:rsidRPr="004D0CBB" w:rsidRDefault="00205232" w:rsidP="000E1FF1">
      <w:pPr>
        <w:ind w:firstLine="741"/>
        <w:jc w:val="both"/>
        <w:rPr>
          <w:rFonts w:asciiTheme="majorHAnsi" w:hAnsiTheme="majorHAnsi"/>
          <w:sz w:val="20"/>
          <w:szCs w:val="20"/>
        </w:rPr>
      </w:pPr>
      <w:r w:rsidRPr="00205232">
        <w:rPr>
          <w:rFonts w:asciiTheme="majorHAnsi" w:hAnsiTheme="majorHAnsi"/>
          <w:sz w:val="20"/>
          <w:szCs w:val="20"/>
        </w:rPr>
        <w:t xml:space="preserve">The division of image data into training and test data is carried out to calculate the accuracy of the classification algorithm. The method of dividing the data into </w:t>
      </w:r>
      <w:r w:rsidR="00815DF6">
        <w:rPr>
          <w:rFonts w:asciiTheme="majorHAnsi" w:hAnsiTheme="majorHAnsi"/>
          <w:sz w:val="20"/>
          <w:szCs w:val="20"/>
        </w:rPr>
        <w:t>two</w:t>
      </w:r>
      <w:r w:rsidRPr="00205232">
        <w:rPr>
          <w:rFonts w:asciiTheme="majorHAnsi" w:hAnsiTheme="majorHAnsi"/>
          <w:sz w:val="20"/>
          <w:szCs w:val="20"/>
        </w:rPr>
        <w:t xml:space="preserve"> parts uses KFold Cross</w:t>
      </w:r>
      <w:r w:rsidR="00815DF6">
        <w:rPr>
          <w:rFonts w:asciiTheme="majorHAnsi" w:hAnsiTheme="majorHAnsi"/>
          <w:sz w:val="20"/>
          <w:szCs w:val="20"/>
        </w:rPr>
        <w:t>-</w:t>
      </w:r>
      <w:r w:rsidRPr="00205232">
        <w:rPr>
          <w:rFonts w:asciiTheme="majorHAnsi" w:hAnsiTheme="majorHAnsi"/>
          <w:sz w:val="20"/>
          <w:szCs w:val="20"/>
        </w:rPr>
        <w:t xml:space="preserve">Validation. The K value in the algorithm states the number of data divisions into K parts. The </w:t>
      </w:r>
      <w:r w:rsidR="00DB5EC3">
        <w:rPr>
          <w:rFonts w:asciiTheme="majorHAnsi" w:hAnsiTheme="majorHAnsi"/>
          <w:sz w:val="20"/>
          <w:szCs w:val="20"/>
        </w:rPr>
        <w:t>K constant in this study was used with a value of 5, so</w:t>
      </w:r>
      <w:r w:rsidRPr="00205232">
        <w:rPr>
          <w:rFonts w:asciiTheme="majorHAnsi" w:hAnsiTheme="majorHAnsi"/>
          <w:sz w:val="20"/>
          <w:szCs w:val="20"/>
        </w:rPr>
        <w:t xml:space="preserve"> the</w:t>
      </w:r>
      <w:r>
        <w:rPr>
          <w:rFonts w:asciiTheme="majorHAnsi" w:hAnsiTheme="majorHAnsi"/>
          <w:sz w:val="20"/>
          <w:szCs w:val="20"/>
        </w:rPr>
        <w:t xml:space="preserve"> </w:t>
      </w:r>
      <w:r w:rsidRPr="00205232">
        <w:rPr>
          <w:rFonts w:asciiTheme="majorHAnsi" w:hAnsiTheme="majorHAnsi"/>
          <w:sz w:val="20"/>
          <w:szCs w:val="20"/>
        </w:rPr>
        <w:t>310</w:t>
      </w:r>
      <w:r>
        <w:rPr>
          <w:rFonts w:asciiTheme="majorHAnsi" w:hAnsiTheme="majorHAnsi"/>
          <w:sz w:val="20"/>
          <w:szCs w:val="20"/>
        </w:rPr>
        <w:t xml:space="preserve"> </w:t>
      </w:r>
      <w:r w:rsidRPr="00205232">
        <w:rPr>
          <w:rFonts w:asciiTheme="majorHAnsi" w:hAnsiTheme="majorHAnsi"/>
          <w:sz w:val="20"/>
          <w:szCs w:val="20"/>
        </w:rPr>
        <w:t xml:space="preserve">image data were divided into </w:t>
      </w:r>
      <w:r w:rsidR="00815DF6">
        <w:rPr>
          <w:rFonts w:asciiTheme="majorHAnsi" w:hAnsiTheme="majorHAnsi"/>
          <w:sz w:val="20"/>
          <w:szCs w:val="20"/>
        </w:rPr>
        <w:t>five</w:t>
      </w:r>
      <w:r w:rsidRPr="00205232">
        <w:rPr>
          <w:rFonts w:asciiTheme="majorHAnsi" w:hAnsiTheme="majorHAnsi"/>
          <w:sz w:val="20"/>
          <w:szCs w:val="20"/>
        </w:rPr>
        <w:t xml:space="preserve"> parts. A total of 4 parts of the data are used as training data, while </w:t>
      </w:r>
      <w:r w:rsidR="00815DF6">
        <w:rPr>
          <w:rFonts w:asciiTheme="majorHAnsi" w:hAnsiTheme="majorHAnsi"/>
          <w:sz w:val="20"/>
          <w:szCs w:val="20"/>
        </w:rPr>
        <w:t>one</w:t>
      </w:r>
      <w:r w:rsidRPr="00205232">
        <w:rPr>
          <w:rFonts w:asciiTheme="majorHAnsi" w:hAnsiTheme="majorHAnsi"/>
          <w:sz w:val="20"/>
          <w:szCs w:val="20"/>
        </w:rPr>
        <w:t xml:space="preserve"> other is used as test data. After the accuracy value is obtained, it is continued with </w:t>
      </w:r>
      <w:r w:rsidR="00815DF6">
        <w:rPr>
          <w:rFonts w:asciiTheme="majorHAnsi" w:hAnsiTheme="majorHAnsi"/>
          <w:sz w:val="20"/>
          <w:szCs w:val="20"/>
        </w:rPr>
        <w:t>one</w:t>
      </w:r>
      <w:r w:rsidRPr="00205232">
        <w:rPr>
          <w:rFonts w:asciiTheme="majorHAnsi" w:hAnsiTheme="majorHAnsi"/>
          <w:sz w:val="20"/>
          <w:szCs w:val="20"/>
        </w:rPr>
        <w:t xml:space="preserve"> other part used as test data</w:t>
      </w:r>
      <w:r w:rsidR="00DB5EC3">
        <w:rPr>
          <w:rFonts w:asciiTheme="majorHAnsi" w:hAnsiTheme="majorHAnsi"/>
          <w:sz w:val="20"/>
          <w:szCs w:val="20"/>
        </w:rPr>
        <w:t>;</w:t>
      </w:r>
      <w:r w:rsidRPr="00205232">
        <w:rPr>
          <w:rFonts w:asciiTheme="majorHAnsi" w:hAnsiTheme="majorHAnsi"/>
          <w:sz w:val="20"/>
          <w:szCs w:val="20"/>
        </w:rPr>
        <w:t xml:space="preserve"> this is done up to 5 parts of the data to become test data</w:t>
      </w:r>
      <w:r w:rsidR="0082188C">
        <w:rPr>
          <w:rFonts w:asciiTheme="majorHAnsi" w:hAnsiTheme="majorHAnsi"/>
          <w:sz w:val="20"/>
          <w:szCs w:val="20"/>
        </w:rPr>
        <w:t xml:space="preserve">. </w:t>
      </w:r>
    </w:p>
    <w:p w14:paraId="6FFC58AA" w14:textId="490DC5B4" w:rsidR="0082188C" w:rsidRPr="000C27D8" w:rsidRDefault="00205232" w:rsidP="000E1FF1">
      <w:pPr>
        <w:ind w:firstLine="741"/>
        <w:jc w:val="both"/>
        <w:rPr>
          <w:rFonts w:asciiTheme="majorHAnsi" w:hAnsiTheme="majorHAnsi"/>
          <w:sz w:val="20"/>
          <w:szCs w:val="20"/>
        </w:rPr>
      </w:pPr>
      <w:r w:rsidRPr="00205232">
        <w:rPr>
          <w:rFonts w:asciiTheme="majorHAnsi" w:hAnsiTheme="majorHAnsi"/>
          <w:sz w:val="20"/>
          <w:szCs w:val="20"/>
        </w:rPr>
        <w:t>The accuracy of facial image classification results using the KNN algorithm obtained as many as 25 accurac</w:t>
      </w:r>
      <w:r w:rsidR="00DB5EC3">
        <w:rPr>
          <w:rFonts w:asciiTheme="majorHAnsi" w:hAnsiTheme="majorHAnsi"/>
          <w:sz w:val="20"/>
          <w:szCs w:val="20"/>
        </w:rPr>
        <w:t>ies</w:t>
      </w:r>
      <w:r w:rsidRPr="00205232">
        <w:rPr>
          <w:rFonts w:asciiTheme="majorHAnsi" w:hAnsiTheme="majorHAnsi"/>
          <w:sz w:val="20"/>
          <w:szCs w:val="20"/>
        </w:rPr>
        <w:t>. The accuracy value is obtained from each level of the Haar Wavelet decomposition resulting in 5 accuracy values based on the distribution of KFold Cross Validation data with a K value</w:t>
      </w:r>
      <w:r w:rsidR="00DB5EC3">
        <w:rPr>
          <w:rFonts w:asciiTheme="majorHAnsi" w:hAnsiTheme="majorHAnsi"/>
          <w:sz w:val="20"/>
          <w:szCs w:val="20"/>
        </w:rPr>
        <w:t xml:space="preserve"> is</w:t>
      </w:r>
      <w:r w:rsidRPr="00205232">
        <w:rPr>
          <w:rFonts w:asciiTheme="majorHAnsi" w:hAnsiTheme="majorHAnsi"/>
          <w:sz w:val="20"/>
          <w:szCs w:val="20"/>
        </w:rPr>
        <w:t xml:space="preserve"> 5. Meanwhile</w:t>
      </w:r>
      <w:r w:rsidR="00DB5EC3">
        <w:rPr>
          <w:rFonts w:asciiTheme="majorHAnsi" w:hAnsiTheme="majorHAnsi"/>
          <w:sz w:val="20"/>
          <w:szCs w:val="20"/>
        </w:rPr>
        <w:t>,</w:t>
      </w:r>
      <w:r w:rsidRPr="00205232">
        <w:rPr>
          <w:rFonts w:asciiTheme="majorHAnsi" w:hAnsiTheme="majorHAnsi"/>
          <w:sz w:val="20"/>
          <w:szCs w:val="20"/>
        </w:rPr>
        <w:t xml:space="preserve"> the constant value of the KNN algorithm is 3. </w:t>
      </w:r>
      <w:r w:rsidR="00DB5EC3">
        <w:rPr>
          <w:rFonts w:asciiTheme="majorHAnsi" w:hAnsiTheme="majorHAnsi"/>
          <w:sz w:val="20"/>
          <w:szCs w:val="20"/>
        </w:rPr>
        <w:t>A c</w:t>
      </w:r>
      <w:r w:rsidRPr="00205232">
        <w:rPr>
          <w:rFonts w:asciiTheme="majorHAnsi" w:hAnsiTheme="majorHAnsi"/>
          <w:sz w:val="20"/>
          <w:szCs w:val="20"/>
        </w:rPr>
        <w:t>omparison of the accuracy of each decomposition level and each KFold is presented in</w:t>
      </w:r>
      <w:r w:rsidR="0082188C">
        <w:rPr>
          <w:rFonts w:asciiTheme="majorHAnsi" w:hAnsiTheme="majorHAnsi"/>
          <w:sz w:val="20"/>
          <w:szCs w:val="20"/>
        </w:rPr>
        <w:t xml:space="preserve"> </w:t>
      </w:r>
      <w:r w:rsidR="00EC60B5">
        <w:rPr>
          <w:rFonts w:asciiTheme="majorHAnsi" w:hAnsiTheme="majorHAnsi"/>
          <w:sz w:val="20"/>
          <w:szCs w:val="20"/>
        </w:rPr>
        <w:fldChar w:fldCharType="begin"/>
      </w:r>
      <w:r w:rsidR="00EC60B5">
        <w:rPr>
          <w:rFonts w:asciiTheme="majorHAnsi" w:hAnsiTheme="majorHAnsi"/>
          <w:sz w:val="20"/>
          <w:szCs w:val="20"/>
        </w:rPr>
        <w:instrText xml:space="preserve"> REF _Ref136597686 \h </w:instrText>
      </w:r>
      <w:r w:rsidR="00EC60B5">
        <w:rPr>
          <w:rFonts w:asciiTheme="majorHAnsi" w:hAnsiTheme="majorHAnsi"/>
          <w:sz w:val="20"/>
          <w:szCs w:val="20"/>
        </w:rPr>
      </w:r>
      <w:r w:rsidR="00EC60B5">
        <w:rPr>
          <w:rFonts w:asciiTheme="majorHAnsi" w:hAnsiTheme="majorHAnsi"/>
          <w:sz w:val="20"/>
          <w:szCs w:val="20"/>
        </w:rPr>
        <w:fldChar w:fldCharType="separate"/>
      </w:r>
      <w:r w:rsidR="000D7E36" w:rsidRPr="004A371C">
        <w:rPr>
          <w:rFonts w:asciiTheme="majorHAnsi" w:hAnsiTheme="majorHAnsi"/>
          <w:sz w:val="20"/>
          <w:szCs w:val="20"/>
          <w:lang w:val="id-ID"/>
        </w:rPr>
        <w:t xml:space="preserve">Table </w:t>
      </w:r>
      <w:r w:rsidR="000D7E36">
        <w:rPr>
          <w:rFonts w:asciiTheme="majorHAnsi" w:hAnsiTheme="majorHAnsi"/>
          <w:noProof/>
          <w:sz w:val="20"/>
          <w:szCs w:val="20"/>
          <w:lang w:val="id-ID"/>
        </w:rPr>
        <w:t>2</w:t>
      </w:r>
      <w:r w:rsidR="00EC60B5">
        <w:rPr>
          <w:rFonts w:asciiTheme="majorHAnsi" w:hAnsiTheme="majorHAnsi"/>
          <w:sz w:val="20"/>
          <w:szCs w:val="20"/>
        </w:rPr>
        <w:fldChar w:fldCharType="end"/>
      </w:r>
      <w:r w:rsidR="0082188C">
        <w:rPr>
          <w:rFonts w:asciiTheme="majorHAnsi" w:hAnsiTheme="majorHAnsi"/>
          <w:sz w:val="20"/>
          <w:szCs w:val="20"/>
        </w:rPr>
        <w:t xml:space="preserve">. </w:t>
      </w:r>
    </w:p>
    <w:p w14:paraId="3EE2702A" w14:textId="33E2ECE8" w:rsidR="0082188C" w:rsidRDefault="0082188C" w:rsidP="000E1FF1">
      <w:pPr>
        <w:jc w:val="both"/>
        <w:rPr>
          <w:rFonts w:asciiTheme="majorHAnsi" w:hAnsiTheme="majorHAnsi"/>
          <w:b/>
          <w:sz w:val="20"/>
          <w:szCs w:val="20"/>
          <w:lang w:val="id-ID"/>
        </w:rPr>
      </w:pPr>
    </w:p>
    <w:p w14:paraId="6C23D74E" w14:textId="7739126B" w:rsidR="004A371C" w:rsidRPr="004A371C" w:rsidRDefault="004A371C" w:rsidP="000E1FF1">
      <w:pPr>
        <w:jc w:val="center"/>
        <w:rPr>
          <w:rFonts w:asciiTheme="majorHAnsi" w:hAnsiTheme="majorHAnsi"/>
          <w:sz w:val="20"/>
          <w:szCs w:val="20"/>
          <w:lang w:val="id-ID"/>
        </w:rPr>
      </w:pPr>
      <w:bookmarkStart w:id="6" w:name="_Ref136597686"/>
      <w:r w:rsidRPr="004A371C">
        <w:rPr>
          <w:rFonts w:asciiTheme="majorHAnsi" w:hAnsiTheme="majorHAnsi"/>
          <w:sz w:val="20"/>
          <w:szCs w:val="20"/>
          <w:lang w:val="id-ID"/>
        </w:rPr>
        <w:t xml:space="preserve">Table </w:t>
      </w:r>
      <w:r w:rsidRPr="004A371C">
        <w:rPr>
          <w:rFonts w:asciiTheme="majorHAnsi" w:hAnsiTheme="majorHAnsi"/>
          <w:sz w:val="20"/>
          <w:szCs w:val="20"/>
          <w:lang w:val="id-ID"/>
        </w:rPr>
        <w:fldChar w:fldCharType="begin"/>
      </w:r>
      <w:r w:rsidRPr="004A371C">
        <w:rPr>
          <w:rFonts w:asciiTheme="majorHAnsi" w:hAnsiTheme="majorHAnsi"/>
          <w:sz w:val="20"/>
          <w:szCs w:val="20"/>
          <w:lang w:val="id-ID"/>
        </w:rPr>
        <w:instrText xml:space="preserve"> SEQ Table \* ARABIC </w:instrText>
      </w:r>
      <w:r w:rsidRPr="004A371C">
        <w:rPr>
          <w:rFonts w:asciiTheme="majorHAnsi" w:hAnsiTheme="majorHAnsi"/>
          <w:sz w:val="20"/>
          <w:szCs w:val="20"/>
          <w:lang w:val="id-ID"/>
        </w:rPr>
        <w:fldChar w:fldCharType="separate"/>
      </w:r>
      <w:r w:rsidR="000D7E36">
        <w:rPr>
          <w:rFonts w:asciiTheme="majorHAnsi" w:hAnsiTheme="majorHAnsi"/>
          <w:noProof/>
          <w:sz w:val="20"/>
          <w:szCs w:val="20"/>
          <w:lang w:val="id-ID"/>
        </w:rPr>
        <w:t>2</w:t>
      </w:r>
      <w:r w:rsidRPr="004A371C">
        <w:rPr>
          <w:rFonts w:asciiTheme="majorHAnsi" w:hAnsiTheme="majorHAnsi"/>
          <w:sz w:val="20"/>
          <w:szCs w:val="20"/>
          <w:lang w:val="id-ID"/>
        </w:rPr>
        <w:fldChar w:fldCharType="end"/>
      </w:r>
      <w:bookmarkEnd w:id="6"/>
      <w:r w:rsidRPr="004A371C">
        <w:rPr>
          <w:rFonts w:asciiTheme="majorHAnsi" w:hAnsiTheme="majorHAnsi"/>
          <w:sz w:val="20"/>
          <w:szCs w:val="20"/>
          <w:lang w:val="id-ID"/>
        </w:rPr>
        <w:t xml:space="preserve">. </w:t>
      </w:r>
      <w:r w:rsidR="00205232" w:rsidRPr="00205232">
        <w:rPr>
          <w:rFonts w:asciiTheme="majorHAnsi" w:hAnsiTheme="majorHAnsi"/>
          <w:sz w:val="20"/>
          <w:szCs w:val="20"/>
          <w:lang w:val="id-ID"/>
        </w:rPr>
        <w:t>Comparison of the results of the accuracy of each level of Haar Wavelet decomposition for each Fold using the KNN classification algorith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712"/>
        <w:gridCol w:w="1103"/>
        <w:gridCol w:w="1550"/>
      </w:tblGrid>
      <w:tr w:rsidR="002E311F" w:rsidRPr="00E14ED9" w14:paraId="364AFA96" w14:textId="77777777" w:rsidTr="00400742">
        <w:trPr>
          <w:tblHeader/>
        </w:trPr>
        <w:tc>
          <w:tcPr>
            <w:tcW w:w="1961" w:type="pct"/>
            <w:tcBorders>
              <w:top w:val="single" w:sz="4" w:space="0" w:color="auto"/>
              <w:bottom w:val="single" w:sz="4" w:space="0" w:color="auto"/>
            </w:tcBorders>
          </w:tcPr>
          <w:p w14:paraId="0E828A6F" w14:textId="0C5F77F1" w:rsidR="002E311F" w:rsidRPr="00E14ED9" w:rsidRDefault="00185CFD" w:rsidP="000E1FF1">
            <w:pPr>
              <w:jc w:val="center"/>
              <w:rPr>
                <w:rFonts w:asciiTheme="majorHAnsi" w:hAnsiTheme="majorHAnsi"/>
                <w:sz w:val="16"/>
                <w:szCs w:val="18"/>
              </w:rPr>
            </w:pPr>
            <w:r w:rsidRPr="00E14ED9">
              <w:rPr>
                <w:rFonts w:asciiTheme="majorHAnsi" w:hAnsiTheme="majorHAnsi"/>
                <w:sz w:val="16"/>
                <w:szCs w:val="18"/>
              </w:rPr>
              <w:t>Decomposition Levels</w:t>
            </w:r>
          </w:p>
        </w:tc>
        <w:tc>
          <w:tcPr>
            <w:tcW w:w="1263" w:type="pct"/>
            <w:tcBorders>
              <w:top w:val="single" w:sz="4" w:space="0" w:color="auto"/>
              <w:bottom w:val="single" w:sz="4" w:space="0" w:color="auto"/>
            </w:tcBorders>
          </w:tcPr>
          <w:p w14:paraId="410571E2" w14:textId="77777777" w:rsidR="002E311F" w:rsidRPr="00E14ED9" w:rsidRDefault="002E311F" w:rsidP="000E1FF1">
            <w:pPr>
              <w:jc w:val="center"/>
              <w:rPr>
                <w:rFonts w:asciiTheme="majorHAnsi" w:hAnsiTheme="majorHAnsi"/>
                <w:sz w:val="16"/>
                <w:szCs w:val="18"/>
              </w:rPr>
            </w:pPr>
            <w:r w:rsidRPr="00E14ED9">
              <w:rPr>
                <w:rFonts w:asciiTheme="majorHAnsi" w:hAnsiTheme="majorHAnsi"/>
                <w:sz w:val="16"/>
                <w:szCs w:val="18"/>
              </w:rPr>
              <w:t>Fold</w:t>
            </w:r>
          </w:p>
        </w:tc>
        <w:tc>
          <w:tcPr>
            <w:tcW w:w="1775" w:type="pct"/>
            <w:tcBorders>
              <w:top w:val="single" w:sz="4" w:space="0" w:color="auto"/>
              <w:bottom w:val="single" w:sz="4" w:space="0" w:color="auto"/>
            </w:tcBorders>
          </w:tcPr>
          <w:p w14:paraId="08EEAF5D" w14:textId="7A16EF13" w:rsidR="002E311F" w:rsidRPr="00E14ED9" w:rsidRDefault="00185CFD" w:rsidP="000E1FF1">
            <w:pPr>
              <w:jc w:val="center"/>
              <w:rPr>
                <w:rFonts w:asciiTheme="majorHAnsi" w:hAnsiTheme="majorHAnsi"/>
                <w:sz w:val="16"/>
                <w:szCs w:val="18"/>
              </w:rPr>
            </w:pPr>
            <w:r w:rsidRPr="00E14ED9">
              <w:rPr>
                <w:rFonts w:asciiTheme="majorHAnsi" w:hAnsiTheme="majorHAnsi"/>
                <w:sz w:val="16"/>
                <w:szCs w:val="18"/>
              </w:rPr>
              <w:t>Accuracy (%)</w:t>
            </w:r>
          </w:p>
        </w:tc>
      </w:tr>
      <w:tr w:rsidR="002E311F" w:rsidRPr="00E14ED9" w14:paraId="52709436" w14:textId="77777777" w:rsidTr="00B32C9E">
        <w:tc>
          <w:tcPr>
            <w:tcW w:w="1961" w:type="pct"/>
            <w:tcBorders>
              <w:top w:val="single" w:sz="4" w:space="0" w:color="auto"/>
            </w:tcBorders>
          </w:tcPr>
          <w:p w14:paraId="757C21E8" w14:textId="77777777" w:rsidR="002E311F" w:rsidRPr="00E14ED9" w:rsidRDefault="002E311F" w:rsidP="000E1FF1">
            <w:pPr>
              <w:jc w:val="center"/>
              <w:rPr>
                <w:rFonts w:asciiTheme="majorHAnsi" w:hAnsiTheme="majorHAnsi"/>
                <w:sz w:val="16"/>
                <w:szCs w:val="18"/>
                <w:lang w:val="en-ID"/>
              </w:rPr>
            </w:pPr>
          </w:p>
        </w:tc>
        <w:tc>
          <w:tcPr>
            <w:tcW w:w="1263" w:type="pct"/>
            <w:tcBorders>
              <w:top w:val="single" w:sz="4" w:space="0" w:color="auto"/>
            </w:tcBorders>
          </w:tcPr>
          <w:p w14:paraId="362DC42F"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1</w:t>
            </w:r>
          </w:p>
        </w:tc>
        <w:tc>
          <w:tcPr>
            <w:tcW w:w="1775" w:type="pct"/>
            <w:tcBorders>
              <w:top w:val="single" w:sz="4" w:space="0" w:color="auto"/>
            </w:tcBorders>
          </w:tcPr>
          <w:p w14:paraId="14CBFF24"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7</w:t>
            </w:r>
          </w:p>
        </w:tc>
      </w:tr>
      <w:tr w:rsidR="002E311F" w:rsidRPr="00E14ED9" w14:paraId="22EEE893" w14:textId="77777777" w:rsidTr="00B32C9E">
        <w:tc>
          <w:tcPr>
            <w:tcW w:w="1961" w:type="pct"/>
          </w:tcPr>
          <w:p w14:paraId="43F2C27E" w14:textId="77777777" w:rsidR="002E311F" w:rsidRPr="00E14ED9" w:rsidRDefault="002E311F" w:rsidP="000E1FF1">
            <w:pPr>
              <w:jc w:val="center"/>
              <w:rPr>
                <w:rFonts w:asciiTheme="majorHAnsi" w:hAnsiTheme="majorHAnsi"/>
                <w:sz w:val="16"/>
                <w:szCs w:val="18"/>
                <w:lang w:val="en-ID"/>
              </w:rPr>
            </w:pPr>
          </w:p>
        </w:tc>
        <w:tc>
          <w:tcPr>
            <w:tcW w:w="1263" w:type="pct"/>
          </w:tcPr>
          <w:p w14:paraId="531C44AC"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2</w:t>
            </w:r>
          </w:p>
        </w:tc>
        <w:tc>
          <w:tcPr>
            <w:tcW w:w="1775" w:type="pct"/>
          </w:tcPr>
          <w:p w14:paraId="7E835FB6"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6</w:t>
            </w:r>
          </w:p>
        </w:tc>
      </w:tr>
      <w:tr w:rsidR="002E311F" w:rsidRPr="00E14ED9" w14:paraId="5856E756" w14:textId="77777777" w:rsidTr="00B32C9E">
        <w:tc>
          <w:tcPr>
            <w:tcW w:w="1961" w:type="pct"/>
          </w:tcPr>
          <w:p w14:paraId="425D17C9"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2</w:t>
            </w:r>
          </w:p>
        </w:tc>
        <w:tc>
          <w:tcPr>
            <w:tcW w:w="1263" w:type="pct"/>
          </w:tcPr>
          <w:p w14:paraId="08663F55"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3</w:t>
            </w:r>
          </w:p>
        </w:tc>
        <w:tc>
          <w:tcPr>
            <w:tcW w:w="1775" w:type="pct"/>
          </w:tcPr>
          <w:p w14:paraId="55985407"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4</w:t>
            </w:r>
          </w:p>
        </w:tc>
      </w:tr>
      <w:tr w:rsidR="002E311F" w:rsidRPr="00E14ED9" w14:paraId="45352D2E" w14:textId="77777777" w:rsidTr="00B32C9E">
        <w:tc>
          <w:tcPr>
            <w:tcW w:w="1961" w:type="pct"/>
          </w:tcPr>
          <w:p w14:paraId="18F5C635" w14:textId="77777777" w:rsidR="002E311F" w:rsidRPr="00E14ED9" w:rsidRDefault="002E311F" w:rsidP="000E1FF1">
            <w:pPr>
              <w:jc w:val="center"/>
              <w:rPr>
                <w:rFonts w:asciiTheme="majorHAnsi" w:hAnsiTheme="majorHAnsi"/>
                <w:sz w:val="16"/>
                <w:szCs w:val="18"/>
                <w:lang w:val="en-ID"/>
              </w:rPr>
            </w:pPr>
          </w:p>
        </w:tc>
        <w:tc>
          <w:tcPr>
            <w:tcW w:w="1263" w:type="pct"/>
          </w:tcPr>
          <w:p w14:paraId="27C18B50"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4</w:t>
            </w:r>
          </w:p>
        </w:tc>
        <w:tc>
          <w:tcPr>
            <w:tcW w:w="1775" w:type="pct"/>
          </w:tcPr>
          <w:p w14:paraId="470A4E69"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8</w:t>
            </w:r>
          </w:p>
        </w:tc>
      </w:tr>
      <w:tr w:rsidR="002E311F" w:rsidRPr="00E14ED9" w14:paraId="054CCD6B" w14:textId="77777777" w:rsidTr="00B32C9E">
        <w:tc>
          <w:tcPr>
            <w:tcW w:w="1961" w:type="pct"/>
            <w:tcBorders>
              <w:bottom w:val="single" w:sz="4" w:space="0" w:color="auto"/>
            </w:tcBorders>
          </w:tcPr>
          <w:p w14:paraId="24130CEA" w14:textId="77777777" w:rsidR="002E311F" w:rsidRPr="00E14ED9" w:rsidRDefault="002E311F" w:rsidP="000E1FF1">
            <w:pPr>
              <w:jc w:val="center"/>
              <w:rPr>
                <w:rFonts w:asciiTheme="majorHAnsi" w:hAnsiTheme="majorHAnsi"/>
                <w:sz w:val="16"/>
                <w:szCs w:val="18"/>
                <w:lang w:val="en-ID"/>
              </w:rPr>
            </w:pPr>
          </w:p>
        </w:tc>
        <w:tc>
          <w:tcPr>
            <w:tcW w:w="1263" w:type="pct"/>
            <w:tcBorders>
              <w:bottom w:val="single" w:sz="4" w:space="0" w:color="auto"/>
            </w:tcBorders>
          </w:tcPr>
          <w:p w14:paraId="09E32043"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5</w:t>
            </w:r>
          </w:p>
        </w:tc>
        <w:tc>
          <w:tcPr>
            <w:tcW w:w="1775" w:type="pct"/>
            <w:tcBorders>
              <w:bottom w:val="single" w:sz="4" w:space="0" w:color="auto"/>
            </w:tcBorders>
          </w:tcPr>
          <w:p w14:paraId="6959671B"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8</w:t>
            </w:r>
          </w:p>
        </w:tc>
      </w:tr>
      <w:tr w:rsidR="002E311F" w:rsidRPr="00E14ED9" w14:paraId="3D968B0E"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single" w:sz="4" w:space="0" w:color="auto"/>
              <w:left w:val="nil"/>
              <w:bottom w:val="nil"/>
              <w:right w:val="nil"/>
            </w:tcBorders>
          </w:tcPr>
          <w:p w14:paraId="6E7131D3" w14:textId="77777777" w:rsidR="002E311F" w:rsidRPr="00E14ED9" w:rsidRDefault="002E311F" w:rsidP="000E1FF1">
            <w:pPr>
              <w:jc w:val="center"/>
              <w:rPr>
                <w:rFonts w:asciiTheme="majorHAnsi" w:hAnsiTheme="majorHAnsi"/>
                <w:sz w:val="16"/>
                <w:szCs w:val="18"/>
                <w:lang w:val="en-ID"/>
              </w:rPr>
            </w:pPr>
          </w:p>
        </w:tc>
        <w:tc>
          <w:tcPr>
            <w:tcW w:w="1263" w:type="pct"/>
            <w:tcBorders>
              <w:top w:val="single" w:sz="4" w:space="0" w:color="auto"/>
              <w:left w:val="nil"/>
              <w:bottom w:val="nil"/>
              <w:right w:val="nil"/>
            </w:tcBorders>
          </w:tcPr>
          <w:p w14:paraId="07914F16"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1</w:t>
            </w:r>
          </w:p>
        </w:tc>
        <w:tc>
          <w:tcPr>
            <w:tcW w:w="1775" w:type="pct"/>
            <w:tcBorders>
              <w:top w:val="single" w:sz="4" w:space="0" w:color="auto"/>
              <w:left w:val="nil"/>
              <w:bottom w:val="nil"/>
              <w:right w:val="nil"/>
            </w:tcBorders>
          </w:tcPr>
          <w:p w14:paraId="6C93B3F7"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5</w:t>
            </w:r>
          </w:p>
        </w:tc>
      </w:tr>
      <w:tr w:rsidR="002E311F" w:rsidRPr="00E14ED9" w14:paraId="3EC7B8E5"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53617BD1"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nil"/>
              <w:right w:val="nil"/>
            </w:tcBorders>
          </w:tcPr>
          <w:p w14:paraId="5DD7D1B2"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2</w:t>
            </w:r>
          </w:p>
        </w:tc>
        <w:tc>
          <w:tcPr>
            <w:tcW w:w="1775" w:type="pct"/>
            <w:tcBorders>
              <w:top w:val="nil"/>
              <w:left w:val="nil"/>
              <w:bottom w:val="nil"/>
              <w:right w:val="nil"/>
            </w:tcBorders>
          </w:tcPr>
          <w:p w14:paraId="3B949286"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6</w:t>
            </w:r>
          </w:p>
        </w:tc>
      </w:tr>
      <w:tr w:rsidR="002E311F" w:rsidRPr="00E14ED9" w14:paraId="599C1C27"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0F0CF911"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3</w:t>
            </w:r>
          </w:p>
        </w:tc>
        <w:tc>
          <w:tcPr>
            <w:tcW w:w="1263" w:type="pct"/>
            <w:tcBorders>
              <w:top w:val="nil"/>
              <w:left w:val="nil"/>
              <w:bottom w:val="nil"/>
              <w:right w:val="nil"/>
            </w:tcBorders>
          </w:tcPr>
          <w:p w14:paraId="7FBBCCC6"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3</w:t>
            </w:r>
          </w:p>
        </w:tc>
        <w:tc>
          <w:tcPr>
            <w:tcW w:w="1775" w:type="pct"/>
            <w:tcBorders>
              <w:top w:val="nil"/>
              <w:left w:val="nil"/>
              <w:bottom w:val="nil"/>
              <w:right w:val="nil"/>
            </w:tcBorders>
          </w:tcPr>
          <w:p w14:paraId="62ABD2B2"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4</w:t>
            </w:r>
          </w:p>
        </w:tc>
      </w:tr>
      <w:tr w:rsidR="002E311F" w:rsidRPr="00E14ED9" w14:paraId="5CAE0317"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54F0E101"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nil"/>
              <w:right w:val="nil"/>
            </w:tcBorders>
          </w:tcPr>
          <w:p w14:paraId="37F4BF3A"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4</w:t>
            </w:r>
          </w:p>
        </w:tc>
        <w:tc>
          <w:tcPr>
            <w:tcW w:w="1775" w:type="pct"/>
            <w:tcBorders>
              <w:top w:val="nil"/>
              <w:left w:val="nil"/>
              <w:bottom w:val="nil"/>
              <w:right w:val="nil"/>
            </w:tcBorders>
          </w:tcPr>
          <w:p w14:paraId="4358E212"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6</w:t>
            </w:r>
          </w:p>
        </w:tc>
      </w:tr>
      <w:tr w:rsidR="002E311F" w:rsidRPr="00E14ED9" w14:paraId="4379DEAB"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single" w:sz="4" w:space="0" w:color="auto"/>
              <w:right w:val="nil"/>
            </w:tcBorders>
          </w:tcPr>
          <w:p w14:paraId="1AB9691E"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single" w:sz="4" w:space="0" w:color="auto"/>
              <w:right w:val="nil"/>
            </w:tcBorders>
          </w:tcPr>
          <w:p w14:paraId="56025C9E"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5</w:t>
            </w:r>
          </w:p>
        </w:tc>
        <w:tc>
          <w:tcPr>
            <w:tcW w:w="1775" w:type="pct"/>
            <w:tcBorders>
              <w:top w:val="nil"/>
              <w:left w:val="nil"/>
              <w:bottom w:val="single" w:sz="4" w:space="0" w:color="auto"/>
              <w:right w:val="nil"/>
            </w:tcBorders>
          </w:tcPr>
          <w:p w14:paraId="33A8067F"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8</w:t>
            </w:r>
          </w:p>
        </w:tc>
      </w:tr>
      <w:tr w:rsidR="002E311F" w:rsidRPr="00E14ED9" w14:paraId="29038DA6"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single" w:sz="4" w:space="0" w:color="auto"/>
              <w:left w:val="nil"/>
              <w:bottom w:val="nil"/>
              <w:right w:val="nil"/>
            </w:tcBorders>
          </w:tcPr>
          <w:p w14:paraId="356027E7" w14:textId="77777777" w:rsidR="002E311F" w:rsidRPr="00E14ED9" w:rsidRDefault="002E311F" w:rsidP="000E1FF1">
            <w:pPr>
              <w:jc w:val="center"/>
              <w:rPr>
                <w:rFonts w:asciiTheme="majorHAnsi" w:hAnsiTheme="majorHAnsi"/>
                <w:sz w:val="16"/>
                <w:szCs w:val="18"/>
                <w:lang w:val="en-ID"/>
              </w:rPr>
            </w:pPr>
          </w:p>
        </w:tc>
        <w:tc>
          <w:tcPr>
            <w:tcW w:w="1263" w:type="pct"/>
            <w:tcBorders>
              <w:top w:val="single" w:sz="4" w:space="0" w:color="auto"/>
              <w:left w:val="nil"/>
              <w:bottom w:val="nil"/>
              <w:right w:val="nil"/>
            </w:tcBorders>
          </w:tcPr>
          <w:p w14:paraId="44E7A455"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1</w:t>
            </w:r>
          </w:p>
        </w:tc>
        <w:tc>
          <w:tcPr>
            <w:tcW w:w="1775" w:type="pct"/>
            <w:tcBorders>
              <w:top w:val="single" w:sz="4" w:space="0" w:color="auto"/>
              <w:left w:val="nil"/>
              <w:bottom w:val="nil"/>
              <w:right w:val="nil"/>
            </w:tcBorders>
          </w:tcPr>
          <w:p w14:paraId="05981B70"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3</w:t>
            </w:r>
          </w:p>
        </w:tc>
      </w:tr>
      <w:tr w:rsidR="002E311F" w:rsidRPr="00E14ED9" w14:paraId="481CAA30"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085DE7D5"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nil"/>
              <w:right w:val="nil"/>
            </w:tcBorders>
          </w:tcPr>
          <w:p w14:paraId="159397A5"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2</w:t>
            </w:r>
          </w:p>
        </w:tc>
        <w:tc>
          <w:tcPr>
            <w:tcW w:w="1775" w:type="pct"/>
            <w:tcBorders>
              <w:top w:val="nil"/>
              <w:left w:val="nil"/>
              <w:bottom w:val="nil"/>
              <w:right w:val="nil"/>
            </w:tcBorders>
          </w:tcPr>
          <w:p w14:paraId="5A2D506F"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6</w:t>
            </w:r>
          </w:p>
        </w:tc>
      </w:tr>
      <w:tr w:rsidR="002E311F" w:rsidRPr="00E14ED9" w14:paraId="710D69F4"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0EB9C364"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4</w:t>
            </w:r>
          </w:p>
        </w:tc>
        <w:tc>
          <w:tcPr>
            <w:tcW w:w="1263" w:type="pct"/>
            <w:tcBorders>
              <w:top w:val="nil"/>
              <w:left w:val="nil"/>
              <w:bottom w:val="nil"/>
              <w:right w:val="nil"/>
            </w:tcBorders>
          </w:tcPr>
          <w:p w14:paraId="07897F8A"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3</w:t>
            </w:r>
          </w:p>
        </w:tc>
        <w:tc>
          <w:tcPr>
            <w:tcW w:w="1775" w:type="pct"/>
            <w:tcBorders>
              <w:top w:val="nil"/>
              <w:left w:val="nil"/>
              <w:bottom w:val="nil"/>
              <w:right w:val="nil"/>
            </w:tcBorders>
          </w:tcPr>
          <w:p w14:paraId="40EE8B0D"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4</w:t>
            </w:r>
          </w:p>
        </w:tc>
      </w:tr>
      <w:tr w:rsidR="002E311F" w:rsidRPr="00E14ED9" w14:paraId="5049E9FF"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2AA6A416"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nil"/>
              <w:right w:val="nil"/>
            </w:tcBorders>
          </w:tcPr>
          <w:p w14:paraId="55F1AFF1"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4</w:t>
            </w:r>
          </w:p>
        </w:tc>
        <w:tc>
          <w:tcPr>
            <w:tcW w:w="1775" w:type="pct"/>
            <w:tcBorders>
              <w:top w:val="nil"/>
              <w:left w:val="nil"/>
              <w:bottom w:val="nil"/>
              <w:right w:val="nil"/>
            </w:tcBorders>
          </w:tcPr>
          <w:p w14:paraId="33F7831F"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5</w:t>
            </w:r>
          </w:p>
        </w:tc>
      </w:tr>
      <w:tr w:rsidR="002E311F" w:rsidRPr="00E14ED9" w14:paraId="4602E988"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single" w:sz="4" w:space="0" w:color="auto"/>
              <w:right w:val="nil"/>
            </w:tcBorders>
          </w:tcPr>
          <w:p w14:paraId="3EA2ABE3"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single" w:sz="4" w:space="0" w:color="auto"/>
              <w:right w:val="nil"/>
            </w:tcBorders>
          </w:tcPr>
          <w:p w14:paraId="01A8EB8D"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5</w:t>
            </w:r>
          </w:p>
        </w:tc>
        <w:tc>
          <w:tcPr>
            <w:tcW w:w="1775" w:type="pct"/>
            <w:tcBorders>
              <w:top w:val="nil"/>
              <w:left w:val="nil"/>
              <w:bottom w:val="single" w:sz="4" w:space="0" w:color="auto"/>
              <w:right w:val="nil"/>
            </w:tcBorders>
          </w:tcPr>
          <w:p w14:paraId="486129A8"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7</w:t>
            </w:r>
          </w:p>
        </w:tc>
      </w:tr>
      <w:tr w:rsidR="002E311F" w:rsidRPr="00E14ED9" w14:paraId="24D3F503"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single" w:sz="4" w:space="0" w:color="auto"/>
              <w:left w:val="nil"/>
              <w:bottom w:val="nil"/>
              <w:right w:val="nil"/>
            </w:tcBorders>
          </w:tcPr>
          <w:p w14:paraId="78C5E723" w14:textId="77777777" w:rsidR="002E311F" w:rsidRPr="00E14ED9" w:rsidRDefault="002E311F" w:rsidP="000E1FF1">
            <w:pPr>
              <w:jc w:val="center"/>
              <w:rPr>
                <w:rFonts w:asciiTheme="majorHAnsi" w:hAnsiTheme="majorHAnsi"/>
                <w:sz w:val="16"/>
                <w:szCs w:val="18"/>
                <w:lang w:val="en-ID"/>
              </w:rPr>
            </w:pPr>
          </w:p>
        </w:tc>
        <w:tc>
          <w:tcPr>
            <w:tcW w:w="1263" w:type="pct"/>
            <w:tcBorders>
              <w:top w:val="single" w:sz="4" w:space="0" w:color="auto"/>
              <w:left w:val="nil"/>
              <w:bottom w:val="nil"/>
              <w:right w:val="nil"/>
            </w:tcBorders>
          </w:tcPr>
          <w:p w14:paraId="5B4116A9"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1</w:t>
            </w:r>
          </w:p>
        </w:tc>
        <w:tc>
          <w:tcPr>
            <w:tcW w:w="1775" w:type="pct"/>
            <w:tcBorders>
              <w:top w:val="single" w:sz="4" w:space="0" w:color="auto"/>
              <w:left w:val="nil"/>
              <w:bottom w:val="nil"/>
              <w:right w:val="nil"/>
            </w:tcBorders>
          </w:tcPr>
          <w:p w14:paraId="6B0F2F6D"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3</w:t>
            </w:r>
          </w:p>
        </w:tc>
      </w:tr>
      <w:tr w:rsidR="002E311F" w:rsidRPr="00E14ED9" w14:paraId="750700B9"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726B3EDE"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nil"/>
              <w:right w:val="nil"/>
            </w:tcBorders>
          </w:tcPr>
          <w:p w14:paraId="1757AF21"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2</w:t>
            </w:r>
          </w:p>
        </w:tc>
        <w:tc>
          <w:tcPr>
            <w:tcW w:w="1775" w:type="pct"/>
            <w:tcBorders>
              <w:top w:val="nil"/>
              <w:left w:val="nil"/>
              <w:bottom w:val="nil"/>
              <w:right w:val="nil"/>
            </w:tcBorders>
          </w:tcPr>
          <w:p w14:paraId="19E64ECC"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6</w:t>
            </w:r>
          </w:p>
        </w:tc>
      </w:tr>
      <w:tr w:rsidR="002E311F" w:rsidRPr="00E14ED9" w14:paraId="369773A9"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28B3AA5A"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5</w:t>
            </w:r>
          </w:p>
        </w:tc>
        <w:tc>
          <w:tcPr>
            <w:tcW w:w="1263" w:type="pct"/>
            <w:tcBorders>
              <w:top w:val="nil"/>
              <w:left w:val="nil"/>
              <w:bottom w:val="nil"/>
              <w:right w:val="nil"/>
            </w:tcBorders>
          </w:tcPr>
          <w:p w14:paraId="0F9AFCF7"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3</w:t>
            </w:r>
          </w:p>
        </w:tc>
        <w:tc>
          <w:tcPr>
            <w:tcW w:w="1775" w:type="pct"/>
            <w:tcBorders>
              <w:top w:val="nil"/>
              <w:left w:val="nil"/>
              <w:bottom w:val="nil"/>
              <w:right w:val="nil"/>
            </w:tcBorders>
          </w:tcPr>
          <w:p w14:paraId="47E74108"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7</w:t>
            </w:r>
          </w:p>
        </w:tc>
      </w:tr>
      <w:tr w:rsidR="002E311F" w:rsidRPr="00E14ED9" w14:paraId="10EC48C5"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6B3CDDC1"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nil"/>
              <w:right w:val="nil"/>
            </w:tcBorders>
          </w:tcPr>
          <w:p w14:paraId="19141A45"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4</w:t>
            </w:r>
          </w:p>
        </w:tc>
        <w:tc>
          <w:tcPr>
            <w:tcW w:w="1775" w:type="pct"/>
            <w:tcBorders>
              <w:top w:val="nil"/>
              <w:left w:val="nil"/>
              <w:bottom w:val="nil"/>
              <w:right w:val="nil"/>
            </w:tcBorders>
          </w:tcPr>
          <w:p w14:paraId="334084EF"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6</w:t>
            </w:r>
          </w:p>
        </w:tc>
      </w:tr>
      <w:tr w:rsidR="002E311F" w:rsidRPr="00E14ED9" w14:paraId="5404F132"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single" w:sz="4" w:space="0" w:color="auto"/>
              <w:right w:val="nil"/>
            </w:tcBorders>
          </w:tcPr>
          <w:p w14:paraId="53B05906"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single" w:sz="4" w:space="0" w:color="auto"/>
              <w:right w:val="nil"/>
            </w:tcBorders>
          </w:tcPr>
          <w:p w14:paraId="2F542282"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5</w:t>
            </w:r>
          </w:p>
        </w:tc>
        <w:tc>
          <w:tcPr>
            <w:tcW w:w="1775" w:type="pct"/>
            <w:tcBorders>
              <w:top w:val="nil"/>
              <w:left w:val="nil"/>
              <w:bottom w:val="single" w:sz="4" w:space="0" w:color="auto"/>
              <w:right w:val="nil"/>
            </w:tcBorders>
          </w:tcPr>
          <w:p w14:paraId="49BC9B36"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2</w:t>
            </w:r>
          </w:p>
        </w:tc>
      </w:tr>
      <w:tr w:rsidR="002E311F" w:rsidRPr="00E14ED9" w14:paraId="2EB6C82E"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single" w:sz="4" w:space="0" w:color="auto"/>
              <w:left w:val="nil"/>
              <w:bottom w:val="nil"/>
              <w:right w:val="nil"/>
            </w:tcBorders>
          </w:tcPr>
          <w:p w14:paraId="5CA5E933" w14:textId="77777777" w:rsidR="002E311F" w:rsidRPr="00E14ED9" w:rsidRDefault="002E311F" w:rsidP="000E1FF1">
            <w:pPr>
              <w:jc w:val="center"/>
              <w:rPr>
                <w:rFonts w:asciiTheme="majorHAnsi" w:hAnsiTheme="majorHAnsi"/>
                <w:sz w:val="16"/>
                <w:szCs w:val="18"/>
                <w:lang w:val="en-ID"/>
              </w:rPr>
            </w:pPr>
          </w:p>
        </w:tc>
        <w:tc>
          <w:tcPr>
            <w:tcW w:w="1263" w:type="pct"/>
            <w:tcBorders>
              <w:top w:val="single" w:sz="4" w:space="0" w:color="auto"/>
              <w:left w:val="nil"/>
              <w:bottom w:val="nil"/>
              <w:right w:val="nil"/>
            </w:tcBorders>
          </w:tcPr>
          <w:p w14:paraId="63F021CA"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1</w:t>
            </w:r>
          </w:p>
        </w:tc>
        <w:tc>
          <w:tcPr>
            <w:tcW w:w="1775" w:type="pct"/>
            <w:tcBorders>
              <w:top w:val="single" w:sz="4" w:space="0" w:color="auto"/>
              <w:left w:val="nil"/>
              <w:bottom w:val="nil"/>
              <w:right w:val="nil"/>
            </w:tcBorders>
          </w:tcPr>
          <w:p w14:paraId="0E4D418A"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89</w:t>
            </w:r>
          </w:p>
        </w:tc>
      </w:tr>
      <w:tr w:rsidR="002E311F" w:rsidRPr="00E14ED9" w14:paraId="13F778CA"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352A55B1"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nil"/>
              <w:right w:val="nil"/>
            </w:tcBorders>
          </w:tcPr>
          <w:p w14:paraId="34263DFE"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2</w:t>
            </w:r>
          </w:p>
        </w:tc>
        <w:tc>
          <w:tcPr>
            <w:tcW w:w="1775" w:type="pct"/>
            <w:tcBorders>
              <w:top w:val="nil"/>
              <w:left w:val="nil"/>
              <w:bottom w:val="nil"/>
              <w:right w:val="nil"/>
            </w:tcBorders>
          </w:tcPr>
          <w:p w14:paraId="3A25192F"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2</w:t>
            </w:r>
          </w:p>
        </w:tc>
      </w:tr>
      <w:tr w:rsidR="002E311F" w:rsidRPr="00E14ED9" w14:paraId="0356688F"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17E1A398"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6</w:t>
            </w:r>
          </w:p>
        </w:tc>
        <w:tc>
          <w:tcPr>
            <w:tcW w:w="1263" w:type="pct"/>
            <w:tcBorders>
              <w:top w:val="nil"/>
              <w:left w:val="nil"/>
              <w:bottom w:val="nil"/>
              <w:right w:val="nil"/>
            </w:tcBorders>
          </w:tcPr>
          <w:p w14:paraId="464DB943"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3</w:t>
            </w:r>
          </w:p>
        </w:tc>
        <w:tc>
          <w:tcPr>
            <w:tcW w:w="1775" w:type="pct"/>
            <w:tcBorders>
              <w:top w:val="nil"/>
              <w:left w:val="nil"/>
              <w:bottom w:val="nil"/>
              <w:right w:val="nil"/>
            </w:tcBorders>
          </w:tcPr>
          <w:p w14:paraId="2EC91E46"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4</w:t>
            </w:r>
          </w:p>
        </w:tc>
      </w:tr>
      <w:tr w:rsidR="002E311F" w:rsidRPr="00E14ED9" w14:paraId="2AFF3652"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nil"/>
              <w:right w:val="nil"/>
            </w:tcBorders>
          </w:tcPr>
          <w:p w14:paraId="24F5F75D"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nil"/>
              <w:right w:val="nil"/>
            </w:tcBorders>
          </w:tcPr>
          <w:p w14:paraId="0B1F7438"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4</w:t>
            </w:r>
          </w:p>
        </w:tc>
        <w:tc>
          <w:tcPr>
            <w:tcW w:w="1775" w:type="pct"/>
            <w:tcBorders>
              <w:top w:val="nil"/>
              <w:left w:val="nil"/>
              <w:bottom w:val="nil"/>
              <w:right w:val="nil"/>
            </w:tcBorders>
          </w:tcPr>
          <w:p w14:paraId="50BA3C1E"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6</w:t>
            </w:r>
          </w:p>
        </w:tc>
      </w:tr>
      <w:tr w:rsidR="002E311F" w:rsidRPr="00E14ED9" w14:paraId="28EB9767" w14:textId="77777777" w:rsidTr="00B32C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1" w:type="pct"/>
            <w:tcBorders>
              <w:top w:val="nil"/>
              <w:left w:val="nil"/>
              <w:bottom w:val="single" w:sz="4" w:space="0" w:color="auto"/>
              <w:right w:val="nil"/>
            </w:tcBorders>
          </w:tcPr>
          <w:p w14:paraId="1BD3B784" w14:textId="77777777" w:rsidR="002E311F" w:rsidRPr="00E14ED9" w:rsidRDefault="002E311F" w:rsidP="000E1FF1">
            <w:pPr>
              <w:jc w:val="center"/>
              <w:rPr>
                <w:rFonts w:asciiTheme="majorHAnsi" w:hAnsiTheme="majorHAnsi"/>
                <w:sz w:val="16"/>
                <w:szCs w:val="18"/>
                <w:lang w:val="en-ID"/>
              </w:rPr>
            </w:pPr>
          </w:p>
        </w:tc>
        <w:tc>
          <w:tcPr>
            <w:tcW w:w="1263" w:type="pct"/>
            <w:tcBorders>
              <w:top w:val="nil"/>
              <w:left w:val="nil"/>
              <w:bottom w:val="single" w:sz="4" w:space="0" w:color="auto"/>
              <w:right w:val="nil"/>
            </w:tcBorders>
          </w:tcPr>
          <w:p w14:paraId="2434009F"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5</w:t>
            </w:r>
          </w:p>
        </w:tc>
        <w:tc>
          <w:tcPr>
            <w:tcW w:w="1775" w:type="pct"/>
            <w:tcBorders>
              <w:top w:val="nil"/>
              <w:left w:val="nil"/>
              <w:bottom w:val="single" w:sz="4" w:space="0" w:color="auto"/>
              <w:right w:val="nil"/>
            </w:tcBorders>
          </w:tcPr>
          <w:p w14:paraId="7A089A0B" w14:textId="77777777" w:rsidR="002E311F" w:rsidRPr="00E14ED9" w:rsidRDefault="002E311F" w:rsidP="000E1FF1">
            <w:pPr>
              <w:jc w:val="center"/>
              <w:rPr>
                <w:rFonts w:asciiTheme="majorHAnsi" w:hAnsiTheme="majorHAnsi"/>
                <w:sz w:val="16"/>
                <w:szCs w:val="18"/>
                <w:lang w:val="en-ID"/>
              </w:rPr>
            </w:pPr>
            <w:r w:rsidRPr="00E14ED9">
              <w:rPr>
                <w:rFonts w:asciiTheme="majorHAnsi" w:hAnsiTheme="majorHAnsi"/>
                <w:sz w:val="16"/>
                <w:szCs w:val="18"/>
                <w:lang w:val="en-ID"/>
              </w:rPr>
              <w:t>94</w:t>
            </w:r>
          </w:p>
        </w:tc>
      </w:tr>
    </w:tbl>
    <w:p w14:paraId="7CCCBC04" w14:textId="77777777" w:rsidR="00400742" w:rsidRDefault="00400742" w:rsidP="000E1FF1">
      <w:pPr>
        <w:jc w:val="both"/>
        <w:rPr>
          <w:rFonts w:asciiTheme="majorHAnsi" w:hAnsiTheme="majorHAnsi"/>
          <w:sz w:val="20"/>
          <w:szCs w:val="20"/>
        </w:rPr>
      </w:pPr>
    </w:p>
    <w:p w14:paraId="04BFBF67" w14:textId="17442054" w:rsidR="00F53EE8" w:rsidRDefault="00B32C9E" w:rsidP="000E1FF1">
      <w:pPr>
        <w:jc w:val="both"/>
        <w:rPr>
          <w:rFonts w:asciiTheme="majorHAnsi" w:hAnsiTheme="majorHAnsi"/>
          <w:sz w:val="20"/>
          <w:szCs w:val="20"/>
        </w:rPr>
      </w:pPr>
      <w:r w:rsidRPr="00B32C9E">
        <w:rPr>
          <w:rFonts w:asciiTheme="majorHAnsi" w:hAnsiTheme="majorHAnsi"/>
          <w:sz w:val="20"/>
          <w:szCs w:val="20"/>
        </w:rPr>
        <w:t xml:space="preserve">Based on Table 2, facial image classification using the KNN algorithm produces an accuracy of above 89%. The highest accuracy is obtained at the wavelet 2 and 3 decomposition level, </w:t>
      </w:r>
      <w:r w:rsidR="00DB5EC3">
        <w:rPr>
          <w:rFonts w:asciiTheme="majorHAnsi" w:hAnsiTheme="majorHAnsi"/>
          <w:sz w:val="20"/>
          <w:szCs w:val="20"/>
        </w:rPr>
        <w:t xml:space="preserve">98%, while the lowest is </w:t>
      </w:r>
      <w:r w:rsidR="003C30D3">
        <w:rPr>
          <w:rFonts w:asciiTheme="majorHAnsi" w:hAnsiTheme="majorHAnsi"/>
          <w:sz w:val="20"/>
          <w:szCs w:val="20"/>
        </w:rPr>
        <w:t>receiv</w:t>
      </w:r>
      <w:r w:rsidR="00DB5EC3">
        <w:rPr>
          <w:rFonts w:asciiTheme="majorHAnsi" w:hAnsiTheme="majorHAnsi"/>
          <w:sz w:val="20"/>
          <w:szCs w:val="20"/>
        </w:rPr>
        <w:t xml:space="preserve">ed at the wavelet </w:t>
      </w:r>
      <w:r w:rsidR="00400742">
        <w:rPr>
          <w:rFonts w:asciiTheme="majorHAnsi" w:hAnsiTheme="majorHAnsi"/>
          <w:sz w:val="20"/>
          <w:szCs w:val="20"/>
        </w:rPr>
        <w:t>six</w:t>
      </w:r>
      <w:r w:rsidR="000B22BF">
        <w:rPr>
          <w:rFonts w:asciiTheme="majorHAnsi" w:hAnsiTheme="majorHAnsi"/>
          <w:sz w:val="20"/>
          <w:szCs w:val="20"/>
        </w:rPr>
        <w:t xml:space="preserve"> </w:t>
      </w:r>
      <w:r w:rsidR="00DB5EC3">
        <w:rPr>
          <w:rFonts w:asciiTheme="majorHAnsi" w:hAnsiTheme="majorHAnsi"/>
          <w:sz w:val="20"/>
          <w:szCs w:val="20"/>
        </w:rPr>
        <w:t>decomposition level,</w:t>
      </w:r>
      <w:r w:rsidRPr="00B32C9E">
        <w:rPr>
          <w:rFonts w:asciiTheme="majorHAnsi" w:hAnsiTheme="majorHAnsi"/>
          <w:sz w:val="20"/>
          <w:szCs w:val="20"/>
        </w:rPr>
        <w:t xml:space="preserve"> 89%. The difference in wavelet decomposition levels does not reduce the accuracy significantly, only a few percent. Meanwhile, the number of pixels between wavelet levels 2 and 6 is quite </w:t>
      </w:r>
      <w:r w:rsidR="00DB5EC3">
        <w:rPr>
          <w:rFonts w:asciiTheme="majorHAnsi" w:hAnsiTheme="majorHAnsi"/>
          <w:sz w:val="20"/>
          <w:szCs w:val="20"/>
        </w:rPr>
        <w:t>significant</w:t>
      </w:r>
      <w:r w:rsidRPr="00B32C9E">
        <w:rPr>
          <w:rFonts w:asciiTheme="majorHAnsi" w:hAnsiTheme="majorHAnsi"/>
          <w:sz w:val="20"/>
          <w:szCs w:val="20"/>
        </w:rPr>
        <w:t xml:space="preserve">, namely a difference of 2,385 pixels. The KNN algorithm has succeeded in classifying facial images with </w:t>
      </w:r>
      <w:r w:rsidR="00DB5EC3">
        <w:rPr>
          <w:rFonts w:asciiTheme="majorHAnsi" w:hAnsiTheme="majorHAnsi"/>
          <w:sz w:val="20"/>
          <w:szCs w:val="20"/>
        </w:rPr>
        <w:t>minimal</w:t>
      </w:r>
      <w:r w:rsidRPr="00B32C9E">
        <w:rPr>
          <w:rFonts w:asciiTheme="majorHAnsi" w:hAnsiTheme="majorHAnsi"/>
          <w:sz w:val="20"/>
          <w:szCs w:val="20"/>
        </w:rPr>
        <w:t xml:space="preserve"> input data </w:t>
      </w:r>
      <w:r w:rsidR="00DB5EC3">
        <w:rPr>
          <w:rFonts w:asciiTheme="majorHAnsi" w:hAnsiTheme="majorHAnsi"/>
          <w:sz w:val="20"/>
          <w:szCs w:val="20"/>
        </w:rPr>
        <w:t>due to</w:t>
      </w:r>
      <w:r w:rsidRPr="00B32C9E">
        <w:rPr>
          <w:rFonts w:asciiTheme="majorHAnsi" w:hAnsiTheme="majorHAnsi"/>
          <w:sz w:val="20"/>
          <w:szCs w:val="20"/>
        </w:rPr>
        <w:t xml:space="preserve"> wavelet decomposition.</w:t>
      </w:r>
      <w:r w:rsidR="00DB5EC3">
        <w:rPr>
          <w:rFonts w:asciiTheme="majorHAnsi" w:hAnsiTheme="majorHAnsi"/>
          <w:sz w:val="20"/>
          <w:szCs w:val="20"/>
        </w:rPr>
        <w:t xml:space="preserve"> </w:t>
      </w:r>
      <w:r w:rsidRPr="00B32C9E">
        <w:rPr>
          <w:rFonts w:asciiTheme="majorHAnsi" w:hAnsiTheme="majorHAnsi"/>
          <w:sz w:val="20"/>
          <w:szCs w:val="20"/>
        </w:rPr>
        <w:t xml:space="preserve">Confusion matrix results of classification using the wavelet </w:t>
      </w:r>
      <w:r w:rsidR="000E1FF1">
        <w:rPr>
          <w:rFonts w:asciiTheme="majorHAnsi" w:hAnsiTheme="majorHAnsi"/>
          <w:sz w:val="20"/>
          <w:szCs w:val="20"/>
        </w:rPr>
        <w:t>six</w:t>
      </w:r>
      <w:r w:rsidRPr="00B32C9E">
        <w:rPr>
          <w:rFonts w:asciiTheme="majorHAnsi" w:hAnsiTheme="majorHAnsi"/>
          <w:sz w:val="20"/>
          <w:szCs w:val="20"/>
        </w:rPr>
        <w:t xml:space="preserve"> decomposition level and the KNN algorithm are presented </w:t>
      </w:r>
      <w:r w:rsidRPr="00665233">
        <w:rPr>
          <w:rFonts w:asciiTheme="majorHAnsi" w:hAnsiTheme="majorHAnsi"/>
          <w:sz w:val="20"/>
          <w:szCs w:val="20"/>
        </w:rPr>
        <w:t>in</w:t>
      </w:r>
      <w:r w:rsidR="003777AA" w:rsidRPr="00665233">
        <w:rPr>
          <w:rFonts w:asciiTheme="majorHAnsi" w:hAnsiTheme="majorHAnsi"/>
          <w:sz w:val="20"/>
          <w:szCs w:val="20"/>
        </w:rPr>
        <w:t xml:space="preserve"> </w:t>
      </w:r>
      <w:r w:rsidR="00EC60B5" w:rsidRPr="00665233">
        <w:rPr>
          <w:rFonts w:asciiTheme="majorHAnsi" w:hAnsiTheme="majorHAnsi"/>
          <w:sz w:val="20"/>
          <w:szCs w:val="20"/>
        </w:rPr>
        <w:fldChar w:fldCharType="begin"/>
      </w:r>
      <w:r w:rsidR="00EC60B5" w:rsidRPr="00665233">
        <w:rPr>
          <w:rFonts w:asciiTheme="majorHAnsi" w:hAnsiTheme="majorHAnsi"/>
          <w:sz w:val="20"/>
          <w:szCs w:val="20"/>
        </w:rPr>
        <w:instrText xml:space="preserve"> REF _Ref136597715 \h </w:instrText>
      </w:r>
      <w:r w:rsidR="00665233" w:rsidRPr="00665233">
        <w:rPr>
          <w:rFonts w:asciiTheme="majorHAnsi" w:hAnsiTheme="majorHAnsi"/>
          <w:sz w:val="20"/>
          <w:szCs w:val="20"/>
        </w:rPr>
        <w:instrText xml:space="preserve"> \* MERGEFORMAT </w:instrText>
      </w:r>
      <w:r w:rsidR="00EC60B5" w:rsidRPr="00665233">
        <w:rPr>
          <w:rFonts w:asciiTheme="majorHAnsi" w:hAnsiTheme="majorHAnsi"/>
          <w:sz w:val="20"/>
          <w:szCs w:val="20"/>
        </w:rPr>
      </w:r>
      <w:r w:rsidR="00EC60B5" w:rsidRPr="00665233">
        <w:rPr>
          <w:rFonts w:asciiTheme="majorHAnsi" w:hAnsiTheme="majorHAnsi"/>
          <w:sz w:val="20"/>
          <w:szCs w:val="20"/>
        </w:rPr>
        <w:fldChar w:fldCharType="separate"/>
      </w:r>
      <w:r w:rsidR="000D7E36" w:rsidRPr="00512F03">
        <w:rPr>
          <w:rFonts w:asciiTheme="majorHAnsi" w:hAnsiTheme="majorHAnsi"/>
          <w:sz w:val="20"/>
          <w:szCs w:val="20"/>
        </w:rPr>
        <w:t xml:space="preserve">Figure </w:t>
      </w:r>
      <w:r w:rsidR="000D7E36" w:rsidRPr="000D7E36">
        <w:rPr>
          <w:rFonts w:asciiTheme="majorHAnsi" w:hAnsiTheme="majorHAnsi"/>
          <w:noProof/>
          <w:sz w:val="20"/>
          <w:szCs w:val="20"/>
        </w:rPr>
        <w:t>6</w:t>
      </w:r>
      <w:r w:rsidR="00EC60B5" w:rsidRPr="00665233">
        <w:rPr>
          <w:rFonts w:asciiTheme="majorHAnsi" w:hAnsiTheme="majorHAnsi"/>
          <w:sz w:val="20"/>
          <w:szCs w:val="20"/>
        </w:rPr>
        <w:fldChar w:fldCharType="end"/>
      </w:r>
      <w:r w:rsidR="003777AA" w:rsidRPr="00665233">
        <w:rPr>
          <w:rFonts w:asciiTheme="majorHAnsi" w:hAnsiTheme="majorHAnsi"/>
          <w:sz w:val="20"/>
          <w:szCs w:val="20"/>
        </w:rPr>
        <w:t>.</w:t>
      </w:r>
    </w:p>
    <w:p w14:paraId="09D85884" w14:textId="77777777" w:rsidR="00400742" w:rsidRPr="00AB4397" w:rsidRDefault="00400742" w:rsidP="000E1FF1">
      <w:pPr>
        <w:jc w:val="both"/>
        <w:rPr>
          <w:rFonts w:asciiTheme="majorHAnsi" w:hAnsiTheme="majorHAnsi"/>
          <w:sz w:val="20"/>
          <w:szCs w:val="20"/>
        </w:rPr>
      </w:pPr>
    </w:p>
    <w:p w14:paraId="408FDFCA" w14:textId="500035B2" w:rsidR="00D7143D" w:rsidRDefault="002D09C4" w:rsidP="000E1FF1">
      <w:pPr>
        <w:jc w:val="center"/>
        <w:rPr>
          <w:rFonts w:asciiTheme="majorHAnsi" w:hAnsiTheme="majorHAnsi"/>
          <w:color w:val="FF0000"/>
          <w:sz w:val="20"/>
          <w:szCs w:val="20"/>
        </w:rPr>
      </w:pPr>
      <w:r w:rsidRPr="002D09C4">
        <w:rPr>
          <w:rFonts w:asciiTheme="majorHAnsi" w:hAnsiTheme="majorHAnsi"/>
          <w:noProof/>
          <w:color w:val="FF0000"/>
          <w:sz w:val="20"/>
          <w:szCs w:val="20"/>
        </w:rPr>
        <w:drawing>
          <wp:inline distT="0" distB="0" distL="0" distR="0" wp14:anchorId="3318C3FC" wp14:editId="3730E9C3">
            <wp:extent cx="2468880" cy="1681553"/>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68880" cy="1681553"/>
                    </a:xfrm>
                    <a:prstGeom prst="rect">
                      <a:avLst/>
                    </a:prstGeom>
                  </pic:spPr>
                </pic:pic>
              </a:graphicData>
            </a:graphic>
          </wp:inline>
        </w:drawing>
      </w:r>
    </w:p>
    <w:p w14:paraId="094165EC" w14:textId="645F011F" w:rsidR="00D7143D" w:rsidRDefault="00D7143D" w:rsidP="000E1FF1">
      <w:pPr>
        <w:jc w:val="center"/>
        <w:rPr>
          <w:rFonts w:asciiTheme="majorHAnsi" w:hAnsiTheme="majorHAnsi"/>
          <w:sz w:val="20"/>
          <w:szCs w:val="20"/>
        </w:rPr>
      </w:pPr>
      <w:r w:rsidRPr="00D7143D">
        <w:rPr>
          <w:rFonts w:asciiTheme="majorHAnsi" w:hAnsiTheme="majorHAnsi"/>
          <w:sz w:val="20"/>
          <w:szCs w:val="20"/>
        </w:rPr>
        <w:t>(Fold 1)</w:t>
      </w:r>
    </w:p>
    <w:p w14:paraId="0422CCFE" w14:textId="252E7444" w:rsidR="00D7143D" w:rsidRPr="00D7143D" w:rsidRDefault="002D09C4" w:rsidP="000E1FF1">
      <w:pPr>
        <w:jc w:val="center"/>
        <w:rPr>
          <w:rFonts w:asciiTheme="majorHAnsi" w:hAnsiTheme="majorHAnsi"/>
          <w:sz w:val="20"/>
          <w:szCs w:val="20"/>
        </w:rPr>
      </w:pPr>
      <w:r w:rsidRPr="002D09C4">
        <w:rPr>
          <w:rFonts w:asciiTheme="majorHAnsi" w:hAnsiTheme="majorHAnsi"/>
          <w:noProof/>
          <w:sz w:val="20"/>
          <w:szCs w:val="20"/>
        </w:rPr>
        <w:drawing>
          <wp:inline distT="0" distB="0" distL="0" distR="0" wp14:anchorId="022F2CE6" wp14:editId="66820998">
            <wp:extent cx="2468880" cy="1681555"/>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68880" cy="1681555"/>
                    </a:xfrm>
                    <a:prstGeom prst="rect">
                      <a:avLst/>
                    </a:prstGeom>
                  </pic:spPr>
                </pic:pic>
              </a:graphicData>
            </a:graphic>
          </wp:inline>
        </w:drawing>
      </w:r>
    </w:p>
    <w:p w14:paraId="6AE9F78B" w14:textId="285D72A4" w:rsidR="00F53EE8" w:rsidRDefault="00D7143D" w:rsidP="000E1FF1">
      <w:pPr>
        <w:jc w:val="center"/>
        <w:rPr>
          <w:rFonts w:asciiTheme="majorHAnsi" w:hAnsiTheme="majorHAnsi"/>
          <w:sz w:val="20"/>
          <w:szCs w:val="20"/>
        </w:rPr>
      </w:pPr>
      <w:r w:rsidRPr="00D7143D">
        <w:rPr>
          <w:rFonts w:asciiTheme="majorHAnsi" w:hAnsiTheme="majorHAnsi"/>
          <w:sz w:val="20"/>
          <w:szCs w:val="20"/>
        </w:rPr>
        <w:t xml:space="preserve">(Fold </w:t>
      </w:r>
      <w:r>
        <w:rPr>
          <w:rFonts w:asciiTheme="majorHAnsi" w:hAnsiTheme="majorHAnsi"/>
          <w:sz w:val="20"/>
          <w:szCs w:val="20"/>
        </w:rPr>
        <w:t>2</w:t>
      </w:r>
      <w:r w:rsidRPr="00D7143D">
        <w:rPr>
          <w:rFonts w:asciiTheme="majorHAnsi" w:hAnsiTheme="majorHAnsi"/>
          <w:sz w:val="20"/>
          <w:szCs w:val="20"/>
        </w:rPr>
        <w:t>)</w:t>
      </w:r>
    </w:p>
    <w:p w14:paraId="6DB628B6" w14:textId="0231C1D3" w:rsidR="00F53EE8" w:rsidRDefault="002D09C4" w:rsidP="000E1FF1">
      <w:pPr>
        <w:jc w:val="center"/>
        <w:rPr>
          <w:rFonts w:asciiTheme="majorHAnsi" w:hAnsiTheme="majorHAnsi"/>
          <w:color w:val="FF0000"/>
          <w:sz w:val="20"/>
          <w:szCs w:val="20"/>
        </w:rPr>
      </w:pPr>
      <w:r w:rsidRPr="002D09C4">
        <w:rPr>
          <w:rFonts w:asciiTheme="majorHAnsi" w:hAnsiTheme="majorHAnsi"/>
          <w:noProof/>
          <w:color w:val="FF0000"/>
          <w:sz w:val="20"/>
          <w:szCs w:val="20"/>
        </w:rPr>
        <w:lastRenderedPageBreak/>
        <w:drawing>
          <wp:inline distT="0" distB="0" distL="0" distR="0" wp14:anchorId="49E570B4" wp14:editId="7489503B">
            <wp:extent cx="2743200" cy="186839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3200" cy="1868394"/>
                    </a:xfrm>
                    <a:prstGeom prst="rect">
                      <a:avLst/>
                    </a:prstGeom>
                  </pic:spPr>
                </pic:pic>
              </a:graphicData>
            </a:graphic>
          </wp:inline>
        </w:drawing>
      </w:r>
    </w:p>
    <w:p w14:paraId="68F42565" w14:textId="6CEA9BEC" w:rsidR="00F53EE8" w:rsidRDefault="00D7143D" w:rsidP="000E1FF1">
      <w:pPr>
        <w:jc w:val="center"/>
        <w:rPr>
          <w:rFonts w:asciiTheme="majorHAnsi" w:hAnsiTheme="majorHAnsi"/>
          <w:sz w:val="20"/>
          <w:szCs w:val="20"/>
        </w:rPr>
      </w:pPr>
      <w:r w:rsidRPr="00D7143D">
        <w:rPr>
          <w:rFonts w:asciiTheme="majorHAnsi" w:hAnsiTheme="majorHAnsi"/>
          <w:sz w:val="20"/>
          <w:szCs w:val="20"/>
        </w:rPr>
        <w:t xml:space="preserve">(Fold </w:t>
      </w:r>
      <w:r>
        <w:rPr>
          <w:rFonts w:asciiTheme="majorHAnsi" w:hAnsiTheme="majorHAnsi"/>
          <w:sz w:val="20"/>
          <w:szCs w:val="20"/>
        </w:rPr>
        <w:t>3</w:t>
      </w:r>
      <w:r w:rsidRPr="00D7143D">
        <w:rPr>
          <w:rFonts w:asciiTheme="majorHAnsi" w:hAnsiTheme="majorHAnsi"/>
          <w:sz w:val="20"/>
          <w:szCs w:val="20"/>
        </w:rPr>
        <w:t>)</w:t>
      </w:r>
    </w:p>
    <w:p w14:paraId="7F6CA0B8" w14:textId="77777777" w:rsidR="00E11DB5" w:rsidRDefault="00E11DB5" w:rsidP="000E1FF1">
      <w:pPr>
        <w:jc w:val="center"/>
        <w:rPr>
          <w:rFonts w:asciiTheme="majorHAnsi" w:hAnsiTheme="majorHAnsi"/>
          <w:sz w:val="20"/>
          <w:szCs w:val="20"/>
        </w:rPr>
      </w:pPr>
    </w:p>
    <w:p w14:paraId="1FB7782C" w14:textId="7DCCC296" w:rsidR="002D09C4" w:rsidRPr="00D7143D" w:rsidRDefault="002D09C4" w:rsidP="000E1FF1">
      <w:pPr>
        <w:jc w:val="center"/>
        <w:rPr>
          <w:rFonts w:asciiTheme="majorHAnsi" w:hAnsiTheme="majorHAnsi"/>
          <w:sz w:val="20"/>
          <w:szCs w:val="20"/>
        </w:rPr>
      </w:pPr>
      <w:r w:rsidRPr="002D09C4">
        <w:rPr>
          <w:rFonts w:asciiTheme="majorHAnsi" w:hAnsiTheme="majorHAnsi"/>
          <w:noProof/>
          <w:sz w:val="20"/>
          <w:szCs w:val="20"/>
        </w:rPr>
        <w:drawing>
          <wp:inline distT="0" distB="0" distL="0" distR="0" wp14:anchorId="335201CF" wp14:editId="2B279EA3">
            <wp:extent cx="2743200" cy="186839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43200" cy="1868394"/>
                    </a:xfrm>
                    <a:prstGeom prst="rect">
                      <a:avLst/>
                    </a:prstGeom>
                  </pic:spPr>
                </pic:pic>
              </a:graphicData>
            </a:graphic>
          </wp:inline>
        </w:drawing>
      </w:r>
    </w:p>
    <w:p w14:paraId="3FC0F2BD" w14:textId="55A86DC2" w:rsidR="001C0DF2" w:rsidRDefault="00D7143D" w:rsidP="000E1FF1">
      <w:pPr>
        <w:jc w:val="center"/>
        <w:rPr>
          <w:rFonts w:asciiTheme="majorHAnsi" w:hAnsiTheme="majorHAnsi"/>
          <w:sz w:val="20"/>
          <w:szCs w:val="20"/>
        </w:rPr>
      </w:pPr>
      <w:r w:rsidRPr="00D7143D">
        <w:rPr>
          <w:rFonts w:asciiTheme="majorHAnsi" w:hAnsiTheme="majorHAnsi"/>
          <w:sz w:val="20"/>
          <w:szCs w:val="20"/>
        </w:rPr>
        <w:t xml:space="preserve">(Fold </w:t>
      </w:r>
      <w:r>
        <w:rPr>
          <w:rFonts w:asciiTheme="majorHAnsi" w:hAnsiTheme="majorHAnsi"/>
          <w:sz w:val="20"/>
          <w:szCs w:val="20"/>
        </w:rPr>
        <w:t>4</w:t>
      </w:r>
      <w:r w:rsidRPr="00D7143D">
        <w:rPr>
          <w:rFonts w:asciiTheme="majorHAnsi" w:hAnsiTheme="majorHAnsi"/>
          <w:sz w:val="20"/>
          <w:szCs w:val="20"/>
        </w:rPr>
        <w:t>)</w:t>
      </w:r>
    </w:p>
    <w:p w14:paraId="398781A5" w14:textId="77777777" w:rsidR="00E11DB5" w:rsidRDefault="00E11DB5" w:rsidP="000E1FF1">
      <w:pPr>
        <w:jc w:val="center"/>
        <w:rPr>
          <w:rFonts w:asciiTheme="majorHAnsi" w:hAnsiTheme="majorHAnsi"/>
          <w:sz w:val="20"/>
          <w:szCs w:val="20"/>
        </w:rPr>
      </w:pPr>
    </w:p>
    <w:p w14:paraId="32F375CD" w14:textId="77777777" w:rsidR="005E0CCA" w:rsidRDefault="002D09C4" w:rsidP="000E1FF1">
      <w:pPr>
        <w:keepNext/>
        <w:jc w:val="center"/>
      </w:pPr>
      <w:r w:rsidRPr="002D09C4">
        <w:rPr>
          <w:rFonts w:asciiTheme="majorHAnsi" w:hAnsiTheme="majorHAnsi"/>
          <w:noProof/>
          <w:sz w:val="20"/>
          <w:szCs w:val="20"/>
        </w:rPr>
        <w:drawing>
          <wp:inline distT="0" distB="0" distL="0" distR="0" wp14:anchorId="36DCB7A2" wp14:editId="528145A1">
            <wp:extent cx="2743200" cy="186839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43200" cy="1868394"/>
                    </a:xfrm>
                    <a:prstGeom prst="rect">
                      <a:avLst/>
                    </a:prstGeom>
                  </pic:spPr>
                </pic:pic>
              </a:graphicData>
            </a:graphic>
          </wp:inline>
        </w:drawing>
      </w:r>
    </w:p>
    <w:p w14:paraId="562B6B1C" w14:textId="6E044597" w:rsidR="00D76769" w:rsidRDefault="00D76769" w:rsidP="000E1FF1">
      <w:pPr>
        <w:jc w:val="center"/>
        <w:rPr>
          <w:rFonts w:asciiTheme="majorHAnsi" w:hAnsiTheme="majorHAnsi"/>
          <w:sz w:val="20"/>
          <w:szCs w:val="20"/>
        </w:rPr>
      </w:pPr>
      <w:r w:rsidRPr="00D7143D">
        <w:rPr>
          <w:rFonts w:asciiTheme="majorHAnsi" w:hAnsiTheme="majorHAnsi"/>
          <w:sz w:val="20"/>
          <w:szCs w:val="20"/>
        </w:rPr>
        <w:t xml:space="preserve">(Fold </w:t>
      </w:r>
      <w:r>
        <w:rPr>
          <w:rFonts w:asciiTheme="majorHAnsi" w:hAnsiTheme="majorHAnsi"/>
          <w:sz w:val="20"/>
          <w:szCs w:val="20"/>
        </w:rPr>
        <w:t>5</w:t>
      </w:r>
      <w:r w:rsidRPr="00D7143D">
        <w:rPr>
          <w:rFonts w:asciiTheme="majorHAnsi" w:hAnsiTheme="majorHAnsi"/>
          <w:sz w:val="20"/>
          <w:szCs w:val="20"/>
        </w:rPr>
        <w:t>)</w:t>
      </w:r>
    </w:p>
    <w:p w14:paraId="55E91217" w14:textId="0124DE71" w:rsidR="00D76769" w:rsidRDefault="005E0CCA" w:rsidP="000E1FF1">
      <w:pPr>
        <w:pStyle w:val="Caption"/>
        <w:spacing w:after="0"/>
        <w:jc w:val="center"/>
        <w:rPr>
          <w:rFonts w:asciiTheme="majorHAnsi" w:hAnsiTheme="majorHAnsi"/>
          <w:i w:val="0"/>
          <w:iCs w:val="0"/>
          <w:color w:val="auto"/>
          <w:sz w:val="20"/>
          <w:szCs w:val="20"/>
        </w:rPr>
      </w:pPr>
      <w:bookmarkStart w:id="7" w:name="_Ref136597715"/>
      <w:r w:rsidRPr="00512F03">
        <w:rPr>
          <w:rFonts w:asciiTheme="majorHAnsi" w:hAnsiTheme="majorHAnsi"/>
          <w:i w:val="0"/>
          <w:iCs w:val="0"/>
          <w:color w:val="auto"/>
          <w:sz w:val="20"/>
          <w:szCs w:val="20"/>
        </w:rPr>
        <w:t xml:space="preserve">Figure </w:t>
      </w:r>
      <w:r w:rsidRPr="00512F03">
        <w:rPr>
          <w:rFonts w:asciiTheme="majorHAnsi" w:hAnsiTheme="majorHAnsi"/>
          <w:i w:val="0"/>
          <w:iCs w:val="0"/>
          <w:color w:val="auto"/>
          <w:sz w:val="20"/>
          <w:szCs w:val="20"/>
        </w:rPr>
        <w:fldChar w:fldCharType="begin"/>
      </w:r>
      <w:r w:rsidRPr="00512F03">
        <w:rPr>
          <w:rFonts w:asciiTheme="majorHAnsi" w:hAnsiTheme="majorHAnsi"/>
          <w:i w:val="0"/>
          <w:iCs w:val="0"/>
          <w:color w:val="auto"/>
          <w:sz w:val="20"/>
          <w:szCs w:val="20"/>
        </w:rPr>
        <w:instrText xml:space="preserve"> SEQ Figure \* ARABIC </w:instrText>
      </w:r>
      <w:r w:rsidRPr="00512F03">
        <w:rPr>
          <w:rFonts w:asciiTheme="majorHAnsi" w:hAnsiTheme="majorHAnsi"/>
          <w:i w:val="0"/>
          <w:iCs w:val="0"/>
          <w:color w:val="auto"/>
          <w:sz w:val="20"/>
          <w:szCs w:val="20"/>
        </w:rPr>
        <w:fldChar w:fldCharType="separate"/>
      </w:r>
      <w:r w:rsidR="000D7E36">
        <w:rPr>
          <w:rFonts w:asciiTheme="majorHAnsi" w:hAnsiTheme="majorHAnsi"/>
          <w:i w:val="0"/>
          <w:iCs w:val="0"/>
          <w:noProof/>
          <w:color w:val="auto"/>
          <w:sz w:val="20"/>
          <w:szCs w:val="20"/>
        </w:rPr>
        <w:t>6</w:t>
      </w:r>
      <w:r w:rsidRPr="00512F03">
        <w:rPr>
          <w:rFonts w:asciiTheme="majorHAnsi" w:hAnsiTheme="majorHAnsi"/>
          <w:i w:val="0"/>
          <w:iCs w:val="0"/>
          <w:color w:val="auto"/>
          <w:sz w:val="20"/>
          <w:szCs w:val="20"/>
        </w:rPr>
        <w:fldChar w:fldCharType="end"/>
      </w:r>
      <w:bookmarkEnd w:id="7"/>
      <w:r w:rsidR="00512F03">
        <w:rPr>
          <w:rFonts w:asciiTheme="majorHAnsi" w:hAnsiTheme="majorHAnsi"/>
          <w:i w:val="0"/>
          <w:iCs w:val="0"/>
          <w:color w:val="auto"/>
          <w:sz w:val="20"/>
          <w:szCs w:val="20"/>
        </w:rPr>
        <w:t>.</w:t>
      </w:r>
      <w:r w:rsidRPr="00512F03">
        <w:rPr>
          <w:rFonts w:asciiTheme="majorHAnsi" w:hAnsiTheme="majorHAnsi"/>
          <w:i w:val="0"/>
          <w:iCs w:val="0"/>
          <w:color w:val="auto"/>
          <w:sz w:val="20"/>
          <w:szCs w:val="20"/>
        </w:rPr>
        <w:t xml:space="preserve"> </w:t>
      </w:r>
      <w:r w:rsidR="00B32C9E" w:rsidRPr="00B32C9E">
        <w:rPr>
          <w:rFonts w:asciiTheme="majorHAnsi" w:hAnsiTheme="majorHAnsi"/>
          <w:i w:val="0"/>
          <w:iCs w:val="0"/>
          <w:color w:val="auto"/>
          <w:sz w:val="20"/>
          <w:szCs w:val="20"/>
        </w:rPr>
        <w:t>Comparison of the confusion matrix resulting from the classification of the KNN algorithm using wavelet decomposition level 6</w:t>
      </w:r>
    </w:p>
    <w:p w14:paraId="4C972CB6" w14:textId="77777777" w:rsidR="00400742" w:rsidRPr="00400742" w:rsidRDefault="00400742" w:rsidP="000E1FF1"/>
    <w:p w14:paraId="3C0C09C8" w14:textId="469894A9" w:rsidR="00512F03" w:rsidRDefault="004739FF" w:rsidP="000E1FF1">
      <w:pPr>
        <w:jc w:val="both"/>
        <w:rPr>
          <w:rFonts w:asciiTheme="majorHAnsi" w:hAnsiTheme="majorHAnsi"/>
          <w:sz w:val="20"/>
          <w:szCs w:val="20"/>
        </w:rPr>
      </w:pPr>
      <w:r>
        <w:rPr>
          <w:rFonts w:asciiTheme="majorHAnsi" w:hAnsiTheme="majorHAnsi"/>
          <w:sz w:val="20"/>
          <w:szCs w:val="20"/>
        </w:rPr>
        <w:tab/>
      </w:r>
      <w:r w:rsidR="00B32C9E" w:rsidRPr="00665233">
        <w:rPr>
          <w:rFonts w:asciiTheme="majorHAnsi" w:hAnsiTheme="majorHAnsi"/>
          <w:sz w:val="20"/>
          <w:szCs w:val="20"/>
        </w:rPr>
        <w:t>In</w:t>
      </w:r>
      <w:r w:rsidRPr="00665233">
        <w:rPr>
          <w:rFonts w:asciiTheme="majorHAnsi" w:hAnsiTheme="majorHAnsi"/>
          <w:sz w:val="20"/>
          <w:szCs w:val="20"/>
        </w:rPr>
        <w:t xml:space="preserve"> </w:t>
      </w:r>
      <w:r w:rsidR="00EC60B5" w:rsidRPr="00665233">
        <w:rPr>
          <w:rFonts w:asciiTheme="majorHAnsi" w:hAnsiTheme="majorHAnsi"/>
          <w:sz w:val="20"/>
          <w:szCs w:val="20"/>
        </w:rPr>
        <w:fldChar w:fldCharType="begin"/>
      </w:r>
      <w:r w:rsidR="00EC60B5" w:rsidRPr="00665233">
        <w:rPr>
          <w:rFonts w:asciiTheme="majorHAnsi" w:hAnsiTheme="majorHAnsi"/>
          <w:sz w:val="20"/>
          <w:szCs w:val="20"/>
        </w:rPr>
        <w:instrText xml:space="preserve"> REF _Ref136597715 \h </w:instrText>
      </w:r>
      <w:r w:rsidR="00665233" w:rsidRPr="00665233">
        <w:rPr>
          <w:rFonts w:asciiTheme="majorHAnsi" w:hAnsiTheme="majorHAnsi"/>
          <w:sz w:val="20"/>
          <w:szCs w:val="20"/>
        </w:rPr>
        <w:instrText xml:space="preserve"> \* MERGEFORMAT </w:instrText>
      </w:r>
      <w:r w:rsidR="00EC60B5" w:rsidRPr="00665233">
        <w:rPr>
          <w:rFonts w:asciiTheme="majorHAnsi" w:hAnsiTheme="majorHAnsi"/>
          <w:sz w:val="20"/>
          <w:szCs w:val="20"/>
        </w:rPr>
      </w:r>
      <w:r w:rsidR="00EC60B5" w:rsidRPr="00665233">
        <w:rPr>
          <w:rFonts w:asciiTheme="majorHAnsi" w:hAnsiTheme="majorHAnsi"/>
          <w:sz w:val="20"/>
          <w:szCs w:val="20"/>
        </w:rPr>
        <w:fldChar w:fldCharType="separate"/>
      </w:r>
      <w:r w:rsidR="000D7E36" w:rsidRPr="00512F03">
        <w:rPr>
          <w:rFonts w:asciiTheme="majorHAnsi" w:hAnsiTheme="majorHAnsi"/>
          <w:sz w:val="20"/>
          <w:szCs w:val="20"/>
        </w:rPr>
        <w:t xml:space="preserve">Figure </w:t>
      </w:r>
      <w:r w:rsidR="000D7E36" w:rsidRPr="000D7E36">
        <w:rPr>
          <w:rFonts w:asciiTheme="majorHAnsi" w:hAnsiTheme="majorHAnsi"/>
          <w:noProof/>
          <w:sz w:val="20"/>
          <w:szCs w:val="20"/>
        </w:rPr>
        <w:t>6</w:t>
      </w:r>
      <w:r w:rsidR="00EC60B5" w:rsidRPr="00665233">
        <w:rPr>
          <w:rFonts w:asciiTheme="majorHAnsi" w:hAnsiTheme="majorHAnsi"/>
          <w:sz w:val="20"/>
          <w:szCs w:val="20"/>
        </w:rPr>
        <w:fldChar w:fldCharType="end"/>
      </w:r>
      <w:r w:rsidR="00430186" w:rsidRPr="00665233">
        <w:rPr>
          <w:rFonts w:asciiTheme="majorHAnsi" w:hAnsiTheme="majorHAnsi"/>
          <w:sz w:val="20"/>
          <w:szCs w:val="20"/>
        </w:rPr>
        <w:t>,</w:t>
      </w:r>
      <w:r w:rsidR="00EC60B5">
        <w:rPr>
          <w:rFonts w:asciiTheme="majorHAnsi" w:hAnsiTheme="majorHAnsi"/>
          <w:sz w:val="20"/>
          <w:szCs w:val="20"/>
        </w:rPr>
        <w:t xml:space="preserve"> </w:t>
      </w:r>
      <w:r w:rsidR="00B32C9E" w:rsidRPr="00B32C9E">
        <w:rPr>
          <w:rFonts w:asciiTheme="majorHAnsi" w:hAnsiTheme="majorHAnsi"/>
          <w:sz w:val="20"/>
          <w:szCs w:val="20"/>
        </w:rPr>
        <w:t xml:space="preserve">the Fold 1 section, it is found that only </w:t>
      </w:r>
      <w:r w:rsidR="00430186">
        <w:rPr>
          <w:rFonts w:asciiTheme="majorHAnsi" w:hAnsiTheme="majorHAnsi"/>
          <w:sz w:val="20"/>
          <w:szCs w:val="20"/>
        </w:rPr>
        <w:t>one</w:t>
      </w:r>
      <w:r w:rsidR="00B32C9E" w:rsidRPr="00B32C9E">
        <w:rPr>
          <w:rFonts w:asciiTheme="majorHAnsi" w:hAnsiTheme="majorHAnsi"/>
          <w:sz w:val="20"/>
          <w:szCs w:val="20"/>
        </w:rPr>
        <w:t xml:space="preserve"> image of class 5 and 11 face images was successfully classified correctly. Then the facial images in grades 6 and 8 were successfully classified half correctly, namely </w:t>
      </w:r>
      <w:r w:rsidR="00430186">
        <w:rPr>
          <w:rFonts w:asciiTheme="majorHAnsi" w:hAnsiTheme="majorHAnsi"/>
          <w:sz w:val="20"/>
          <w:szCs w:val="20"/>
        </w:rPr>
        <w:t>two</w:t>
      </w:r>
      <w:r w:rsidR="00B32C9E" w:rsidRPr="00B32C9E">
        <w:rPr>
          <w:rFonts w:asciiTheme="majorHAnsi" w:hAnsiTheme="majorHAnsi"/>
          <w:sz w:val="20"/>
          <w:szCs w:val="20"/>
        </w:rPr>
        <w:t xml:space="preserve"> images. In the Fold 2 and Fold </w:t>
      </w:r>
      <w:r w:rsidR="00400742">
        <w:rPr>
          <w:rFonts w:asciiTheme="majorHAnsi" w:hAnsiTheme="majorHAnsi"/>
          <w:sz w:val="20"/>
          <w:szCs w:val="20"/>
        </w:rPr>
        <w:t>three</w:t>
      </w:r>
      <w:r w:rsidR="00430186">
        <w:rPr>
          <w:rFonts w:asciiTheme="majorHAnsi" w:hAnsiTheme="majorHAnsi"/>
          <w:sz w:val="20"/>
          <w:szCs w:val="20"/>
        </w:rPr>
        <w:t xml:space="preserve"> </w:t>
      </w:r>
      <w:r w:rsidR="00B32C9E" w:rsidRPr="00B32C9E">
        <w:rPr>
          <w:rFonts w:asciiTheme="majorHAnsi" w:hAnsiTheme="majorHAnsi"/>
          <w:sz w:val="20"/>
          <w:szCs w:val="20"/>
        </w:rPr>
        <w:t xml:space="preserve">confusion matrices, 1 class of facial images cannot be classified entirely, namely class 29. Examples of facial images in class 29 that </w:t>
      </w:r>
      <w:r w:rsidR="00B32C9E" w:rsidRPr="00B32C9E">
        <w:rPr>
          <w:rFonts w:asciiTheme="majorHAnsi" w:hAnsiTheme="majorHAnsi"/>
          <w:sz w:val="20"/>
          <w:szCs w:val="20"/>
        </w:rPr>
        <w:t xml:space="preserve">cannot </w:t>
      </w:r>
      <w:r w:rsidR="00B32C9E" w:rsidRPr="00665233">
        <w:rPr>
          <w:rFonts w:asciiTheme="majorHAnsi" w:hAnsiTheme="majorHAnsi"/>
          <w:sz w:val="20"/>
          <w:szCs w:val="20"/>
        </w:rPr>
        <w:t>be classified correctly are presented in</w:t>
      </w:r>
      <w:r w:rsidR="00266FF0" w:rsidRPr="00665233">
        <w:rPr>
          <w:rFonts w:asciiTheme="majorHAnsi" w:hAnsiTheme="majorHAnsi"/>
          <w:sz w:val="20"/>
          <w:szCs w:val="20"/>
        </w:rPr>
        <w:t xml:space="preserve"> </w:t>
      </w:r>
      <w:r w:rsidR="00EC60B5" w:rsidRPr="00665233">
        <w:rPr>
          <w:rFonts w:asciiTheme="majorHAnsi" w:hAnsiTheme="majorHAnsi"/>
          <w:sz w:val="20"/>
          <w:szCs w:val="20"/>
        </w:rPr>
        <w:fldChar w:fldCharType="begin"/>
      </w:r>
      <w:r w:rsidR="00EC60B5" w:rsidRPr="00665233">
        <w:rPr>
          <w:rFonts w:asciiTheme="majorHAnsi" w:hAnsiTheme="majorHAnsi"/>
          <w:sz w:val="20"/>
          <w:szCs w:val="20"/>
        </w:rPr>
        <w:instrText xml:space="preserve"> REF _Ref136597756 \h </w:instrText>
      </w:r>
      <w:r w:rsidR="00665233" w:rsidRPr="00665233">
        <w:rPr>
          <w:rFonts w:asciiTheme="majorHAnsi" w:hAnsiTheme="majorHAnsi"/>
          <w:sz w:val="20"/>
          <w:szCs w:val="20"/>
        </w:rPr>
        <w:instrText xml:space="preserve"> \* MERGEFORMAT </w:instrText>
      </w:r>
      <w:r w:rsidR="00EC60B5" w:rsidRPr="00665233">
        <w:rPr>
          <w:rFonts w:asciiTheme="majorHAnsi" w:hAnsiTheme="majorHAnsi"/>
          <w:sz w:val="20"/>
          <w:szCs w:val="20"/>
        </w:rPr>
      </w:r>
      <w:r w:rsidR="00EC60B5" w:rsidRPr="00665233">
        <w:rPr>
          <w:rFonts w:asciiTheme="majorHAnsi" w:hAnsiTheme="majorHAnsi"/>
          <w:sz w:val="20"/>
          <w:szCs w:val="20"/>
        </w:rPr>
        <w:fldChar w:fldCharType="separate"/>
      </w:r>
      <w:r w:rsidR="000D7E36" w:rsidRPr="00512F03">
        <w:rPr>
          <w:rFonts w:asciiTheme="majorHAnsi" w:hAnsiTheme="majorHAnsi"/>
          <w:sz w:val="20"/>
          <w:szCs w:val="20"/>
        </w:rPr>
        <w:t xml:space="preserve">Figure </w:t>
      </w:r>
      <w:r w:rsidR="000D7E36" w:rsidRPr="000D7E36">
        <w:rPr>
          <w:rFonts w:asciiTheme="majorHAnsi" w:hAnsiTheme="majorHAnsi"/>
          <w:noProof/>
          <w:sz w:val="20"/>
          <w:szCs w:val="20"/>
        </w:rPr>
        <w:t>7</w:t>
      </w:r>
      <w:r w:rsidR="00EC60B5" w:rsidRPr="00665233">
        <w:rPr>
          <w:rFonts w:asciiTheme="majorHAnsi" w:hAnsiTheme="majorHAnsi"/>
          <w:sz w:val="20"/>
          <w:szCs w:val="20"/>
        </w:rPr>
        <w:fldChar w:fldCharType="end"/>
      </w:r>
      <w:r w:rsidR="00266FF0" w:rsidRPr="00665233">
        <w:rPr>
          <w:rFonts w:asciiTheme="majorHAnsi" w:hAnsiTheme="majorHAnsi"/>
          <w:sz w:val="20"/>
          <w:szCs w:val="20"/>
        </w:rPr>
        <w:t xml:space="preserve">. </w:t>
      </w:r>
    </w:p>
    <w:p w14:paraId="1290A4B8" w14:textId="520BE209" w:rsidR="00512F03" w:rsidRDefault="00512F03" w:rsidP="000E1FF1">
      <w:pPr>
        <w:jc w:val="both"/>
        <w:rPr>
          <w:rFonts w:asciiTheme="majorHAnsi" w:hAnsiTheme="majorHAnsi"/>
          <w:sz w:val="20"/>
          <w:szCs w:val="20"/>
        </w:rPr>
      </w:pPr>
    </w:p>
    <w:p w14:paraId="1C03B126" w14:textId="77777777" w:rsidR="00512F03" w:rsidRDefault="00512F03" w:rsidP="000E1FF1">
      <w:pPr>
        <w:keepNext/>
        <w:jc w:val="both"/>
      </w:pPr>
      <w:r>
        <w:rPr>
          <w:rFonts w:asciiTheme="majorHAnsi" w:hAnsiTheme="majorHAnsi"/>
          <w:noProof/>
          <w:sz w:val="20"/>
          <w:szCs w:val="20"/>
        </w:rPr>
        <mc:AlternateContent>
          <mc:Choice Requires="wpc">
            <w:drawing>
              <wp:inline distT="0" distB="0" distL="0" distR="0" wp14:anchorId="2ECF30A7" wp14:editId="60D01782">
                <wp:extent cx="2667699" cy="2682978"/>
                <wp:effectExtent l="0" t="0" r="0" b="3175"/>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7" name="Picture 5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296000" cy="1296000"/>
                          </a:xfrm>
                          <a:prstGeom prst="rect">
                            <a:avLst/>
                          </a:prstGeom>
                        </pic:spPr>
                      </pic:pic>
                      <pic:pic xmlns:pic="http://schemas.openxmlformats.org/drawingml/2006/picture">
                        <pic:nvPicPr>
                          <pic:cNvPr id="58" name="Picture 5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1335700" y="0"/>
                            <a:ext cx="1296000" cy="1296000"/>
                          </a:xfrm>
                          <a:prstGeom prst="rect">
                            <a:avLst/>
                          </a:prstGeom>
                        </pic:spPr>
                      </pic:pic>
                      <pic:pic xmlns:pic="http://schemas.openxmlformats.org/drawingml/2006/picture">
                        <pic:nvPicPr>
                          <pic:cNvPr id="59" name="Picture 59"/>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1345600"/>
                            <a:ext cx="1296000" cy="1296000"/>
                          </a:xfrm>
                          <a:prstGeom prst="rect">
                            <a:avLst/>
                          </a:prstGeom>
                        </pic:spPr>
                      </pic:pic>
                      <pic:pic xmlns:pic="http://schemas.openxmlformats.org/drawingml/2006/picture">
                        <pic:nvPicPr>
                          <pic:cNvPr id="60"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1335700" y="1345600"/>
                            <a:ext cx="1296000" cy="1296000"/>
                          </a:xfrm>
                          <a:prstGeom prst="rect">
                            <a:avLst/>
                          </a:prstGeom>
                        </pic:spPr>
                      </pic:pic>
                    </wpc:wpc>
                  </a:graphicData>
                </a:graphic>
              </wp:inline>
            </w:drawing>
          </mc:Choice>
          <mc:Fallback>
            <w:pict>
              <v:group w14:anchorId="396B6BA5" id="Canvas 13" o:spid="_x0000_s1026" editas="canvas" style="width:210.05pt;height:211.25pt;mso-position-horizontal-relative:char;mso-position-vertical-relative:line" coordsize="26676,268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mULHAbQIAAJcLAAAOAAAAZHJzL2Uyb0RvYy54bWzsVl9v2jAQf5+0&#10;72D5vSRAoSUiVBOo06RqQ9X2AYzjEKv+J9sk8O13dkKB8tBqQpqQ+hDH57PPv7v72b7pw1YKVDPr&#10;uFY57vdSjJiiuuBqneM/vx9v7jFynqiCCK1YjnfM4YfZ1y/TxmRsoCstCmYRGFEua0yOK+9NliSO&#10;VkwS19OGKVCW2kriQbTrpLCkAetSJIM0HSeNtoWxmjLnYHTRKvEs2i9LRv2vsnTMI5FjwOZja2O7&#10;Cm0ym5JsbYmpOO1gkH9AIQlXsOmrqQXxBG0sPzMlObXa6dL3qJaJLktOWfQBvOmnb7yZE1UTF52h&#10;EJ09QOhd0O5qHXA7LXjxyIUIgrHOz4VFNYGoNRX3LMQpOZmVAIosrA3/BvLIYIrhNIOvCyT0znC+&#10;n1BY5TeW4c6I/JANSezLxtxATA3xfMUF97vIDwheAKXqJadL2wr0Z720iBc5Ht1hpIgEXoI67Ipg&#10;pPMjzGrXQEA4fdL0xSGl5xVRa/bNGaAWED4GBtTZYXoSxJMNV4KbfWxDv3MNaPg+3VuKLDTdSKZ8&#10;y3nLBHiplau4cRjZjMkVA3fsjyICgkR5yzytQjJLSOozgO0yuFdElAdgAbMzIUIk25ZWhj9sjbbx&#10;qOxejwrbekRhsD+YjNMUThQF3V5ot9gvDyz6zrREoQPgAANkg2SkfnIdmv0UINcBQOyCeIV0gsvu&#10;DZ3ur5tOgwD/snTqD4eju8CcT1J97I6anJFqct2kGl6eVC2d+sPbEdxKrfnPm+rsHTo8fGMI2OlN&#10;BSNX/fDdXp5UxzfV/6NWLLSgyIoFWFephvLyWIb+cT09+wsAAP//AwBQSwMECgAAAAAAAAAhAHcm&#10;xptuNwAAbjcAABQAAABkcnMvbWVkaWEvaW1hZ2UxLmpwZ//Y/+AAEEpGSUYAAQEAAAEAAQAA/9sA&#10;QwACAQEBAQECAQEBAgICAgIEAwICAgIFBAQDBAYFBgYGBQYGBgcJCAYHCQcGBggLCAkKCgoKCgYI&#10;CwwLCgwJCgoK/8AACwgAxADEAQERAP/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aAAgBAQAAPwD0PVvEkUVwlz4dtH0XUU+/5MrD8j1FN8PyroGuo6XYjAk+TWQD&#10;8n+1iodEEkrf8I75JJdug9efau5trlYHEP8AwhmgeINaZ85IyPxCkA/T/wCtR4V8N+E5YpRc3jeH&#10;fEHh0h1MgJ8xgeBz0IP86Twt4o/4SvxWlrMXTRC3zIwztHr+dbbeLJPGZa38DRurbcndzj8eSP8A&#10;9ddQvjvxxJdhblv+Ep8SbwpXxeMkDHOASPU9feov+Lcf8IZ3/wCEl83/AIF/jn/PSul/P/hLs/5/&#10;z/Sg+OGctH8QfHx9Wz/wLv8Azz710/gLxxceOY1+HL/EF8FSTzkHHTrzz746/jXTf8JiPBR3n4i4&#10;/wCEx6Dr15/H72P/ANeaFhz/AKL8PviBjqSq+B/93Oef5Um1fK/4WJ/wsHwlnG7G7nbnGM/Tj0rp&#10;/HB+HUCDx2oYhFwD4P8AA5J9ACfTgnmua2/8V3/yUb5fv4xx9Pz7eveun/5nL8P/AGpTfBfjTwJJ&#10;4y8R+PPh9468LL4Z8Kqu4BcEcHJ7cdeR1Io8bbPHXioogEfifChRt2+v88VzXk43w/Eb4kerbt31&#10;GCSPqfzo/wCLfeOV/hddv+6CCP0/Tr70oU+O/Gf/AAr2NS/hcDIOcADnr+We3Xmn/wDCDRf88fCf&#10;/fx6Txx8QiniScD4g+IQeCw1HwNmUHHfivhrybbyv+Ek/wCEjPmbtu3+xBj0+lZP/MO/5cfvf8C6&#10;V0uB/wAI1/yNnOd3l4P+enb9a6K1VD4aPheHxfu1nxI6+agyVAzwGI9T/jSvN4r8HOQnis7c8bvC&#10;oyT3HzD9P/1Vt+LvF7O4ijQ+GTnCgLjA74P4nvSeDLfwGsqpL4+ZeSN3Ttkn69v8a6Tx347fxoQ0&#10;nxDYEtypBGTwPYevPFdKvjuP/hMf+FheAQOH6dSMHv3P69KU+OZyvmH4hMviXwizbR/whQODnj8c&#10;/wAvWul8F+Pxl4/iKM9ELlv5n9OaPAXxBIL/ABCf4i89CWP1wQcfXr9K9M8FeNPH3gzxZ4ltJSky&#10;t8vghG6EYGRj0wBz60pZGceAPH3xC8VBcBdxUZ/r6j8veovGfjHxzGvkwqviiPxaqhFVdox6Y6ev&#10;+RVjxx5vgPwcEPxCCkvlgOW9+n5+3ao/G3jZfA2fH5+IajPGAThv5c+2PWukm8WeO/B8fh62n+Ih&#10;CuMNGPBLZBx2weBz/nrXmS+PD428XeJ3cn/hGVGCR4HyDz36n09K6nwIieOVHxCf4iMTg4BfdtOR&#10;x1xzj/PFN8ZQ/EDxrJ4aVfiCEJwMKOT7n09PXnH1PHni+PxlbyGIuP8AhEVJO/wOWAbnOMnA6Dp/&#10;9en5/wBJ/wCFi7v+Kb/559umfr1/T8qPBinwQfFHm/EUEqNzbk6HGPx5Fcz5/wD1UP8A8gf/AF6+&#10;Mmn8MX15/wAIw80mi6MXJZnO47umW9TTtO8Vah4dudHksfFU+hvGATJBk7Rn73860/B8X/CX+KVa&#10;QJjOGBJ4+nFdEPGLxy+HPHEqcoVUge3fj8f0p8XiybwgCnjXxqzE8qiKSf6Z7en+LP3X/Cad/wDh&#10;GN36Y/Pp/nFS+D/HXlJr5/4ThV3qOf8AhDlbdz9Plr0Teftn3/8Aip/T/hC+ev0/yKPA/gUtmUJk&#10;53Hwbjr3Jwfy49/pSf8AFef8Ir3x+G3p/n/gNeoOsYPhf4ckeLBsAI2c4/A/TH4e/DPAfjhvAS+J&#10;F+IGX5IDDAyMH3yT/L68V0fgb/keF/66t/6FUnggDwOfE3m8Yxu3c7s469MYx7dKb43jTxjbjx78&#10;QZCwj4A8HAkkk9++O/PXn1rqPGTW7eEW/wCE/wDAPnc4J/4QvfwOcd6RHCf8JP48Xx38oBCgjhe5&#10;zn8M/oa5nwRuxlPiNn+IM3gbHqG7fQdKd9j8Bf8ARUf5/wCNL4K8dfDp/CPhrhVCgfe8E5PQjPGc&#10;V0fjs/Dp41+HiqGGN2wHgDpgkfT/AOvwK5zxr44+H3/CW+Q6kv4t6fLyR/vde49P1pn/AAniqPEs&#10;HxC+IwAG1VhU9O5JzXOL47/4Txx5qHxX4Z2kNs5Oc8g9+vce9O/4QaL/AJ4+E/8Av49fEv8AzAP+&#10;Bf8AslP8O/afPH/CJ7t+R5W3r7Zz/nr710mbn7Z53/CAN/YW7/Wf8IiM9fX/AOv0rcg8am0utdPh&#10;DxqG14nP/CWlyhdcjIz1z7810EfjNv8AimcePDxt389P72efpmjxx4HCn5viED93aT+POPzGPxo/&#10;5mb/AIt75v8Aqvn/ALvT2/z+tdOhl8E+MfDXgIKcgYZgOncg5ro3f/hPPFPyfEL5cn/ijD35GOvb&#10;7oz9aWuoj8czeCfCH/CxPHw8JguQFYAkH6Y75z+I/Jyw/Dgp/wAK+Hj0f8JL4vIycfUgk9f89ete&#10;i4H/AAi3/CAeTL/qP9X/AMIRxj6Z6frT/wDhOocJGPHoP/CVcIdv+rzxgHnp0/zw3wb4tibwmPAg&#10;k8MeKWROAj+3cEexweOlby+IrLxj4Ybwv/wmkLaP5ewv4Q6hcfcyM4+nesDxz4H8feOCI5PiMP8A&#10;hHWy2xPBWT+f1/nntU3gn7nhf6TV0f8Awm0X/Q+f+O//AGuk8Yxr4xbw6Y/4mLAg4xgfjnr79aX/&#10;AIQqT/ooTf8AfFc0kvxClUeAviK/hMEDGATyByMZ6npx/krR/wAUD40b/maAqn/aB/pjn6YzUR8M&#10;/DzTALMrD8g4J8E4z/LP1r4F8G+E7k+KRBbsV11CMRgZ+b6Afh7ZqPwcvjfxh4pRLZSZOjEnpgdz&#10;+Ga6MeOJJnI+IHxA8UFkGVG/vnHc+grqPGPjMeDvC4gHjjwzKzE4RfBKh24PJJH19ufrUfhG4/4Q&#10;zwsZIPHA8T5bHlKCQD6Hd3B7/SgBvBcnhtln8VkYJ2g4754/x+ldF5w/6KAf+/P/ANen+NY3k+En&#10;/CfqPChJI+4vzdcfn+Hr9K6PwGg8BSeF93xEZVblcHgjPHv0/HrUnjxYw6eV8Qj4TIQ7VPTGTnv1&#10;/wA8V0kp/wCRZ8v4g+rHB/MED8DjP1rpXk+IUXi7w2g+IWB4uBLgc8d8Y5B6+3Xmum8Zx+WxVfH2&#10;F8XZ2qpHXjgEHpR/xbyT/nn4X8TvJ9SOf5ED/PZpHxBMXnxfET/hFsEjZ/wg/AHXP5fz9q6b/Q/B&#10;Fn3bxCx/Fz/k/j/JPMl/6KC3/hH/AP2Fc/8A8K/P/PyP++//ALGt3/hLovN/4QXy5N2Nm7/hDn29&#10;N33en4fp2ro/3H/Iof8AFPf6r/Ucfd69P16UyDwtKniGL/hEBHDoij50j4G7HIAxWC//AAhEvhnx&#10;D5PjxVSRWLsrf6oD+eTSyqY/FPh0SeO9zqDhWwS2R79f6U8s0PiX/it/HS7Qnyx9AF9f8/8A6tPT&#10;tFN7bC4ZZDknHlj/AOtX5meLPGHjeOy0GGbxtLJoaAGE5+VefTr0x7fjTfC8L+J/Dzpv27M7Vi8J&#10;B93p8wHuPzroPCni688SyG2v/GUniLDcRsDuHf8AiA7DrW94F8aspJHxBI6b2CfXdxj6dvSny+Lv&#10;AUXjcLL46Pijw4oyVddpJx0IbHf/ACK6M+OD45PlFxHj5do8Chun+O7GMUj+Oyvi1Y/iIrOABkjg&#10;BeenXIwK6j/hYVz/AND54O/78yf4UngiOVvGJ8AHx8f+ElCjDYzzj3+vb07dQn/FF/58uuo/4TnP&#10;kL8OB7jJ+mBnH+eBXo1sfJB8dHxwfFCeK8RxsvgvhQg9u3Gef6V1fgy6Xxeglt/HSAFQdq4z9eeo&#10;qv4R8YLceIpPH0fj1H8NFCTk8A9QT/n8ea6Xxb4pt7eMFfGaxE52nYPw4x9e3rUUenWvieXRJIfG&#10;KsPDzBpdgGXbbtBP+cU+58WReFo44bsh9acbdgbhvz7Uniq4j8MQhmfw9GB0WYbcDB6DP0pvy+JP&#10;EP8AzLzr/wB9M3+P/wBb3oSO7lHkeEfF6wgZO1fCxI7Z9P0rofEHh+O7j2seegJNVvCnh7xragt4&#10;q8XC4bAGI4gP8/lWf/xRfg+P+CNQv1AAH6//AFvauZ+DrJbQHwMfHnmtGP3aoecemT/IH3rd8Xyf&#10;C5tZY+IfFkaXGwZU3AGBzivyrPiViNYP7sh8bT/wjaevBP8Ad9K11gk8Y3Ecng1HOvlsYV+W7d/y&#10;rovBg8dSeKMW9uQyZLH/AIQwNj9M89c9a6HwT41fxaxV/iDs4+4VA9R7H054qTwV41eK28RxYDeG&#10;8fMB4LBU/wCGAO/f3qL/AITo/wDRQD/n/tnSV0Pgb/kd0/66t/6FXWf8J8f+iiH8v/tdN8AJK/jB&#10;nT4i/wDFTnPCnOTnuc/j1PpmvT/BHgj4fxeLgkXjvwr8rEKi4z7gc/1/PrXTeBnYqvj7x+ADztWR&#10;OnQnnP8AL8q6fyYPM/4RD/hOI/7C2Yxxu+mfSrcmqG6iuHg8F+H9b/4R4hvCXkyDJYLtwCwOwjgc&#10;f0q74X8a2z+I5PA923/E9SPeVYcEYGcH0FWOPFA9Mfhtx+fr+tTeLoJPF+sf8ItDr8f9jpHIniSL&#10;A3EFflUN2569KqeKpY18SaB4PCkhmZt3bhcY9emag8O+KpbjXGe3Mh0MR5SI+F5EGfZv/rf1rU3X&#10;uh6uyXxfVNLdOIIfDpJjYcZ3Kefy+ldD/aif2j5GecZ6c9f8a53wT4qtdV00+MxrEOnaIy5hSYqo&#10;46kk8Af/AF6zPDPxTs7yNob+3Hh8AgbLjByf07fpWO/jGHwkv7/xwsgbgZHTHHvnP9Kr/wDC7LX/&#10;AKHKX/wj5f8AGvzl8/xj/Yf/AAhH/CUP/bPnY8nHbGNu71/pWR/xWPhnwH/zHYY3f3WPB/8A1Voz&#10;48zRf+ES83+xt3/LT+/u5/z/APWrpf30ni7J8cHaev8AwmDNxnGaQ+NH8b+LFX4g+P8AxSV4+YyZ&#10;Jz04PT/69dH4LkSd/N+IHjbxR4l8M4+byyxycjjBP+T710vgEuPFw+HolV1C/Nnoo/X9f/1dLz4C&#10;/wCpUx/wLzP5Z+974xSeBfHCfD/xY0bEFW+ZE7D05I+nftXT+Oo18DKfiHH8RWDEDID7dxyeOuOP&#10;8966nwMP+EOCj/WY3e+M/ln9K6PwZG3gy38MRLMfFBkXEbr/ADXPpx1x0rpfGfgtpFzJ49ZPu7S2&#10;PfkD8xj8a1vCouhbi5h8ZxyaIy/JAfCpjAGPX8c8isaHxU3jPwt4e8vAdyG2+w4znA7V3XiGXw0y&#10;lbrxOIugyJRweoqbzG/6GVf+/Y/xrmjm0v8APivxGMpFhfEnyoD7cYC9fpzW7/aVp/ZP/CY/8JWv&#10;9jeX5m7aMbenXH4VznjWXxD4ftje+LfjVF4ejA+/5SYI9i3fnpzVuz8WW8MO238Wp4gLDpGV57dR&#10;xz6e/vTvsy+T9p/4TZf7C2/3xjr646Z/zio/C8nifSoAZZtd13AP7x9ihhnrk4Hesmtf/hLP+mPi&#10;P/vwtfmF4q8Y+NJUBnjXgH5T4VQAdhyR9ac0Y8VaAi3HjDxA4DZx/wAIsGUkd8q3PetjwX4zC+LQ&#10;cAENwxGSSfp3/QUv/CXPv/4T3B3Z3edn8Mbv8/TtXS7z9s+8f+Elz93/AIQ3nr9P8il8Ejx9/wAI&#10;xjwD498MKQMMoO1jznuPUYpPKf8A4S7zP+E7P/CU5xu385z65/T9a9K/4Tw/8Jnnt0+783Xr0x97&#10;t+uK6uHxwfG0K/ESD4gEjwfGP+E3Vl+9n07gZH6e1RMF8fJ4Y+Ib9Q2OMccdPXrn1/rXTeDvji7/&#10;ABbIe58LBWGAyuQceufx6/zzXo3w/HghtXFyfGJ8SyhM/wDCUyMp28fdyOM/Tp7VvjUYPE9zrUc2&#10;z+xtAbZsDfeZVye3am+EvDPgWXwzoniqwCHR4rcPCZewI4Jrb8TwHWdRRYfGL6O0ajKqVywPrn8a&#10;qw+FYNA8Njw7oz6DomqyR/LNbeHx5efURhhnp61bu9YstB1VvEGoeKkWFwEMUmAPw/OovDo8R+Kf&#10;DQk1DxbblmGPN8OPlR9GOa4P4xftYfAv4C2GnaT8QPiVov8Ab8Sr5lnJdT3ckfHLMIEdlz2LBc84&#10;r5G074zfFb9sPxXZ6l8R/wBrnw14EtbbWUht7HQdSnspOePMjVmBYdgzPwTzXM/FPxZ+0v8As6+N&#10;4tWuvjV4p1/wzJKfsjDxNrkNvKnZGYmNlYZ7Ej61+iXgn4o6J4t+FukfERPFOkDSrmBWkud2I/TA&#10;JPBB7UaH4hZLwxeJvFEpUj5E1vQPI9ejcDOKpy+F7pdC1uOw8YFtdkTLSkAbDj5QQO3WrXmn/och&#10;/wB+v/r1+T2gf8FWP+CXmkf2yfEWo+Mbk3xyhGh6fx65Bh4/DNc54M/4Kkf8E8I/BDeDNZ8feLWU&#10;tkG0+ylf/H4ARXQaT/wVG/4J+6zrg1Dxj8TPFenKvHl6NYWD57f8tFTt9a1rr/go/wD8EyPE3jIe&#10;NNW+IHjnT5Mfc8OabpkQz+Jr0v4M/Fb4LfFPwtruvfs7+KPEJ8JeGdLGoG58VaHb3xEe7by0JIX5&#10;j+XI6HC+CfGclnMfG/gL4iYkXIdW8FA4/LI9cn8cV0PkHH/C0P8AhYvP3t27/wAdzn9f/wBVS+Bv&#10;G8rrJIPHreGGGT4J8GqhIBz346+1N+C3jVopP+E6RRkbfmXwUCPwIP6ivSv+E4H/AAgufI/4pT/V&#10;/e5/3uuP/re1em/8IT/03X/wi/8A69dD4T8WweEfCZW68apKV/5aMOhz0x/L2xXdeSvk/af+EpX+&#10;ydnXeuP++sdKj8PXHhfxMdWS2AkTzNk2QRnjpz+P51XeXQbhUt/EXiaEayy4c6FIVYfQAk4+ta39&#10;oN9u/tr+2j5O3Hl/2Q2dv+9973ryX43/ALQ9p8A/DsniDxR8Q9Ntvsl3Ha6ve2vhSRprmcplURfM&#10;25wCeTjA6jFfnj+2z/wWv1/QPD114f8ABPie58H6Xq0uWurrUWu78fLyiz4Bhjzg4QBuPvYJB/NT&#10;4t/8FTPh1o2s3c+gXWt+IL2dy93f3UnzFycljGfmYknJJxnNcR4B/wCCuPjfw34stvEvhvWtUsxJ&#10;GY5yt04aMHriOGaE8/jX6VeFf29vA/7X/wCyPYJf/Eiwutb8NzRmy0+4TTxMLZzjyIls4JzE6gb3&#10;M13bLtwoikZS1fZP7Jn7edrrfwu0nwZ4k+JFtaa9pOlyQDU9YltI4WQP8mZLnWLfzn27f4F6EdBk&#10;/Rn/AA2H+yv4j13/AIRI/Gnw9Jn5QJG+RjjpvPy16ERH4n0PFr4lyGyPMjx19/pxXLar4yjS6/eM&#10;q5XIDoTx+HSvwz/4J8+Mf2abHRvE/jL43fALQ/EllqC3C+H9JkuzZrbXW+PypJXgdWKhRICvU7hj&#10;HUdX+2P+3H+zl+zX8Y9G0X9mz9lz4WXmh6dcSSxXGs+Gbi8t9YhwoYzpePIwRmDFFGx0DD5sgEe4&#10;6Z+0z/wTB+KHhLw18QfiF+wf4duPE2qQO+uWnh24fTdPSQcQmzSK4IHyAbxsU7iTlup+N/8AgoZr&#10;XwY1fx2us/AL4Sw+D9GmKfZtEku0maCNYkV8zTfM26QO/J4346AV9Q/8E64tBm/Yd+Ir6g2lK9x/&#10;Ycdt9tOOWnumOw9j8gz+Femx/FXwn4d8NaCnjTxhN4nCg+ZCGOIl7DkVg2PxM8LeF/EQubKza4V/&#10;C/k48UJ5gaQ9OB29K9T+Get+HviN4eOoeJv2uvhJYao8zDXf7a1+DStUbPYXHkDcO+5d688kniup&#10;fwx4cm8TWEuvftg/CPW9D0Rs+H7DXPjLFM8GMYJP2PBPHbFek2fiP4MXS7dX/a++FWM5Ah8X+HXx&#10;1/vaYKvaD49+DelLub9p/wCF4OckJ8TNFYH/AMpa+1bXhL4pfBzwnqunTN+1N8OtUs7RGVk1D4p2&#10;uRnuAsPzfQkV0OhfGr4EQ35u/Ef7YXw0ulPRNO8Um2I/761OQfpV/TfjL+zld33nX37VHgq5Zlwl&#10;tp3jvyR0/ui+YH8q9PvNKv5Z/tUN6wYfwbowPzMZNfLP/BQf/gpD8A/2B/htqnhLVL+yOvDRQlno&#10;tnCI7PS0cYRpiuMfKSyxINxCrkIrh6/CD9s7/grX8cv2xvFUurw66NK0q3g8mxuILdYnEWS3lwxq&#10;MIoz1OWOBljXxH8S/EfiHxfr011qviKefP8Ay83B/wBIrgdY8NjSLQ34OfwrmtU1S7PBOa6rwX+0&#10;v8bvBOk/2P4V+JutaZZ5yfI1GevV/gv+0l+0na3EOpTfGzxBfWx/hv8AXJW/ncGvqr4W/wDBRvWN&#10;EuLa0+I9nCYQn7yawtG80H38+7Jx+dfsJ/wTH/4KK/C/40/CVvh1b/EvQ4fElmYzpkAuNPivG82T&#10;alvEkH2wTzEnhVhB+YDLHmvr3WPhr4unu93l66wC4UrZWvTJ/wBuv52fAt78HbrwvcaN8TEvCls/&#10;7sWts4XHtsrqLOD9lfUnjZ9GlupD92e908Sn8ypq22g/s1agftkSXln/AGeeWgtZbfb+SjNcB8Wb&#10;bwxePHe+Eda1TUbcf61L52Mn4bhmvuv/AIJ/eNX8L/8ABP34mQ22smCe+fw/FEFHzSAT3ZIHpjjJ&#10;rQ8T6/dTaLovihvFkks4BXYTymP1/wDr10llLNp3g/x/408I+ItHXTr7wVLbyW6giTZJqdsmwIRk&#10;Ngg59DX4SppureLvjf4/8b+IBOLKw1ycLPc3OAP9Ir3vwV+yJ8bf2ixa+NPEOs23hbRZbPy9Ptp0&#10;ne7C+pBIAFSfEP8A4JsfEfwboU/iLwT8TIfEFzChMlldedHJJ7Kwdufavn26tNfuxeaRq326yvLf&#10;/j5thdXEFxb1R0yXxRpekQ3lp421ww++u3Fel/DDxN4jmm/su48ba4Pb+3LiuU+Ket/E3RxKdB+N&#10;vjK3/wBJ6Wvia45rkbX4l/GjEV3d/tHeOQIOv/FYXGKi8WfEbxN48v4IvGfjTW9aFvzaDV9buJv5&#10;Vq3NybkQ6TaXUHnZ7VDa6ba2t/8AZLT9/eZqDxz4PGnW3+lrYGa49eleO68AtybP7IOP+Xn1qlb6&#10;c73Gy1P72vR9A8UeJfC2mQB9OuPIxjir1x4+TVG+xhia674IftV/H39nrxLH4p+Bfxc8QeHdRhLG&#10;GTRtbnsWjLKUYg21wSMqzKcdQxHQmvYrr/gtp/wWOknLad+3Z4laL+E/25J/8VXrf9vMNQgA8IWE&#10;Fjj/AEq24rU0fUjqniAaqdLgsYsY/s49frVofbfs02Ps2O9c3q1oDb3AvP8AX88Zr7U/Yx1c2n7G&#10;HiiBNaMP2i80UFAOZQr3R/Q4/OuuCeFdAbR7htz55l6E9fb+v5VvaFp1zcfD74h6XZ3Mq6LaaNNL&#10;qMq+HAP3639v5Kb+sYL7B14GRg1+Q2oeNfAOo/tDaxc+ItLEPhHR/EeGg+y8G49fzr6O1r9r7wXb&#10;2qHRtQgmiV9gjhm5ii/vGtrw5+0n4C1i6FvJ4kigWT7v2iYLXy3+14PA+o/Fi+17wVeQXCz2QF6b&#10;Y5Gfwryn+w103QYdV/5Y1veCz9q1WG8z5/8A071a+K+m6VdafPakZgrxXx/atbWtjZWR5LcVmFV8&#10;NKb2y/0mc8Unh/xXrGl2uHGbi6PGa6Pw14oXRfPW0vB56/8AH37Vet9D8QeOGm1b7Z+5tx+dYOmf&#10;CzU59bic6VMbe46g2tZninwZdweLPssVlPp6245I/cVrapr91pOn/wBl62bfnrgVyX2w2WqZHbpW&#10;jZ3v2z7UT+WKy59Uv9MlNo19cfL/ANPlfpcfA11dXMJ/tbSuP+nit/RPAWox3H+m+SYewFwa0z4Z&#10;nnvpGtbqL9z/AMfA+0Vx3irQdYutPvbuys7cG36Cvt7/AIJ/6EdX/YO8e6pnH9lXXh+Y40xdQ4Ml&#10;6vfhRzy3Tt3r0/wcP+EwBV/HHiYM5xuXk7uuMg5Pf8vetPwTqXg3SvhF8WdEjJD6t4HluIhgY3Jq&#10;MAVfbBIr8gdD+B3wo1PxP450P4z6xqtranVZvsC6bGUGw9SCqnmqPiX9mn9kbw1oV3deCPiB4uk1&#10;P7Gf7OgubqN4s9uGQD9a4PQ/2f8A4ma7p/22zsiZbi5/0Y4rL1v4ceIPBEOpL4gWGCf3qpba1Z/8&#10;I1Fpuqnz4cVB4Bufs+un/RKk/aHN5peiFrJftBxwPWvHPEOvi4tbe+vR+FYF54lZ+cfhUFn/AMhT&#10;8a0LHWT9sx/z9dRXuHwut/tGnQ6VcnzuP+PevoT4UfCnSfFF/FfX9qTbgdPWpvix+y54cjS91nT9&#10;MghlPOPs+f5W9fFvxQ8GXljq0zo32c2wzaVw13ds1z/ptl2qC11U/wAJpj6haytvDW6f7NfqBpPw&#10;88YukU2q/DPUopJvvuuwzj8c12E2majp0trpbeDbm3gkOITI4IX64qfTvDusPqJgtdDZrf1iiArz&#10;/wCKHgjxDY6vM/8AY94kGP8Aj4WAG3H4V9wfsFeKP7D/AGAfG0lgxFrrl7oGkvg44Zr2Un/yD+tb&#10;EqnRNE0U6/4kZ1JLeQp3eWua9Ds7U+K/2WPHEU3i1HXwvZPstx4ZCFt+pW3/AC1/hyfxGcHgV+T/&#10;AIrurnS/iHr1rr+rED+0Z57UfhxXN67rel/2iSNVsriH6V6D8KfHPh8yQz6x4kgBtxi1tj2rgv2n&#10;fEtlrV3AI8TyzLj7RbV4xptv9mvobS7Pn/aK93/Z6+CXwuu7SfxZ471NWOf+PZrrA+priP2sfBpt&#10;PBOqppF2J91wfsoz/wAu9fJ/i7QLy00KwybgzgVzN1ddgPzpbe4+0jbajFXvDy3l3qgCWnkV9YfA&#10;LwR4r8TizuLO0mP49K+y/AfgtNG02GJV8qUDnFX/AB54WvdR0VobR8Eivg39p7wPd+GddnU6R+5u&#10;P+nX/wC56+ZvF3/H9+NZdvdFYCtQ+f7V+wWsfDbULq8j17X/ANpTWZCsH3bG4SJT74AxXHeNIHtd&#10;c0UaV+0nNqvn3fkXCzXiHy/f5f616hpWladb3UmpaN8YJJLWGHE6tfI6j3J7V5z498P6Zf210j/t&#10;DNegr/yDjdp++9uDX2z+wnd6Hpf/AATy8dfbpEZ31Hw4IdMZsebiS8J9+menTHuK61TJ4tbQIW8a&#10;qG27fm4ZT/hxitrU9OfWPgb8SvGwj/5BwNvvU8fvNUtv5gmvx/8A2otRGtX83ifS/PhhGoz25a3u&#10;euO9b3wP/Y9ijRPHXxauNRuUvGE1hpe79ymfUCvLP2irWz8EeKJ18Ff6EAeLa3rlND1u61vQdSu7&#10;vVZ5/s9L4R1y6IN0fI/celbupalr1x4s037LdTQ+fc/8e1vXdeP7e88R6HqWgW93DOLf/j5+0XNa&#10;97/wTd+H/jb9nm+8deE/jvotz4osIUkTwzJrjSXcpYrvNta2Wn30ihAwJJa33ZwhdgyjyH9lr9gT&#10;xR8VfiHeQ/EbQbzTtP0tx9sgutP8ndkcDybj99z613Xx58K+GPgrqN14O8DfArQbi3iQQi6v/DQu&#10;Jzkdv9H6V89634vs9K1IrcfC1oCO9toQr6c/ZE/bB+Gdzbp4av8ARWt54DgNNBAD/wCj6+s/DfxL&#10;8C67DBdWWrWzRsPlxJH/AI1s6x4m8Hra+XPqdoBL03SR8/nXzX+1N4C8C+J4BpukarYi/PVfPt1/&#10;TyDXx58X/gdcaRBPe2dnNPP6fZR/8j5rxTU9LvtLbbe2LQE9p6YJSnAbH4V+1c3iDSngafU/CcJz&#10;DnEYB832rH0zTdJvdej1vRfhLpyzRcC8KoGH0IGaraDrtjper6rHJ4cSYy3GfLfvxXP/ABJ8bRah&#10;pNxp+neCrW2Y2p+a3gDY/IV9vfsCaA3iT/gnd8QNBTX1tx/anhwqHHDEyXQ/Xr/wGu0Ms3jHwn4e&#10;RAAfCq4zycjIO3k+o7Ht0ro71fCen/sbfFWCw0gaVdav4a8NTpalyfMAv4wxGffn8a/IX9pbwlZ+&#10;LfBMtr4Su7eCbR9T8+6tsV7x4G8Qab8T/g74eudJ1KE3S2aQztbT58lwoDCvlH9p3SPD+geLJdE1&#10;7VLS9u3uAwWIecRnsR615zqXwt1/wAJrTVhiG4tvP5rG0vTbvQoP9LtfI+0f8ewzW94B8R2zzY1S&#10;1/1HbNdl8Gdcu9ag8VXNpeDFwp/5ef8A7ot//R9e6+CPC1n8Evhlp/jJPEl4kupqHGmR6hHFbyOw&#10;4wIG8qY47+dgjvXvXw70W1s9AiSPS4rOW6/eTQpCkeGPXIVyP1NeZ/tYfsP/ABJ+IPhseOPBiXVl&#10;aXczW8OsPHLBbTOucqkkdodzDB4zkY6V8V+Kf2G/jdYeLPI8QanJNpEK5uHignYfgbi3INN0v4EJ&#10;4N8Rg6To97bw/wDLtPjrX1Lb/ArXdB+GC+I49QureZ7UTs/mT5t+M4xnNfJvxx+KfxwudUFt4Q8V&#10;3xNhz+5ubivLrT4gfG/X7r7YnjiO4l/59v7QuM16V8M/G/xP1vVYtK+Ifh0TWc4yLlbY4/8AJivL&#10;fj5oY0Tx/eW/2QeTjr9l/r9nrvfhD+y7oXi/wFZa/fR27yTgksWt+R/4EV+iGv69b6MsZ/s9p5T0&#10;gWDJrX0XWnmjjvLWAIEh/eiKuQtL5Rruo3Gf3suKydW0sXenT/bRnivtD9ivV10r9jbxloZ8Rm2N&#10;zLoYWIDmXa1zk8emR+leieMfM8YT+HlaQ/8ACPBQNxI45wcn14xmu78XajrFp+xl8atM8TXeh2mr&#10;NNaNLZWGBI+NWgy3B+6DkfjX5efs0eFNPvPCur3PijR11Bxq9wClygbjjsar2Vr4T17xHc+FPAHg&#10;efw7cKM3cts6x8fQV4to37M+qfET4hX15J4iEt3p1zgtcd69t/aP+Fukp8B5/wC0Ld7i9s4wyXIg&#10;y2c4Jr4/8Vi41L7Hd3V3B5Nvbf6PXHi6u9NuPtea9r/ZXMNpaa15H3rhfPuLndj9fPg/9HmvtLw5&#10;8IV8e+ENA+OsPhi+1HTNBgije+WP7Tb21zIpC5ltzKu5gpwJLmXJUkZPI3/DniGO41lleZoGaUHI&#10;XawHqAWXJr9Hv2Gviz8JPjR8INO+B/7QHh/w9q8uiaRN/Y9zrdnp1ybeEMygIrHejBdvJTccZJPB&#10;Pyr+2j+yd8I/hN45ttJ8Davc6toWpWwktpdTsWaYEHBDMbaJG56Bc47189aj8Gfh9aeIvtdtotpI&#10;IHYQyfZIsEZ4IPlofzA+g6V3H7W/wcuPg/8AAjwx4sm1GC+PjHw22o21qtq4NsPNaMIT5Mytnbng&#10;MRnDIvBb4H0j4G6H4oglbzIIP7Q/4+bi3taz7r9gvQrXzh4b1a7t8/8ALx9q5/8ASeuj0/4JyeG/&#10;DxkvTAJoO2a4Wf8AZ9+H3xE8b/afEeji4nt/+Xe3tbcm4rpbvxf8RvCs58NeHdFgsrOx/dQ2/wBn&#10;uBtA/wD119G+I9T0zRpN97dQoPJ/19wcVxVp8V7z+1H0rwxqFq8MpzPdHtVA+PltJ5xkXE3oKytW&#10;+IBbz7Kzz5H/AD81+gn7E3iCWD9hHxxqFtqb2sjXegFNUjJ3Alrr5eOecV33gzwa1zL4eM/jsx6C&#10;0g67gVGecevNdT4gsTe/sZ/FXUk8XfadkFsHtD4aFttzq9tz5n5cf4V+Xvwy+KXhjwR8OvEMM19P&#10;i0vbg3E9z1JzXJfBf4z+HLXUr/Wrm9ilvLk5Jm4z7V1XwW8eeC7X4g6rBbSQq+oMGUj+LFaf7YHx&#10;ctNC+Dl1p8KMXuQEEnk5AHUmvgPW/G2q62eLr/Ue9Zmp+JrP7B9kJHn+le6fstapqtx4Y19vD+kz&#10;zzwaX59pc5x9nr6j+BP7XifEb4CWPhTV/GuoX15pAlTT/D0uomeeAyHdJ5dtJfXkqbmALFihbAJA&#10;rqvAurX9vY2+q3aYkdf9IXA/de3+tNeoeDfi94q8EXP9teC/Guo6NcEYNzpOovbyEem6Nwaq6/8A&#10;FzV9T1d/FeseI7+81GSTzJNSubpppnf+8ZC5Yn3zWX4T+M3wHi8ZaZZ/Er4j2dvZPqEQ1mCx1a0+&#10;2i33jzfKV5NvmbN23dxnGeK9N/4KU/tPfBf9pmeyl+GluNL8MeHvCltouhR6i0Ml55UW4jexa434&#10;LFVyXOBk/MzV8dfCGwtb/S5Wu2E8+eT7V3S6NLpsRWc/u5a4D4rX1p4aspmYQZuuOa8++GFpqui+&#10;P7LX7XVbfyLkHNv9q7V6Fq/iP4CeFdQk0/xxpOn3epyHzbmc2oJYt9ZT6V0Pi/4KfF7X7LVLS78Z&#10;aJHYoP8AREmjU+Z/vnb8tctY/s7XmieGBro8X2q3UAyHguIgn5kVyN34evLb/j8vLfz7mue1O1+y&#10;GYfa4Pev0b/YG1JbP9krXfBg13S7Zp77RdSX7af9YLeS5yE/7/DPfp7165/wnZ/6HtP/AAjl/wAK&#10;6zxnPpHhX9iH4keF9L1w6tptwsJ8NXW0/LEuq27OD6EgDmvxN1vwRc3PhDUtLvPPn1PVtd+z21vb&#10;V9FfAT9k3wp8HfhxBZ6npVlPrMkO+9vXtwdz+g9q85+L/wANbPw3e/8ACdeHCbe++1D7OLcd68Q/&#10;aa8YeItf8Ik6xq/77HBPavAbMC0t+ozcGq2k2e25O0/6PjivcPhL4s8QaJfWeg6Tr/8AZUN/beTc&#10;/Zj/AK+pfhvofir4J2+p/HYkGxsdb8i2yfbp/n1r7pj8X6Vr+m6T4i0e5DQanZRTxnB5UjI/5Z+/&#10;tW5oSLJZN9un8zn92cVs6Tpmh3e61ngSZ2T5kaJG2ivlD9pb9kXW9L8bTfEDw9quq2lsjjEFsqRR&#10;KfUrbWcZH4sa828TWXx01Ow/sg+K7o+xubivon9nLQ30T4foupan587Em4P2jNdN4h8aWek2O9/3&#10;r/8APUV4X8WfGX9rakAP9QOlbvh/SvDngPwt/wAJfeatcef0+0XH/LvXhnxE8Y6Vf+Lru6e6+0ln&#10;/wBcR96vdfi38P8A4kaTpVsnirxZqVraXRCTT22p/uJT6EHpWRB8D/Dv/CLzavpOreINdvYP+Xe1&#10;uf3BNcZdfD/xAt7NcmeaCH/n3+01zniPw5r2mwzC6upxX6Zf8E/tIsr39hbU7XVvEC2v2jV9EjRS&#10;P9YWa+Of+AgH869n+GHieWLQDcr42WBfDv7yGP8A4RRJcZ9T/j/Su81+90qb/gnN8cjpfiPVrw6S&#10;tjBpKXx4S3OpQkFRjqSBn8PWv50pfjd8bfCOrQ+NdA1Gciw13zSBa+fkV966H+2Jd/F74Lr4v8O3&#10;cMetW1uqXMGoRNhCABgc9MDgdulfJ3x7/at+MCGazuNT0qeUDhbe1rw3UPjH8Q/F+iz2mvf2dwOp&#10;4/Ssy18ceJmt9w0a3q/4f8a6zbMLI6NYf6SM4DV3tvbeK/EunzarpNnB51gOPs9R678Qvid8XG0v&#10;4Y6PpFwIYLr7Q2nE19qfDXUPFPhHwvo3h/xGqwTQ2v8Ax7kCA/8ApRXpumeMfNT7FbXAmI64riPF&#10;cX7Ung+5m1v4feOfDEAuGzGNc1e9jCH28kcfhXIfEbxd+2l4c0qKXxLp3hHxJZufnh0XTdTvyfqJ&#10;OK8t/wCGgdXe/wD+J/8ADC8sPW2GieR/K4r0v4UeNvFup6fPdWtpexWX2n/RftP7gV0XjTVcf6CL&#10;3H1rwT4sXPiq1sJ7zwZpE999nuf9JFvbf6iuA8b/ABR+KvjfQrLSdVNwYbf1NchLpupb/wDT7ufz&#10;f4uK/VLx94+8OadYwWmseDo9TtWmCsgtQ4T3VSOa1PDNr4c8RaTHe6JoRsozGPMtprbyZIvYr2NY&#10;uvfBfw3qKzMlsIBJ1KcV4j8Xfg/faNZyaWUhmU/8e08NqNy+x225/nX3d+w9Abb9grW/Bhls0Nxq&#10;+hAHVW2qNq3OSD0B9favRR4ykmZovHXjdmPU8ZP8Xf8Ax96ueONU1fwX+wF8WdP1NWXTvFOoxvZn&#10;/hHWhDNFdq7fPkBRhOFwR2Ffj1+y7qd14T8Iav4k0vRdOuhDqIFrFqkJliXr0I6VufGHxN4o+J2m&#10;CzuNK0bTIAc+bpNq1s5/Fq8Bu/2WdF1UzXd9r9/cexuzXHfFP4WeG/hXoMdpo9zcTfaOwNcPeXun&#10;WJ9f1ptj/wAfdvt/4+MV7F8CvF4bV9Tsw0HnjTRmsj4B/Hiz+Cnxiuvir4m003kEH2i3tbZTyPWv&#10;qKx+JPiDx78PoPi+LaEw39znyNPg/wBRjHP+j/8AtefFekfDfXtJ1Yx3a6rknt9pzXSfFjwz4i8U&#10;+DnXRr64tp8ZDW3+u+lfOuteIP2iPCNzLptzc6rewjvcXN/VPwz8PPFmua9/amvWTCHufsteuaVq&#10;ukeFPDn2Qm3/ANHrgvib4vOnxz3QveLnrUPwG/b++GnwEm1j4GfE7wBaap/wkLxNa6tcWsgnsMNu&#10;Yie81aC3iDjCsslsw2j5drEk+2a78Kvgf4l0Wfxn4AuPDOsW8mgrdPHo2rWWoRwBk3KJRZmeINjO&#10;VILAggjivJPDf7J1p4x0Cz8U2NpYrHfW6zAG19azNB/aE+KXh/4i6rpesz3l/c2eoFbBLi1wCPwr&#10;6/8A2WP23fFXhRtY0jVvgRbI2uaXLYXeo+I/DCywQKylS9vcEh4XKsy5UgHdyCQpG3qVxDFE0zOu&#10;wjcSa8T8YawurahqY1S1JgkQC3zbk5/8gH+tfZv7Kmmm0/4J+axqZ8QiFV8VaTG0P9hibdiGUht5&#10;+794/L/s/wC1Xb/CHxktvMJf+E3EfUEL4PV/Ujkf565qb9onxBa6L+xT8Z4Y/Gqo/iV9HLeHB4bM&#10;Bj2rJL97oP8AV5467AP4q/Gb4NfELS/A/wALLix1Rcm51Id61NH8f6Z4jP8AxLLIT+lHi7V7Xw1p&#10;8A8QaNfWBn5+0NbYzXjXx1itPG9rDqem3X7i3Ofs4NeP6r4bvLe6zeOCO9Jqmr2VzqVutlo1tAfU&#10;iuq8D63Z6J4rvtW7/ZRnmuC8VXHmabPrF4M5vP8AQ/pX3t+yfpx+JP7JthFq16s8tmOouhP5BGfW&#10;4n/9oH6Vk+Hdb1/4WeLYo9WuZ4LI3B/fkXH/ANz19F+Gvjh4O1KzSS4vrRjLDn/j4tx+HExrlPGP&#10;iLSvEOsy6fb20JhA5uTbZqhquqeG9J07/Q2t/P8AevL/ABz8Q7eFvl1UwCuU07Tte8VzQ6rqY/dQ&#10;V8ifHTW21n4tapd+QAIbjaB9K9e/Zk/bj+IHwx0nUPBHjDxJd6lpGoWH2RE1C7vL54RyNsMTX0EM&#10;AweoweOtfod+z54i0Pxj8G/D+saTqtvJD/Z6Rhl1C2lwVGMbo/l/Kvnr4uap8VPBfja3gvLfSp54&#10;P9IFzbCug+F3jn9q74w2GoReH9c0+10qyudky6uZt7e2QM19NaBqa6z4cjtpCkjxRbH8z1ryrx4b&#10;S7uLu1Iz9nUHP2bNfdv7LNno+p/sCTLrV2YdM/4T7Ti7JoBnZc2rDPmA/Lwfu/8AxVdF4Mtm8av/&#10;AMITF46kHiCR9qktgZyPXqT/AI1S/aNuNH079g34keEtLP8AxMofFtiLoAFeDZ3e3g+4Ir8SdNtt&#10;LHhS0F1df6jUeLf3r7G/Zq8N/BXSdEgk0fSHmvJ7cTSXN5HkH6E8D8Kv/tT2Wi+L/hhf6ZNbQKsM&#10;O+Fo4txUj0r4e0O1tbnw3d2l10NzWfdeEPD+pzw2l3Z9O1cJ8RPA3hvw0v2+38QQy4PW2rmdHvb2&#10;80y4vr4fuP8An1xXNavdfavEn2UWguILY4x9lxxX6R/8E+Z21X4B2lgLi0byDghLoTY69/tM/wD7&#10;R+ldJ8a/grBrLC/g04GcekA5/KA18/al/wALA8EXH2M/blig/wCu4q5ovxl8R2dtNZXEN95Hobao&#10;NS8f+Krq3ms2gmPP/LzbVF4R8Aar4u1GGfURN/pA/wCPeu48c+H7T4e+Aby6Nn+/Nvxk/wD3NX53&#10;a7KdT1G81Zj+9Nz0FvxVGvoL4Rft2/GX4ZeArLwTo0UVxa2QKwyXWua2Wxnp/o1ysYHsoFfbHjj4&#10;c+HfEOiafqupm5e4jHyyic5qpF4Y/wCEN09dH8PeIdUgt7o/vohd8H9OK9D+H2pXlvdDT45j5Qtw&#10;QDWRrej21/HqF/dyyvI4wSXr7c/Zw1Ce1/4J5+LIIguD4n0g5I5/1U3+FbGn/FXxnfeG9fjuNQBE&#10;4HmYXGevv7VhfH/4h+LdV/Yj8VaNPqrpahtOUwx8K2LW9Iz9Cq/lX4o+KdTvY/BenSLOc/2lX0Z+&#10;yvq1/rbJpuoXBeEJkKK7L9tDxnrHh74Zf2BoywW8VxEQ8iRfOAOeD0H5V8f3N/c6ZoM32Rgv4Vxt&#10;94v16dZ/LvTD/wBcRtrndTjTWNTtl1EeaMZw1Q1ieDNNtNU1HVReIWx0wcdzX6Mf8E9PE91efC2C&#10;xa1VY4pztxczsf8Ax6Q19D+INLsr7TpFuYUYEc5jU/zFeEeO/BGgfaAgtIwCO1tF/wDEVxegeHtB&#10;bVDC2jWxUdjHT9c0HSYtTi0+GxjSJB8oVBXofwu8P6ZbwxNHCc88k15/+1zbh/CklgxTyj/D9mi/&#10;+Jr4B8XaRZaQ00VkhCvdcgnNco6hZdg6U8MR0Nf/2VBLAwQKAAAAAAAAACEAyvgt8Aw6AAAMOgAA&#10;FAAAAGRycy9tZWRpYS9pbWFnZTIuanBn/9j/4AAQSkZJRgABAQAAAQABAAD/2wBDAAIBAQEBAQIB&#10;AQECAgICAgQDAgICAgUEBAMEBgUGBgYFBgYGBwkIBgcJBwYGCAsICQoKCgoKBggLDAsKDAkKCgr/&#10;wAALCADEAMQBAREA/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9oACAEBAAA/APquGz06bTr3Uv7Xw1jgImOWyaNL3fZrUf2z9hy2N3PHvxV/StT0qPRyZNeY8/8A&#10;IJ2na3vnpW9rqnQhpezsMjHf/OP0o18yNqp8Rk8MAf8AkBADpWofEP8AwkWtDevBAGOcn1/rVDQN&#10;LEq5zIC+f7EYSHOkndnJ/OunZCh/4S1vFH9tEclduMfh+lJ+X9iY/wA/5/rWx/xU3ht/4kYN9SCD&#10;/n8qT/hJpf7c/wCEn2c+vGM4/liu18O+JE8MKD4s8WKdG10ZAPhkgE4Pt9KTyDn/AIQT/hM+OuM/&#10;+O4z+tbv/CZD/ngf++f/AK9YR8VIqEeMPFI1tf4VVeR/Ij/61P8AEfhUeJfDxuF8Zs5X+8c/56jp&#10;TfDA/wCEpx/wl5yPDY4x3+uf8/lWzb6/4o8R2/l+JLWPXV3ZUKAMj2GBj8v50v8Awl//AFOR/wDC&#10;XP8AhWJ/wlh/4Rrb36dOOnXpnp2/XNH/AAmR/wCeA/75/wDr07xR4n8Inw43hSLxZufxASGyPzz7&#10;0CfwcfD+jeEPF0Zz4f6nPfjj9aZCvjLxQ5R/GI3ZAGD+v60v/CPeEv8Anjrv/fH/ANavl3VdRZr8&#10;zNqe68J5/wCJcBz/AJ9qZ9vb+0N/9pWmd33tvH8qv6TEdVUuus6epzxpj5AYVd0a20DV2MUniN48&#10;jjcOK1NBZND0YqoxqhPyjHTrTd4/6GI/98H/ABrX8N+JG8PtuTxQ2QeAATg8/WtTw1rnB8KiP6Kf&#10;z/zmtvw0nhfxPrmkeGj4pZQB/wAzAAQPYc06b4j+G/ErsoZSQceG9vhrp+RPpTD4jP8AwkJbxb/b&#10;g1kgbTuzj8CK2vDE3/CT+IQfFvirQwccFvDQJJ/IY61s+Ftvhf4ha1H/AMJXtByFJPHUHv3xn9a3&#10;R4qPivw8dickkYOMHA4/HpWB4m8SPGo8Wx+L8DxCuBhOgBwD7Y/rW94u8XL4dXAxnHtxx1Pt0pp/&#10;4Q7cP+Exx/bf4de39f8A9VYvifxWPvf8Jfnof+RXHuO9Hmf8TrH/AAk4/sT72f8AhFuPr0o/6lT/&#10;AIp//V9OOn+eelaw1u3eTVPFDeIk0RImH/CQ4jH/ABPBg4xnpxkZHripMbB5yN/YOe//AAin4+/S&#10;saIBRre4kayv/MyEbeM/4Uk3igN/Y3i2fxUCCCGXw6fx6fz/AB9qd/bS3/78/F7Hb/kVv/rV8x6p&#10;GdK08Q5bLHOaNLH7ywY6xt+bop+73NdM+U1kr4b8QkabrTAMGPXnv+NR/vP+RY9/9X+v+eP8K3PD&#10;/h6SfWwv/CUaRpGp60cAk8DP8uai/wCKaGufxaztH0xx+vX/ADmtmNpPEuvjxUz6Jlj8w8RdM571&#10;H4j8Of2F08VlsYycA/4VteGx4VceYfFRGsEjYPXn17U3XNdPhliSSNYHfOBWL4u8c6domjDw3ojt&#10;sMq6rgFCN3rhtGQ/riuU0/4qWfhHVDPYz6exzyVtYf8A2fTP6V6t8LPjf4M13SXsLTUtIspQOFuY&#10;WBPpz7V33hUHwiv/ABVrYxjOe319c8fl9aT/AISweFdf/wCEU8Xt8uARx1zn09qX/kZfmXxnt/i2&#10;hfu44x+vpR4p8Uur7Iyw1wHgdh/9b+ePydTWC+K8+DS33hnd6fjn26e1a8PiGGLQ5PDCD+3G0HAc&#10;IoySOnH6VjeJz4N8NF538WMv/CRH5WAz+ftTvn/4RXt/wkGPx6/l1rDHibwf4TUsEH9u87sf0o8V&#10;eKi53MPcBh/n34/E1bv9Y0TULg3VrHqe1gP+P3wqGkz7nivk/TtLeS+u41xlQffvVvSctKf3P9ob&#10;uoOePSulj18aBo4Ph9yuqA5JHatRfD4yD4Y8Sf7g/lnn6Uvh/d/xNvEvhtenJCrWrxce/wDbP6/4&#10;f/Wo0Dt/wlHT/lpt/XOP89aPDnh3wwzYbxRg84A9f/1U7xtf3UF2NVs4GufEGlSY0YWWj3dq6j/Z&#10;FlpsAYj3cf4+c/Gv41g+IDPqEYu50GGK6WIH/wCBZ0WAn8VrzPw18bfDWr366A01xY3BPzXdxo+o&#10;KiD3K2pJ/DNeu6J8TvDvirRn8O+NtQa8trjTwq+dqVypidTkEbLGTn2wR71V+H/imPwt463Qa5PD&#10;Y4JsZLWZ7ZCTxncs2nnpn5sr9K9w8O/G+VW/4SaRxrRJIz/wjYBWuy8OeJ/CHidAkkSn0DeGCOe/&#10;Tj2rbaTwl4ZhLxDAJPPh4dfwHXFYf/CU+Lt/nbE/sH/dGMbvXH+RW14e8PW2r2z+GfDMoWNRkk/w&#10;/wCBp3hzyG1vPhVlRD97Hhojge/+TzUd54dvI/HOkyQeJd+lqh/4SBGbAZsHaT9TWxrvw8+1a553&#10;/CTSKTg4HUYrJjkgHiAeLF8J64TrqqDwMLx3GeOP5msb/hFfCGP+Ev8Al8rP3v8AhGuMfT+v/wCq&#10;kTwx4X58WseCPmHiLwxye2elVLHw14oNuGMsi57L4XA/P3r5bTW9dX7Ao11rBY/ubWI2+/FXZsZ0&#10;3zs/2Xn3/H9K6nxBG3h7Xi0XiXR2GTkjofajxDr/AIXPiBzH4l1rBcfNnnr9a1lO/RP+EakGjaQG&#10;59fxOaPDPid/Dp3R+K2yDxjPHUe9bPhvXfC668Jj4ucf2HyjDwzknHqM/wA6xfGPj2RLTUfED2d1&#10;fWhwGNjZXcW73Y3lnfqPwlWvl/43ftIWPhOHUrTSfBsl2Z3yksXg6W5AHs0WgyMPwC/Svif45ftZ&#10;6nFcyJLcixTb/qmgkiH/AJN+G2/nXzB4/wD2n11SabGmWz47taWBJ/H+yLevRv2Wf+CqPiT4esvg&#10;rxyi3+nKNtoRbSJ9lA90sFJHt5FfR9z/AMFEtKhhhniubUwzH5Z3XUY0/wC/v9gf1r0z4Yf8FAvB&#10;viFIdHnvtGEpOQkMTyt/32+nA16z8N/2lYZ/ES+J/CV1f2NxG2VZNPvLUgemRbwEfhivr74Q/Hzw&#10;b8RdJsp7qXRNM1W0bDI3hxXVx2IKnj/61eieG/8AhEfFDN4rBX+xvD5Ozg+nB+lEXhlfDHiHcfFu&#10;gjRHySrAbm9v8mtrw14oSXw8qHxWjaxjneOc9MY79K0/iM8g0HdF4t/sNQRmT+wN4/I09tEebQz4&#10;hbxQ5Xby3h4gcD0POf8A61RzzeGF0VDr1vHpSB8aCX0LBiyOMDnn24qbxXoG/Q8R+K/7DUc5UjA/&#10;PFY3idfFGu2mx2I1ZOg8PMeOe5Nbgvv7QzPs1decYIxXwr/bb/8APMfl/wDXrU0fWmSU4ZGPprJy&#10;PWun8P8AiLac/wDCSAdTz4fB9qd4e/5F/wD4C38q1H1/wu2vBvC4KjBIB/HIpfEcZC/8I43iX/ia&#10;+Zg6Bt4BHv0zWz4/1uZPDWpzS6uJdSbBedtHvLhFU9xNaT6jET22llPrXxJ+0p8ZP+EfF94VttLv&#10;DPJeGW81OLwxqGI+T+7BvdAmkBz3M3PcE81+fvx7+KlhqV/dSRaPp13KeWvJdB0uTn/tpoUDfrXh&#10;d9b/AG//AEg+T5X/AFw8quV8W+E4xHOWsRcEjoTXkfirQvsd3lNO/KxqfwZrWu2WqEWC2zA9QBaW&#10;v8q9v+GvxA1G00xba51OA3Fvww/tAT8/ncfzroR8bjbX0xto7bP/ADw/si3P/tjXuH7N/wDwU4+K&#10;/wACvFdlq/2tL2DTn3i1e0sIUkfsSv2DDfQ8V+0f/BP/AP4KP/BL9rvwYmreHde0/R/E9tpv2bVt&#10;O/s1l/tdvKLnN3cwWrQsNp5eTBOMc8V9G+Gdfi8TNpLeFXP9kaNjIPh4jJxgY54/Ct5WTxFGvirw&#10;syklflY49K2KZ/bUX9m+Z/by4/vZ9/8ACrd1oEOtaK2hvqpNi0ZQ4wSR6Zrmtfe4/scx/wDCSgaq&#10;ACJF8PliTz/D/wDXqb+xIvN/4SDOj/2Xsz9z+uKrf2NoX/Qya3/4I2/+N18LvqJ1RFEurcWC/IBp&#10;o6fh/Wr+ka3rjR2OgyEjT1cHH9khs+/TJ/Ot/wDt2TRE0zQWICg7ju0Jd3X9a0/DviRvDmvJKCB/&#10;YanI46gj149OK1/DH/CW+Yf+EW2/d/5mDHt0z2/yK1fGWuvB4Uuzpts9wukhS9zDHfXEUYPQebaX&#10;GpRD6M6da/P39sz9qq6ihvGj8JSxlub67ufCX+hMuMbTFceD57ZTk/eE2D6d6/PDxx8bLLxDfSaZ&#10;omlabaxr/wAvKaDpaMT67obCxOPbya5y+8S3NxD9n+zflb//AGmsvStbt7KaUDzqXVvs99BLcEf9&#10;/wD/APc15d4v8IjUZwCLcW/cGuXsvC+oaNqf2/H2U+p//i69W8MeMLttLgg1CeaWK3GGuLjUev63&#10;H6mub8e29tqrzXNqt1kDsLkfytjWf4a8Yi9X7FeNiu0+Gnx1+IXwO8aad8Tfhnrq2t9ZTmWVLezz&#10;kEYNf0Gf8Euv+Cqnhz/goD8GrX/hJPEaReL9A0lrXW9KOr2pvdYBLDzrWERi8M4DxhMSZbYc/Ny3&#10;2L4e8TN4lR7tPEZ0XRx8qjKhj+nFaGgeIfDGu+HtT8XW/iXSWYDa3iBdAIwMd8nLdu9dB/wmsH/P&#10;Q/8Afuo/+E40/wCyf8JB/wAJBH5O3PXj6/0qHxD4z1jw9ILmQv8A2aMbiuiuSv69M+1ZMXji317X&#10;tyeKGbS9pU6A/h0sz4Hr1rlfFXxD8Z3OsPL4GTWRp+0BMRA/N3618SWuoywpm0uCrZz54ODVu01n&#10;UIz+7ft612MutOnhXTYtG1zaysdy9MHNdRoHiJWOkeGxhPm2nXQTkdhge1akol8SP/wlCsTrBxye&#10;5/z/AErwL9uD4uaz4f8AB6eIrDQdQv7xbAWj21z4UvtShRB2WKTw5qduueTs3OepU1+LH7TfxbXV&#10;PGuoaMmi6XaXJvWdnt/DdlZJvJyQog0HSAoGfugkDoMYrx9/Fl7pNwb3UN2D/wAeeLVj/wC2tTXH&#10;i5dUX7ZdSw+cOg8mA4/O2ptr4tvDdbSM88iuu8J6vaas8TLcwn3BgP8AKc16P4b+H+m+Izi6vIV/&#10;7eVH874VW8c/sn6tbrceJfCV4nnkYN3E9uf0W/ri9Y0C5e0xrlt5N3B7Cbz/AP0fXm/iS1vrS5yt&#10;luH/AD6CzzWRfWK3q/2jpwH2rFWLPWw3+NfXH/BF/wDaQ1b9nr9pnT5tP8ftpenX9youYpddbT4Z&#10;kbKMVM+v6PCvD9QZgMZLgZNf0l/DfxXB4s+H1h8RDrd3H/adm1zYRXenafqO2VT8xVdMjjkJHcMF&#10;IOQwB4rrP7U8Q/ZvtH/CxofN2Z/sbykz06Z69OfpVrw94jOvawYtdQKcfKCf6flWjL4fOtZ2+JNV&#10;Tn+FgMfp71ynhs+Kdpd58DHJ/wCEZIz+ANaNtoPiPRgviiCRdJUpk6AgXaDj1H9Ktf8ACOeGf+fX&#10;Rv8Ax2vzkimy/kefiM9akt71o5t1tP8A+QRXT+GPEVxazedFqFol0fuvKmf1x1r0Dw74iGsja2M4&#10;/P8A+t1rW8N+IX8zVpR4nb+1ycBs8nsa/NP/AILJaDb6T4svruD4Yrd2dnYqxuZvA1vPy3GDJceC&#10;o+AezXIAzwRnFfkhq1ze3Ooz3im3wL3A+y2ZJ/8AJXmsm+Hrp+fxosb3NnntjrWlZXo9OPavS/h5&#10;dWMlzEbLVt3v/aW7/wBrmvpz4KYDwiw1bFwf+nnH/uRX+VfRfh3Q7XW9EAvbkz5/5+br7R/O4uP5&#10;14f8dfg9b6vZz3Fxa7bjv/x8nP8A5LV8b/EXwbcaJrUtveWs5hPDKLXJrzvxVZ7l+asP+0Pk6f6L&#10;Xtv/AATh+IuofDv9oSx1iH4inRJUvA8WpjxN/ZZ3ggqwn/t7SjkEDB81iMD6j+p79nrxPpvi/wCE&#10;Gm3/AIQ1Kxu5bWR4Gk3SFr/MG8L9rXVNUF/jcTt33nVR5YG1j7Poj6/qymSYgAHg4xn8qiEkeu6S&#10;R4Y8QjOlPgnrkgdD+FPfV9c0u22SwrJqJQ5UHj8KyfDUXia2GqeIvFPiVdpOVVQAFUf5/lSNFGiC&#10;DxD4m1gHWiAgGFKcdBgcVKL7+0Mz7NXXnGCMV+RD/wDBQD9hyCP7RffG7UYT6L4bLf8AtcVd8Pf8&#10;FAv2C7x/s17+0NfxD/pl4e3/APoV0tavhj/gob+xFa6iJ0+NNxbgf30Un8nCivTfDv8AwUX/AOCe&#10;fmefqHx91m7u/wCGW2s9hH4jVTX0D8Jfin8PfjN4R/4XH8L/ABlPPamCLStRuvE9wsu2OUHY6upI&#10;KnaR2OVNfl9/wW/+Ct14LnTVbT4dfaLEWUiwavaeA2utxR0DH+0YPCK+aOmGGpEAHhsMAfx8vtcI&#10;u7kDnHTtWF/aJ/uj8qP7RP8AdH5Vasdf4wDXu3web+0bm3jsvENtIMct/aNvCP8A0ugFfZ/7PNjd&#10;W9hCieIWcDqE1uA/ousf0r6b8MaQW05wt8ef+WTXBlx/5FNc38UvhPDr+mGK3tLfP+1bZr4h/aR+&#10;BT6TfTTS2sDOen+jwfyr5n+JPg+4tIS8Vi3Tpa8GvL7+wGn3efXgmvaP+Cf3ii/8G/tF6R4o0jx0&#10;dCmtbwtHqa+Jf7KO8ElSJxq2lZIOOftrY9PX+p79krxdNrnwpb4k6H4gl1m4traNNS1qS5N+tuBC&#10;jYW4/tK/OoJjJKjVZ8FgRHnDN7X/AG0xTSGHiskSH95jRP8AkMfL2/u+vH8q1riWTUosrrdjY45J&#10;XBP6kVQ/4SD/AKjz/wDgkb/CtTW9bi0iMu5AwPy/+tXKv4ibwxGG8V+KyQf4h4fYe/bPb+tbY03Q&#10;bQCFWCADgBq/Dz/gnfbfs6L8FNT1f4vfBDwbr2o6net9nOtJIos4g3pG6lsjsTgfnmp+1l+1x+yv&#10;8E/jXpvgX4a/sTfC+80q2ld72afTp4heRk4QSK17IUbAyQjjBOMt1r6Y8F+J/wDglfqmgeHPEOs/&#10;sb+G59WvoHl1K00u6EUFwp+467mkkJAPI3KM9z0Hxh/wUfh+CUHxkS7/AGevh1D4Z0S781vsjWOx&#10;khyNqs3c9e5PuetfoZ/wTrs9J07/AIJ9T63dX50/7fqun2wlH+zGXA/8fJrx7/gtD+zNYfEn4PXP&#10;ie28C2epatpcilpLTwBYSSWiTAgK8dh4b1l9wYdWuon5+4CQa/nj8YaXd+H/ABffaTdSB5YLsG6t&#10;FsxbAj8KxBYm8/D3rrNI8A/bG3xKG+q2tyP/AErro7Pwxa6QN13bXGO+21u//ko16p8D/jBb/DzV&#10;IjLe3UaHgGSbWLb9TcZ/Wvv34C/tB+A/EmiwRwa/cNdAZulE2qvj8WBr1+z+KWgWUETub3y5vumL&#10;Tr1v/aNcz4/+P2k6FGbo6DqLwiHJmk0DV1x+WmNXzd8d/wBoLw7cxSz6tpl4sFzx+707Vz/7hq8U&#10;8WW/g34lQTt8hW5HKHT7j/24gr5x+Lnwx1Lw3qtxczWieRt/0W5Fnkqa+h/+CSXgC5n+LmnzW3jq&#10;w06+vdSCRNbeNrfTJp0T58HPizQZuSFAyZSSeGBAFf03/s2eC/izoPwi0q0ubPVJtQkgDQNJfvee&#10;TAyMsbx3V3PMsakLG2FmvQQ27ywSRXpl14V8dCYarZa7HG2PuXWk3kvb+6Jx/Kr2oaX4nNytlpOr&#10;zWgC5L3mnCVT6cgioNW0qe7t73RTrQUSIRj+ytwUEfk1Uo9Ej0TQV8P6vcapOuCPMDZY/iKTRdM8&#10;QatEXv7iKM5O1tGbA/X/ADxTNA0/xammoHaCE5/1a6PqWB/324Nfzg/DQ/s9XPhEWfxe1bWYbnd/&#10;o/2K3YDHtgGu20nQf2GdWmiDPf37W/Se60qObP1wlaMPhP8AY8uriDxJpvjfXtJm07/j3ubYPb/Z&#10;/wA1rzf4vt4ObxFGfA3i/VNWsdv7y41hy0wPsSAa/Wr/AIJr2o1b/gnPeW/2w3X/ABNbNvJx0+SP&#10;5vx6f8Br1n9oz4V+Avjz8Cr34Y+PxoOqiTSQtq2paNY+ebXYcgTahp2p27NuC4CQRAHJ9K/l/wD+&#10;Chn7K/jb9l79oXU/BviXQbqxsPtkiKLjSJ7e1MittIAuNJ0mBc/exDDkAgHmua/Z/wDhta61q5S7&#10;1ixt7jHzFNTgt/8A0HUIB+gr3HxZ+z++jWA1K7s2nRuhZ5rgf+j568w8XeE9PsYStzpUPk/9M9Pu&#10;IT/5Lc1lv8JdF1Kz/tWz1C0gJ/jFy/2j8/tFd98INM1fwnqcFpqF5bvAo4wjD+d+f519g2ngLVvE&#10;fgOG4sRYT4PH2dLe4/U3NzXy58fvD9ylvMs+g6XmD7ouPDNv54/8CbD+leN6XYJqtxcDWbbTWA45&#10;0j/7pNd34R+CN2ixal4eubO2mP3s20I/nf1D8Z/AuozWIkuYLe5nXP8ApAtbcgn6H7QP/I/41R+F&#10;/wC0j+3H8A9Be1/Zs/bE8e+ELW8C7tN8M/EeeytTtzj9xbznpubHpk1654+/4KH/APBdj4H+HrHW&#10;PGP7fHxHhh1G2+06fb3HiKe4uHg9T8vJ+tT6n/wVO/4L1+Bfhhp/xcvf2vvHl3o2o3Pk28wvZpyT&#10;+X+fwNO+Hv8AwXf/AOC42o+JLHw/o/xz8S6rd3l15Npb6jY3ZEx/4ARXq/xC/wCDnD/gup8E9cPh&#10;P4geI/ASXUHE7SeBVfb/ALxXGKytT/4Opf8Agt/qGnz69pc/hWPSoATNqFv8Ow1uB6+aeP5V5rqH&#10;/ByR/wAFhfFVwbg/tHyWWeo0ywnUf98h8Ummf8F7v+C0Wu239oaT+1jqUsDMQro8uDj8a64eKdFG&#10;t7rzwZb/AGf/AJ9PtZrc8O3g/tye+Gh21vbjP+i1rfY77+y7isi6s2GmT/bRiCv2j/4JaQGz/wCC&#10;cV1Io5XWYwM+0Nsf61yX/BR34jfFPwloVh4x0Hwjqc91pvlW1t4kh0OC6tp1KElQJdE1cynk8edM&#10;AQx+U5A/MT4/ftGfD39qqe48J/tB/D/TLe9tIBDbeJrBrG2mGCxHnC2sbeYHLHJ2knjJ4FY37OPw&#10;G0fwvqv9i6d44uLmyPML22v3/wA30xrGR/4D19GeJf2dvCfxF0P+z723h2mDarPGkuP/ACJXz746&#10;/wCCf6afJM6WHlwEf8fBsmB/8g34P6VzWj/s3N4IVr631YQQtj7Xpvn3/wBn/P8AtCs6x+G9jZa2&#10;bu1u/It+2bsf/JNtX1D8F7K6vvBMtheai14mzCxG+M4x/wBczf3w/wDIf4V4V8YfhJbReMJLextB&#10;bw3P/ToIP5W9uP1Ncha/soaFeavNeeGYypn/AOPi1CzDb+H9sW5rq/CX7P8ArXw+uC1nd3H2Q9be&#10;1E4z+WoineP/AIaWtxci2vP38Nxybm5P+f8A0prhvH3wUl8L6DdyJdXt7CG/49hNNNj8ri4/WoH/&#10;AOCpHhrwL4dsvh98WvgLL47m0qEw2Wtajoe24tYiB+6aS5GCSMZI/u8811Wmf8FmP2UvEHha08L+&#10;Kf2XPFNsmlY8iwsNNglgPXG8bgB16Y7V5F+07+314U+Ovxx8E+NPgr4H8V+E9L8JiKeQQaRDFOZ2&#10;z8hEJbgDHHI4969+1j9tf4T/ABQ8Kax8TPiR8GdFvnDCCO7n0yFb2aXB/fTb8kDj3pIP+Cjn7Jvh&#10;HwJHoPif4BXUdjLDu1NdO0S2a36czGEHp+FUNA/4KgfsEWWku9/8GJZ4LeQ/vrXwNaFRD68GvlH4&#10;3/tO/s2eLvitrfifwBpV5pel3135tvaHQzGV+UAnaBxkivoz/hB9a/5B/wBu076fa667wj8O/E9n&#10;d/6dZW32et608J3l019eN9n8i36AVyPi/wAJa1dafcXtlY/6PbV+1f8AwSDsZ9U/YJspIdQ8m4/4&#10;SON1lxnBFvan9eRVn/gpJ8DT8XfhQz33hg3ep22jL9purjQLe+DeQQ5YyxaJefeBcfNJaKMA7AC2&#10;fx58cfD7TW8Z3eja/bTR2kKbladhCMY7G4JB/D7PW58KP7W+Hs0U98181ls/0aZvtH6/6QbcV9H+&#10;DvElpqdpHNBqCshHBEgP/s5roryG0v7fEkfzf7n/ANhXB+J/Aml7pJ3gk245AeX+hrzLUfBdraal&#10;A9wPIP2nPDT/ANDBXt3wyttL1PwdFpkmmpcFm3m48+7lmZMf6vm8uYMd8iLOepI4rw341+BF8NeK&#10;5b2ymcWqXRXzIYZobZwDjcMJZHB6/M2fUDpVjRvD32iD7Xa3RP8A28H/AOSK2NQsA1lMLkcH2rw/&#10;4q6Tem43WRngvrbv9k4/9Jqd4o1Wx+Ifwof7TZi+vNNb/Sjcf6fj/wAl9Rr5RtPg5a+M/F32LRNH&#10;DXFzc8fZrbk/+QIK9j+G3/BMTxH4ylP2pbK1jHdrbP6V7p4K/wCCRPw7gljtPEnxIltEV/MmuII9&#10;i5/AMfyBr6C/4cVfss3P7Oer/HO28d+PWstKs4WWHU9Lt44L53mEJEcgmbcFY8nYOnTNcZ/wS7/Y&#10;H/Yt/a20rxvo3xG8NrnS0uV0bS0QPeXEiBSqKG4bgsSoIY9jgMR6B4p/4Ih/8EwtV8LXek+BdS13&#10;SfEOm3xTUbIG1jtZjnGUbzygUYPzbmJ44FfKH7Y3/BOH/gnp8APjhe/DGwstZ1m3sLWIQala3OxJ&#10;wMqSAWfGGVh94ggA8ZxXn2g/Cz4jXGp/br34WaqR/wA+32bFdqnhfVZNRt9IufB1/p832PGbm1yK&#10;3fB3hHxVe3P2LTPD8s1v/wA/bWwFcJ8VvBniTQbme0TR9Q+z24zdXX2T/Rq/aP8A4JNW6Qf8E+9M&#10;ij1G4iYeJ4RZvpv3y/2e0wBnqPX2zXt3xO+HOo+KPhmui6xDFrRsAk2nSX+n297MwbIkUvc2V67n&#10;kH5bND8oGcZr8of2kP2cIrXxdqGgXVl/wjfii0ZltJZdIniF2MZUlZIYbgKykMNkatgg47V88eLZ&#10;/EGg3D+H/FejvbX8KjZf3uniJLr6G4tjOfwrqfhD8XzolwbaO6Bh7W+y4JH5ivYtL+J9rexb1DD/&#10;AK6wsP8A2lTNV10atZyfZokP1SM/ziNfK/xm+L/i3wXrH9iajA8MJHZrc2/66PzXHeCP2y/FegTT&#10;aP8Aa7RLT/l1WF9LQr+K2H/tCui8M/tN3Wu69CkjW8Mi3GTdT32kx/zgsD+tfSvgjWLTV/DsV/a3&#10;PnD/AKd7kT/+iJ5x+tHijV9tuc2xPH/Puf8A4wa8C8ZLZXWrqL8G3g/2rT7P/wC21t/OsP4xWl3Z&#10;6YtnaaSZhcWudwtRcW4/8l7j+dfT37Fn/BOTXPC/gTQfjd4z0XV302Y+ZPq9npTPBBASAxHQMVz/&#10;AHgCRjI5r6i/Zm8CfCPUNV8XXPjjVBpOlW+iSvZ381kZNlwZI1jOxTy2C2B35rs/2q7P4e6z8GvC&#10;fxV+GPgCfSLe8M1jd3klkIheyRhQGwpIzkSc98Efw8R/Gyx8ew/8En4dE8L+KriO51rW5Wnto/8A&#10;WWtr++CqR/d82NJATxuda8r/AOCQX7NFv4H+M2p/EzwJrkmu29loE9xqtreTj7Rcy+RLCqJjkszS&#10;jPGAByckA9R4wSDUviJq5GltpaxI9zc6c2cxkAEpz7nvXx5+3d8RvhvN8fJ20fSrn7IumQLbLJ+9&#10;ZUBcDc3HPf2zXl/iz4X+I01EeLPFn7Xs8ck/FxcW422/0ADYrkvF2masPif4fFp+1TBqsVyT9pux&#10;d4+y2/545r2fwlosVvHqN9oX7S8cOmfZ+J/7RRth9cngV5d8Q9BW68Nand6v+1bDrgt1z/ZltdCf&#10;z/bANftR/wAEepbqx/YS0d1ltp4RrShy74Fsv2W3yf8A63vnNfV9fAn/AAUe/ZR1zwR4Qn+Lvg3w&#10;/YXmk2cSwX8Mq21u3zDIZ47HTY4YgHyhbzXLFk5HSvyW8ZeOfDkt7balpV5YQtPddba3MBt/x+z6&#10;efzJrUvLwf2Wb6w5uMV23w58Ul0hs7u6Gf8AP/Tya7+DWF0+fBuf0mqj8XPh54N+I/hrfqUd3NIO&#10;ba4trHLCvDNV+HNpoH+hXn9rGD2j1H/5JrGtdBtNK1qG58MXV/bz2/X/AEi4t/8A25r3TwN8Sor7&#10;T4NMu7vDEc/abgZqPxvP/acc6jP0Nt/9zmvnPxV4p1fw/wCLZ7y1tMQ54xZi3/8AbevZ/HPgi9vP&#10;g3ofjLWbKG4Nzc2ZGY4p+COcFpJ1PX+GGH8OlfrZ4Y1eLwX/AME8PA3iDUPFs+m6OhkiNraxgyXE&#10;n22dgATjoFJ/CvkbxFD4rj+HepatbS3sFjqVwUt5I1YQXGwZxnoxXcDjtu7V718RrLxP4i/ZK+DP&#10;iFtId9IsxeQXqO3yiVrpgoYjkbljbHpg11/7QnhG28SeGtO0nVbtvDmkaR4Xv9S8PWt2Q1nqb+aG&#10;KRMDkOwYEA5PK9mzXgv/AARq1LXPgPe/F/48fEkyHR3urqKxtouWjeaeLyYx/veQ/PQY5612d54W&#10;+J+r+Afir8ddXe7khn00o93dWm2e5klvoCcKOF4BzjgfdHt8KadpWo+LtKtNdM6t51svzOOaoXfi&#10;34Y3OiTXmr+AbAi4HNtAgJNYvhXTPDeu6xN4j8PfACwWa3tvluTgZNN+FHi3w54fs9Vvp/Bcd0Z7&#10;z/SzPjJ/OsH4r/EzSNV0CfT/AA78MtN003Q5aK0Gf0FftR/wR8jLfsQ2dpeqLiQa1hhjqfsttX1T&#10;b8QBQeIeleSf8FBUW7/Yw8cwH7hsrQD91/09wV/Of8S9L0+602xu/DGP+JdckXdtbDp71LaeLWFz&#10;9uAH/gJXefD7xxYtPABffuDwM1q/FvwsPE2ji/8AD86xTdlg0q3uAfytrg14wYfEcd5LpXiOzRTO&#10;f9fN4L0eeud8U/Dvxvpk/wDatvpplX1bwjY24/IVneG9N1D+14Vuntxnv/Z9gf5zivpn4RaHdXGk&#10;m5iugUB4Nr5GD+NvqNxV/wAfXf2W0nxZk/8Abr/9zGs/4A/Biy8d/DDxn4tksYPtBldIyFh88bQD&#10;2WAdexhX8a9ttbe/8X/A7wd4Z19GMccsSNFcNnySBzgevAr63/bP+KHgrwl+y/8ADn9nPwTqUV9a&#10;x6bb6pf39rJuxcyiTMY7qQ0kxKsAQCg9ao2/hfX/ABz/AME/bbxFaa3FBpfhjxdKZbU5BuzNFAFc&#10;erIWIxx8rtzxg+i+IfieNC8I/CL4teJ9Fvv+Fb2Whvp1xpmnwL81zGZI5d2SAxfYrDcRkI3Q7jWb&#10;+1n+0To3xn/ZW8RfGvxJpel6NoXh7VY7fw7NJeM9+x8vfMH/AIdpjw3blcZYjJ1P+CNerfDP4+fs&#10;y65pviHwrb3NhBrVtqLRXiBkfKuqZHcKYWODwd1emfGj41+En8f/ABQ+G3h7xNaPoGn/AAgvk1Cy&#10;hjAit9WErRhQcY3YnRTt43YB5Xj8ZPF/7TGt+Btck8N2ekCVIAMOSazvEXiPRNIuoLK+s/tE56V1&#10;vhzxXqSCW90GOaGFbfybm2I6GuC8I3dla3er5vLb/j86U670i9vfDFwAbf7Rde1ftZ/wSYC/8Ma2&#10;NvZD5xrjC8Lev2eDp+G2vqCCEkRXH2jPHP7ivF/+Cjsk5/Yc+IZgk8uUafbYP90/aoMV+Fn7P/wz&#10;0m//AGdb/wAR67odzqN9JcXJJjjDXB5xgfuZznj0NfOvia/Om61PZ3Sz28Iuj/x9W3P/AKT1seFf&#10;FDWd0Gu7o/jdV7b4I8bLq+mfY9Yu+n/PyftGa474l/ChtTuZ7+wNvb/aOlr9ltxXnT+DfFWgah9j&#10;vRpXk+8dsf8A24r0P4e/D28Ob2zv4Mjr9m/+5bqvSNM12+8MWfzZz6C1P9PtNef/ABg8aG30+a5F&#10;nie3OObX/G2r6d/4I0/Gr4I/Fz4K/EH9n7xV491HRvE2qJHNY6aNC1o29xOkwaNCkZ8lgxbbj7M4&#10;GSy7WX957V42+B/iSy8HaLef2JqFjJcXbJBZzWDoZ9u0gpkfMDuxx3FZ/wAUbrWPEj6J4PubaB4r&#10;Gx+xlUtgpK73fBx947nIya634Y+JvEHi74b3X7GPg3TodReDWP7bMluxMsLJbsjA84KlEyO/HfIp&#10;vxg+Py+MPAHg/wDZk0OWGKy8P2sst28BP+kzu7kyEHoAHKj3Zz3AHyf/AMFWPiP8UPgN+ypoHwx1&#10;g6lbWXiXV457W3KlVe3lGDMoPUMIlXPopr6B/wCCNPx91nwv+yh8RdK0SSO0a38Em5867B3JIk6R&#10;IV98XT4/2tteU+Jf2kdQg+HXinx/4X1u81HUtSt5rfUtNtZjNcTOHDFXAOW+dVc5zyoPWvzn1b41&#10;qb1jfXd7JJ/Ez3RJr6a8RXdl4duf7avb23t/+nq7Fchpnxs1q0t5tG8N3YMI/wCPq7I/4+Kg0j4h&#10;tZ6nOes5/wCPu7qe7+KN/wDZfsVlX7w/8EmZhqH7Fek3a3in7Tq7vm26jMMPB/n9CK+oq8S/4KPS&#10;f8YPfEEzngafbZzH2+1wdu9fzr6T+1/ovw2+EUngE2aMkkp+0Ge3uIYAD1/4+NP+z49vPNch8QtA&#10;svGHhxvGvhYwXA3A/abW6gnGMf8ATubjH43FcNoPjO60+Y6fqHmwynr+4r2b4P8Aj+0hvILG+yc+&#10;t1X0Bpd1pGvadARkzfS4pbq4+y/6Jeef5PqLq4qBtVsrO2+7ceT9Li4rzD4r+LBa+eBZj6m1/wAb&#10;avG/Fkq6hY3j2FrBLLnj/Rbebj/vwP8A0RXxd46v7zwf8Thq+i2FvYzQXA+yPc6dtx16wfZrfj/t&#10;h+NfrJ/wSG/4OWfEnwntLX9mH9uWxtfE/g5Y5INIvFtbSNbBjIJB+7stPPn4JfAzjLjkBRX2Hrfi&#10;7wdrFxfeO/DWrfa9EuRNcaTe/LmaEklGO0kZKkE4JHoTTPg143tv2cf2EviB+0dqGuIfEfjbULrR&#10;9OaYkNFp4VJrg4wVYMrW8fYrvJB5rlf+CIfh25/ap+P+ofFb4iXDS2OjO13PETgCODaVXpyPMePI&#10;7rmvnb/g5R8YJf8A7WOh/De88XtcR6dMzWTu2TtREQJ/wHaR7nJ717r+wJoml+Av2I/FOs+JtW+x&#10;6rfeHreDTdMCEm9LXcUrEkcAKkJPPUsPoflz/gnZ4e1r4z/tEal8CvNjhXXrx4ZFmcqkCSSLGu4g&#10;EgZcZODgCt3483X7B/7NHxP1L4PXfw103xHcaXKVuNXt285J2yRuDPhiCAGGQOGHArF8b/skftG6&#10;9ol7Nqes+GUtrOctaQC8fzZ/q23A/OuVvP2VfF/hHwgfER8Q2H2kcm1OowAfmeK4c6Bq1mZxdXVv&#10;5/8A07moLq1+y2+bu8g/Cv6Fv+CONxa/8MU6XaC7/fDUju57/Zbevq+I8f678a+Kf+C1fxX8S+Fv&#10;2NPFvhTRtD1aaOfTI/t4tPDGp3NqSXiO0zQ6LfQOvU/eg5G07idlfyteLtWdD9utdNhtbg3n/H3B&#10;amD9Tb2386+zP2QvEGh/E74fjR18QW897bWxX7Nc3P2if/04XFx09Ps9ZHxj+BVxA/2q2s/KkPa2&#10;tuBXnGk6/rfgybyZrrCf8969Z8E/HFGt4bW9ubfzQeptVH8rc13WlfHa1uLeAXxuBDnnFuD/AO21&#10;Ynib4t2cJ/0O/Xp/z7r/AF00Vx11qVp4p1TpYqPpbj+X2etT4heGYv8AhX80EdmJFAJGLe4nP/fg&#10;HUP6V+fPxNtIbbxdc2kljDbxYUg/Zfs5A78fZrfP/fisO0/49fwNfaH/AATn/wCClGsfAwQfAj4x&#10;ajcXfgjV5z5V1cDH2KbJHmxeq5PTsTxyTn7T/wCCj3xVvl/Zs8MfDPwRqUsmk6tcfaoLm2jCLJb7&#10;EJ5x/FiM/wDAa+mv+CQXx28I/s4fsV3fiDw7oNvf6xe38FshuwfLjjEk7TE4OTkrEMcdQe2D+ef/&#10;AAXB8X+Lfi5+2t4Q8balem4m1WWP7UbZcAszyNgAdABx9BX33+0D8WPhN+zh+yH8O/hKJobPxBf2&#10;f2jVLe5X9+8m7yoY1PXaIVD8cZmBzzx8JfBP40+Hv2a/2m774jQasl/BqVvPAZIjhh84YEfiorxj&#10;4teLYPHHxO17xbe332p7/VJZRL6qW4FM+IHjbx7oyx6T4q8W6ppom6h9RP8AWp4bLw/c+G4Nb03x&#10;Zr2r3pP+kk3w8jHb61lW8Ork5Oo3f/baepb6HWfJ51Cb/v8A1/SR/wAEVLS7tf2AdCN3c+dLcXoJ&#10;/wDAS2H9K9J/ad/a1tPgx8OLrX9H0PxMEto8XWpP4I8RK1uQV2sotdB1BW3cgkw4GRgEnj8H/wDg&#10;qp/wUi0n9oO6v/Cvijwxp39o3EjlZ9V0/TZ7oOFCq4+2eCtOvgpXJwZjn5ThSor8zPGt9tT7edOz&#10;6ivqT/gn/wDEdZWOhR+If9HuGBMF1r3XI/54f2h/OA/SvtPX/BujeINM+w3gBH2fFr7V4F8R/gFJ&#10;p9zmJ8jpzXET/AJbm58uyeEzemV/+SK1rf8AZ21W3O75Z4fUwWv/AMsKut8F9QtObwQD6kf/ACTX&#10;Y/Db4WPptyS2sr5A/uancD+VzWT+1N4Yvp/AUtqbb7db45P9mefj8fs8/wDOvzb8X6ULvxFqGi3l&#10;itqRzYE2X2YGuZe0ayY2F8MHPSp/+XL8f6V758Af2yfFvw48MXvws8X2sGqeH7mzH2Zrmz4076+h&#10;r9jv+Ccv7LPifw3/AME3tf8A2m/F+uBPDMJN3p9rerl7oyyxIVAzwqo+8t3JwAfmK/lV+0r+0x8U&#10;Pj58ZtM8Q6XpFhYrYa4LfRS7fw4JOPfk810X7TPhz9uTwh8SLfxX+0DaahqpurGBLPV7fzZrdI8n&#10;csIXoc846153r2reK72b7RqFpMR7W9ZP2bX/APn7Svorxj8T/BOs6raaH8QPglpt5pi/8eyWtuVM&#10;A+tdho/wG0nW9KsPEnww0G5stFJxqls9v5BtsenrQv7KPiq5uMW16kA964n4leAPEfw0aK08Q6VM&#10;M9LkabcAH84BX1bpX/BYLU/g9+ytp3wY0XULaNrCRbqKGa5tpowwRUJNrqfhK4y+0EBhcLgHoec/&#10;Ff7R/wC2/wCMvjnq0+pah4U8Pzo8YWSe/wDAfhyZDjpiO20GBB9cZNfP9xc3txqNxd3p/fjva2pt&#10;z+vWsC+0MX95/aGLXIPXFfSP7F2u3nh/V4X/AOEgIi3f6XbHVCcDsPI/tD+v4V+i/ga8tta0GCRb&#10;rzwbfqLjP/tY1W8U+D0vVwa4y28Hrc84/f8ArU1noer6XcfYxeHyPTFvV228Ii5/4+hDB9K6Dw94&#10;f+yWMg+1Hzf+vg//AB+vBP2pdDOo6fLIbOEY/iOmH+f9n/1r42v/AIO6N4h8VLLd/uGAwWDMP5XE&#10;FYv7QX7GuvaD4UX4jeEwb2y/5eoLS08gufYfabjB9K+fdv2u0+xYP2i2zj39amsR9sOOnWv02/4J&#10;3f8ABa7XPhv+xl4v/wCCfvxxaCbw9qcCjQNdumm+1Wc6sjfeXz+SEVed2AowBzn5btGtJ/HWnWkA&#10;O64vz9mngtvav3j+K+hfDnxt+xP8JPhx4r8E2ura/DYXEs1/dwiWaKH7VMEjPZsvvYZ5Ug4xvbPx&#10;h+0n+xl4Q+Gln4n1Y+FI430+wd3t5LbDWrpnIx2r5h8R/s039pHpt9p0ELRajpMF2vHTeDx+leVe&#10;Gfjl448L+LYfEcOl/bL7Tjm1gubbIP519PfDP/gonqug6fENf+BtppE2pw7ri/eylggJ9SIVbP51&#10;xPxh/a+fWDPZ24Lwz9P+PW4UfhcaRmvnfxT451nxDL9svYrMsOmNDsLcflbwW9Y11dKP+Pw2/wCd&#10;ZF5m8ttwzntXLf8AEw+2/wDIRHp7V9X/ALAHgbTvH9nceC9W1mFn1G5ME9m+tRGaUDnPkjXoZx1P&#10;DWU3TvyK9U139n7UvgH8WpY9Ie+tNJdBtknvJ/I+hP2jT4M/jX018LtXRNKgYamGinHH+kZ/9rmv&#10;QbvS4by2xFLXJ3uh3Fnd5uD+6qWC3E8X2m3uafZaV502TnzMf89z/wDHqn8RWklnpMpt7UTHHQk/&#10;4Tfyrwj4q+E7PV0nP+jg3Hra15t4m+A974MuLfWrG6ubi3P/AC9W8vnG2/8AAe4zXZfD+ztQn2Tx&#10;GYJ9K1K08i6N1/8AxJr87v2y/gifgb8brlNJsp4NMv7kS2ou7e5g6/8Abvb4/qcmvG1vGs70Xw61&#10;pZ+wH+0gOnaum0bWb+zW21Am16c/6Ca+w/2GP+Cy/wC1B+w/4jjn8Karpl/Y3kbLNpp8M6PaGS2w&#10;eVmfT/OHvgfMAM5r7f8AFf7d3wC/b78J+JW+GkUmja3rGhNc6vpMkt3ceXdsv7xhPdwQEhnO7DEk&#10;bjyRXM6b8Drz4o+EfD2t3trLDJaaDb2JjaDBHlAj+tfnh4k8SX41LFxnzYfS3NYtx4in1FcL5X/f&#10;mA/1pFuRcdO3tVC9vRais/7b/s/pR/x9/wCelctrl6LG6yT9l96+lv2YP2mfiV8HNNt7bwf4lvhG&#10;iedJpVl4imihlyuOIiJ4F+osQf6fQnwx/bj8BftD6/J4Y8URppmvqpgF9eapZ555z+6isblee3kw&#10;V9LeCtDCaDBLb6kZ4oRwTcmb9TPP/Ou30aUSL5Xm5cdai1exgVXM3SsaH9zLmC4/dy1taTYxIyYl&#10;P/f0n/2pWL4utJkMhlEfT/WmLJH/AJCNchY+FoNV1GNZpIle34s1llji5P8A11liP/kasH9qbT38&#10;H+CLGXVdP1G6e3gJS4Gj3l6VPvL9mvWB+t0v1rxnwj8c/B9pqunXmpa/c7LdMJjw9f5z+UH/AKPP&#10;0rm/+Co/7MFt8Q/h7a/Hj4f6f58sUQZn0+ylM7e42205HbnzhnAFfmZrEZtH2etaX2839njHrxVm&#10;wvxjI6dwK3rC+HUaj9Tiruga7q2i3z6rpVyIb62GHumHBFfZvw3/AOC03xM+Hvguw8F+IvA2l6td&#10;6dAIZdQuoYkebA6kB8CvlzV76SO4MjRROR/fjBq7HI0mmQFj2qzPGstt8/tXJ6p1n+hqTzH+0+Zn&#10;5t3Wpp1EmmZfmuP8RQxxXRnQfMM4r1r4Xapcz3Cby+EA2r9olI/Vq1/GkZ8AeLdH8X+D5pLCe41E&#10;NNbwSEQsSOu38PWv0z/Yr+KOt/Gb4N2Xi3xLYQQXT5Qi3u7qVcD3uZpWP4mvWo7eGzuMxKx/3pGP&#10;9am1Ozt7mx2zRghutcfMTb3dzaxcJB/qx6V1ehN51nGX3cjn943+NcR8U79/BGoRXNnbQ3TPP0uo&#10;9oH/AH62frXeeC5reRbbVTZYIwTCt3OIz7YEmfyOa8a/4Kt/Cvw98RPgBP8AFy7aOxvIJJJIbODR&#10;7C5VN0qnaLi8t5rsAZ/5759ScnP5C6bf3KyWOrB/3yjAPavo74Ya9reveGJPC1zewGxv4dtxDc6V&#10;aXoI9vtcUuK+MfipplnpHj7WNMsY9sK3IKrn1AP9azrL/l1/4FVn/l9/D+tath/x4j6GrVh/yD/+&#10;An+VNr//2VBLAwQKAAAAAAAAACEA+fVgD2g7AABoOwAAFAAAAGRycy9tZWRpYS9pbWFnZTMuanBn&#10;/9j/4AAQSkZJRgABAQAAAQABAAD/2wBDAAIBAQEBAQIBAQECAgICAgQDAgICAgUEBAMEBgUGBgYF&#10;BgYGBwkIBgcJBwYGCAsICQoKCgoKBggLDAsKDAkKCgr/wAALCADEAMQBAREA/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9oACAEBAAA/APSfM1b/AKDOm/8AgqH/&#10;AMTTNF1oxnIHuQBWnoDc5HiLHUnA/p+Vdd/wkh8rZ5g/sbPX/hHBjr/n/wDXSeYvh47F8Tfe458O&#10;Yx7Y59K118SuhC+FPFJB6gjj0/zxWVoPhj/iofJ8KeJzrOkhtvQj8cGu08O+K5oJX8Yy+Lhrz+Ic&#10;rKGb5s9Mnitos0viUDxx40O0AAk5OF9ff/P4O8I+LbnwjnwWJn8NlmJaQggjj8/8+1bX/Ccn/n3H&#10;/fH/ANlUngrxvdWhEXgPx+8ZPymMnHoQRivSlTG74hfDf4gf3Q++P6gk5/n+dJx44Hpj/gOzH5+v&#10;v1/KXx3JFPa+GfiEfiDjxLgdQB+nt3/GmHxln/hJR8Q/iJ0+UzP4E/XA/rR4D/4Vz/wl42Y+78u7&#10;73fd77s4psX/ABRJ8WC5+bZtzu425zj69B6de1P8beO28EN4VaLAXJOwJ0Ge2OnT9O1Rv4FHgCPz&#10;JviHKpkYbv8AhCyM/lkep9vzrl/+K0/2v/IlS+BvGHgGLxmjzePJM7ySyrgZ+vX/AD3pnjx8kFvi&#10;Dv6MMr+AAH59/eurby7jwb4Zb4f/ABG/4RRZMh1JIGR1P8vzPWhYviYfmh8dyagD/wAvKz4z/nr+&#10;NfBFx4glupn8S+JPELapqbtyzkkn3JNQ6IecjXdvU9P8+1bIca7m5zpR1Qtj+wk8P4/LAq9/zAvx&#10;/wDZa7fw5c+LPDIPgseL2GiFgSD4Z+974IzjqOtMbxKJJDIfFIHTnw34YA9+On+fypnhtn8M3Bfw&#10;j4uKlWyCDXQeFfFlwj67JJbnXo358W5P3l3DnPUc9/p6VteDfFl2xHg7wOrssj/N4TJJDHn35ro5&#10;PGt54z8J+IYh4/C+HlI/dkffOflHT2PtxSR+OPiD4J/4R0rLwrbkUEcjPX+tV5fGkniw5dvudtmP&#10;174z7da9Nl8ETeBpl+0sr+GeCS/gTIPHfPI/H1p3l/EnZ/wsn/hAznzf+RL2NjOcZxjP+fSunfx0&#10;ngofN8QRJu4wR0xx77s+vtXN/wDCZt5X/CE7vC//AAkHT/hDf+EKO3OfX1xzUdHg9oCC/wDwnvhg&#10;A8+NQPA/Y9O3PI/rTfGXja18ZSH/AIuJ4XHycef4HJx26tn/AD29Zf8AhX9r5X/CuvMP/CS7d2/d&#10;8vpjP+fzrl4ofh6r+J1PxCbkhUZhnPo31/zxXQ/uvHvj71R/xDY/kPzGB3rnfHKt5pVnc+JWf5kP&#10;gcAHJ/UevH86b4DfBJX4g7OrHC/gQR+Xf3rq7b4a2HxViHjS+dBJckg5Hp+FfFfh+LwxvCv4oI5x&#10;n9TXNlCP7OZtu7VTznReOvb1/CumI8LeIFIk8U7G7Y8PcAela3/FMlf+YNnRPzY5/M//AFq2Pht5&#10;g0Xyv+EsKaKW+YAZ9e3/ANenGSXwp4jGyYjV1YlPEJ8Oc/XB/D6VseEvFPhTwm4kaDw9INwzvHat&#10;n/wQ1MPCF0rFQdmveGGYsp/hwePxz2pq+X/wjvh7/hBd/wDwkHmcem7jGMd/r7e9eheN/GsvjlPD&#10;af8ACelvEKriQlcBeM9e5qfwJ4z8AN41WdfHxYkjJ8Z8g5BzyD/Wug/eReL+zeFfBjf724D+uT/+&#10;ql/5Ju3bxbz/ALuMf/q9/wDHqefHB9Mf8B2Y/P19+v5L/wAK5P8Az9D/AL7/APsaangQ4jb4bfEX&#10;HH7pOvuMnP8Au/4Vyn/FvP8AhEf+Zr/4SLd/tb+v8s/hmneAz8NfHReKQDheF3bd2cf3e316V1O/&#10;wB/0UD/yzT/hQkLeNPF58eRTMFCgRmTwMSSPYtyfrn0+lcv4LfwNCTN49+HAfw/gbXfwPgbuvXHT&#10;k/lT/BgXwH4s8RSN8Q9hU8qPApXI7jtt/ka5Cuh0XXdb0Cy/s7SPHng7UIFclbhmwfpx9M/jXxUd&#10;JCSPNH4g1Yapor5/thScDnjB6jmotp3L/wAI4pbsR/YI/Xg1q6FoUnh7SGmYHLcK38q62XwyIpyn&#10;hHxadeVSeUUj9DzR4Yd0YQ+EvF5U9OHx7/54rcCS/FSTMvjP5l4+dvXv+NdD4UMPjHxcD43kKb/4&#10;18JbsHBI+UYxSz+E4vB/iYF/HXh0qCShbwmSD6cY469P/rVseCXwxI8dbOCSQp+mCPy71L+7Xxr6&#10;xj/d8Lg/0Bx+INekeAGjHjXfJ8RAWDdFA6n69efyo/4T1P8AhS2PJH/CT5/56c9fvf8A1v0rqIfB&#10;K+BB5/xEfwiFPC7lI3c/T+nGPejwIsbKLH4dfEsMOhVnz6nI/ToPxpefHB9Mf8B2Y/P19+v5JMvw&#10;7aTwuo+Ih+QlFZWA3HHLex/x7074jdYvov8A7NTfh+/BK/EXPVjhfwII/I9feun/AO+P+Et2f5/z&#10;/SuY/wCKC3/w/wDCW4985/n93/Oag8U3Hhfxi9z47ufGar5TDYvivweHPhbgHBBwAc8c59cnvN/w&#10;gXxN/wCikeFP/CLT/Cjxv4L+Ictqk0TK3idk+Uo+QRgZOccH/GucEvj508Sj/hYLkxplgPAuc9uu&#10;Prz+XenW/gHwo8Ktoj/6PgbSQeePZvpXxMviH/hHNaygxgEY549P6U7/AISKXxIB4bfxOdvQA8j6&#10;dOK7Aqjroqt4txozHAP/AAjI4x/MnPr3rY8Tzu7HxjL4w3MTkEPz69fyFYvhzw2NCbP/AAloPXGA&#10;Tit5vFqvJrnjMhE3OAfDDA4wcE9ew/wrpPCG3wpcF18ckQkgeLPFP/CIFhHkkY5HPOOeMmtp5I1I&#10;8E+BPH/mq2BgeDgD3z2J/wAmui8aGOPwqrr8Qt8efu/8IMFwp56n8+v5Use638Kf8IEPH6nw54tO&#10;VZlI2nPX27Z+mO1czJFc+EPCflp4/DeHZX+5GcE4+vT/AD7CvR/A/gGSSXwyzh/+EacZ6Z388cdv&#10;14/Xp/BHjT4auf8AhPZ/H4PiJosPuA7542//AF6l+IYi8CeNvDvxDf5gAwdeBu6cd/XH8q6J5fA/&#10;gjxZ5vjrx8rT5yiSjaFPJ4/P+VU5PElreXOteFJ7OU6H4jDCIjwbJt3MoDZ5G/gdSO3tVzx3L8OM&#10;h/iB47XJGVjyBgYwe2TXP+DvB3j3wJ8JJfAg8cr4m8RY3IhbIAPuefx9q9J8G/6uT/eP/stcr4v8&#10;cJL4sSDwV48jX5T5iAKwz9fTBH+RXS+ePtH/AAmn2sf2H5W7Zjtj73r1/SuUjms4TrsFzMPEreYB&#10;4siTwgQXAXgYzydo4HPrxV3zz/0UMf8Afgf40z7LH/yUz/hYX7vG7ORtx/czn8M//qrC1Ka/a6Ln&#10;9oRUyAcP4JXJ/MV8Axa6/h9N6eJP+JsG+bQf+Ed4zn/P50mgfEJ4yX/4SYDodq6Ap/z7/hXWeJCq&#10;6EGTxYCueR/wjOMKeayP+EjbytJI8TEqCw/4R9c4HTrXYf8ACT+FP+PX/hLz/YmfubuPyznp/nNW&#10;f+EsfxZPoStEIxEox4l8LeEgHJ6DIGM4xW1bfF648KjX4PFyxEuNoLeEULbh9R8v+e9b/jrxTL4x&#10;8N/8Jr4Gt3j8ObsGM8Y788+/+e/QZXwJN51v4+x4iQnCt4IH45PX8xXTt5f8Of8AhHv+ZG+/jPbp&#10;z0/+vR/wmJ3f8LS/4WP/ALO3H4Zz/n0xXTeNoyvjFbeP4hp/wkm0hc+B93BwAQcH1Azk9K6qWTwB&#10;428EmUeNt3h0DGVOOMd8jPrW6fEMdpYCHxbt1xxyfLhXHXsD/niub/4TQf8ACY/8ID50m3b/ANCc&#10;+37vT8vat/z77+wN3/CZnZj7/wDwiTdMZ+7/ALtXf+Zn/wCAf+z1Ql8VLeeEdduZfGUUvlk7JvCv&#10;zPGMcY65aqtvo0Xgrwvo/h6fxZoo0bw6iCZW8LsQdowCMOVQ89VHf3q5JLB4SR/F8qgDGZDD4TdX&#10;54/h54/Gp/ClsPB/hmNLzxl5gUAGRwPyGK1fDviCO58Ni5tbv+3OPvw7cSfTJx1ri/8AhOl/4Q7z&#10;sfNjHT5enXpn7vb9c1u+dJ/dX/wk3/8Aiqj33v8A0PMv/hKH/wCJr8zJvHz+IdfzcMi6WWwdeHh0&#10;bh+APP5+lYP/ACG/bH4Yx/8Ar/Wuu8SRN4a8QEx+KNFYZOSvQ+1J/wAJHJ/b2/Zoueu3tjOcZ+tb&#10;XhjxKiP5cviwLojMNx/4RhT0/wA+vemg/wDCNaHlfFOhFiBjb1P6fqPWtz/hJX87/kczu3Z/4SbJ&#10;z9PX/OK9C+DnjG8g8NsPA0LHw7gf8JuFXIK8jtyOM9PyqOR/AcTf8IOit4oCN8j4KZ69Pwxx9a6H&#10;wPuQn4jPffdIyV/Hvn9frn1rqPAjKWkj+JHxK9VJMn8yR+HNdM2fHSj4jD4hN4R8wbfKOBnHfqM+&#10;vXj8c103/CU2X/CT/wBn/wDCy4/7e2/6nAxjPpjHSusqr4v8VWtrECPGiQEg7W2g/TjH17etO2n/&#10;AIRL/kducbvOwM+uPy7frVP/AITTxN/0Kd3/AOErJ/8AF1keNrP4gLAyQfEJI+AN20DvkH6dv8a6&#10;TwfbDwh4VQSb8qMMGI5+nFVfP8J/9DF4e/8ACdH/AMVXR/29af2r9n/4SOPd/wA88jPTH8/1rkfB&#10;3jBfGvhgTr4yRmtht8UK/hdl3krypB4Xj/e+natX/hK0uIol8EhJcjIBOBjj2/z0rmT4u8cPAIbp&#10;EnXB+bwad2e3G49hzTLz42WXw5m/4RKa0aVrZR8w9/w5r86DrzfDzWT4bXBKjkgcd6ZoH/CTf2P+&#10;7zjPGenv+FH/AIKad/wknizP/CL+Y2M4xjnPp/WtTwv/AB/j/StvxOkrAeL1Rv7HL8P/AMIyACeP&#10;w6f55rVro/PXd/wnP/CcL/b+/ds/4RJdu7H5fjW34G6yfQ/+y16iY0ufFzW/xFYsPFwB8EuBnZnA&#10;H04IH45pvPg/wv8AweLfC/hFvbIOfx7n8vavE/Efir4yftZa+nwN+D0jP4MhuAItbki2AL/ec9vp&#10;+lcl8dvg94x/YguvB/xO8FfFM6vePq7PquianFjyZ49rAOu471bkZ46cda+89M8U+CficmmeCfBf&#10;i1JNDuPDDEpA2HKfKi5yMg4B/I+1Xt97/wBDzL/4Sh/+Jq1/y7f8UNs6fuvT9fw6/h2rM/4RX4de&#10;KbmKCU2+ut4buQkKF493h9guOAOQcKOuT8vtVjwp5Hnr/wAId9n3ec3/AAlmc7t+3/a753fhWN4F&#10;Pw98D+D0W2UBDw5Y9cnoT+Oe9bvgT7N/wjSfYNn9hYPlZznbnj8Pr/hUhRfDOu+R4WgGGUFownB5&#10;9fXtVP7def8AP14h/wDCUH/xNWf3fhjxJ/zMcqFfd0Y/zP8A9euc8bSxt4ojeLwAkniIoDFI3II9&#10;j+nT3xUGj+G/DmiWK2OuM/2gEliJAuQenBwa/PEqvh+TWUXxdlQpEOfDx264u7g89B1PNQ+HoR/Y&#10;p8Uf8JMQVbBGORk/5/Ksz+3f+nhf/CfX/GtU6vJr2knxHL4h0dXyN6lcE9e3b/69N0FSo2/8JLg6&#10;3jIOenvXYf8ACWN/wjnk40HHr/wiwznHXp6fr+dbfhTxaIzvPixVxuYZ8Kq3oPSu88I+MZPGfiwi&#10;fx00YbjzicgjHTH8h64rpfMi/wCEl2f8Jt/xTWd3mf8ACDjH1xirfxG+O3wf+AHhcfEfxnrOnaVA&#10;bz7LrPhbQohJNcvgkgEsoUYHJOBX5j/thf8ABTrxtr+izeH/ABN8Q4/D3ggXBez0DT7WOGW9wRta&#10;bylU3MgCrlnzgjIC18ZeJP8AgqVbeGNbtr34aeNfEdld2cgeKcAxvGw6FWU5B9wa9j/Zq/4K2n4x&#10;3E3wR+Lni26hTU5Ul+1XEvnklT95Gc5BwT8ucH1BxX2F8F/+C2Pgr9lbwlB8HvEvijw5PbwSNJpC&#10;3ewS2ztkkjnnOe9e1fDz/grx4l+JWqW3jLRPip8P7yyvGMc3hvzrtIVHTd5ihkH/AH2fpX218Jvj&#10;N4P/AGgPh1/wlHhbxPocMyuRJE6gmIj+8CQQPf0rstb1mHWzpMll81vKPMTX43AWLjHHruz9KxP+&#10;Eln+3/2D/wAJYn9leXt2f8Iq+MY+7nOOn+zW7oGv6br6N/ZvxLg1gKfm+ziMhf8Avge1VYvvaN/u&#10;v/IVtf8AMa/4D/7NXP3Xg2HxtbL/AMJzAGIGNi9AfXnJH/6vSqfh/wAS2PhXUTa3XjiZVYfM3imU&#10;I34E4rWtfFPhPVLIjT5JJwT8zaLoUjYPudrY/wDrVbv9IS8uPPMcbEgAl1yf5V+Jmof8FJf2EtR0&#10;7UotT+IHi2zac5hEFrbOv0b7px9Kbqv/AAUy/wCCfV9HbDQvir4sRp1/4qHz9NtP3pz/AMs8H+eK&#10;wrn9vP8AYagYnQPizrqD/pp9nGfyNZ1p+3B+yfcMdUn+JDm8yc2qLCIz+JOf/Ha9X+FH7VvwY+Jt&#10;5qGn/DDxU+qPcWTT6hPr9jFciSdVLFflJIBxwev0ra0r4i2Woa9D4ju9ZdW0sBoiRk9f88V6h4a+&#10;IvheNvs8niUrouPnXHzf/rrs/DHibwp4kbb4P8Zur5w29Nuen4fn/Suo8BWvwTvX1/xd8ZPGbeH9&#10;Eb5YYVJLM2e2FJPpjFfkx/wUf/4KHaHN4n1w+FPEt7qmovI0Gi2uraw9/NY24J8uNpGwSFB4GB9K&#10;/OjX77x18Q7v+0fG3iW8u5Zhj99cdPbNcF4y01dEXdctOQemDXOWd1qumX0V1pdz5M0A6V0Oj61d&#10;63qxn8VrNejHH2hRgV6n4G11/DE39seE/EV1pMsPANvPX1z+xl/wWF/aD/Y48X2fiDw/4rutQ03e&#10;pv7ZskXaqfuTRZCyLyR2YZJVgea/dj9hX/gqL+z9/wAFE/C+nf8ACsvHWm6Rr11NIuueAPE4a4E8&#10;I25NvOQgLbTny2BbKv8AJsXzG9mXxtAfLVfHkBNt/wAjkUUfLxjOD09OPYD0qx/wsNP+fU/98f8A&#10;2VbniyUibQ/+KxEOZD/yyB8zj61zXgWBfCCa9bXHjpJPELcyb8YUjJBwevrXR+KfFNtaahoPg5JV&#10;D3DAhDJzhRwMf5+neq8Pib/hJEGnWvjMLraJlpT4Vfp1BAb8e9WPDOq+JtGj8nUvF0V2oydxVQTz&#10;/n/PQ/4Th/8AodvC/wD49/8AFV/Or+ytrn7PN/8AtbX3jDxn8F9HvvA+mNHDceHkuHt47iMk71V0&#10;O5MZGCDn5RnPNey/t4/tAfsC+Avhrpmq/s4/sUeFdE1CeTdf3cmrXt+UkycRp5rBAuASzFCTkAFc&#10;HOH8B/j1+x78Tfgq938Q/wBkbwNDqyQgRaxYXN7BcSOGOfMUzNCwwcfLGv3R3JNcz+3nq/7KeueB&#10;9Pk/Zz/Z+TwbNbaXHBdtNcvO2oXQJLT5Yfu8ggbF+XjjFZP/AATPuzpGs6lqVzgSi0nxusQ/JgcD&#10;5T169e3XtX0Xo9+9hpbCO/IyegNdNpHjTxCstkV1VxhhuXJH9o/N0b+96c17N8FG+GutaleaL4j+&#10;O/w20S/tRltP8YeJrS1hl5wSksMLRuc9g+e+DgkfD/8AwWE/4KpDTJZv2T/2d/iCtzaRKtrrOt6b&#10;M8R12WM5F9cxljliQCinO0Dd1Ix+XVxf28+oSahqNz5shPWc/wCumqe5vNRn06PSNGt4ftM0/wDr&#10;jXIeNfCvie4xpsrLPLnvxTNV+Fd94Z8KWuovps8NzL1KmpvCelwWibdStxPH/wA/J71N4iaHRIs6&#10;HOAc9KXTvEiPD9nIxFjqa2vgx+0d8VP2aPiZZfE74UeKr+wvtNvFuoY7O7Ku7qQyurAgqykAgggg&#10;jIIIzX9MP/BKX9umL/gqV+zXZfF/wrb3kXjvwJqiX3jTQ9OlgsrfxPcyB/KExUKqyr5IUkjbwD0f&#10;an1V4U8O+K/Ffw71nT1i1YPPkeR4w0PU9zjGcANcbiP938quXWhfFfxIFXUPDGqRKWyd9vY/KPTH&#10;mnP/AOqrcWj/ABBu7qSz8Uabrc+jn7tuLG0LHuAdshOByOlaH/CM+Lv7Q/4SrzRu2Z8rdzn1x9OK&#10;Z5Q/4RnZxjGf+RTfbnrnZ9P/ANea5zwl4Y8feJvA7XOoXSReIhhWfaFxgjjgAjp+tOsPBnxWitEQ&#10;eO9UUYyA3hSLIzzz8w5r+Y74a6b4R0pntviBPfQx3A/ez2xIl/HHNdfa6X+y9NF/ZS3F/cf9drN5&#10;sfjirLeEP2cbmP8Asu2mu7OP0t42h/pXNfFCHwFDokdr4X8bapqD9ra6vSc/nXsn/BOCGOXXNXsp&#10;XtlgImG6T7v+qavojSkb+zDqAzwcV13w88L6N4l+I3hrSZtdWNNWuUSWQj/V5bFfkV+3VLrOqftt&#10;a5aC81KeCytEIa3uJvs5OB6/Un8a+fVsrqeW98Q3Ixez9Ln0qHw/eczi9vB/o1df8N9Znvr7dbr5&#10;OD0r2z4Z/D638Z6xa2sEEW1f+Pnmvr7w9+yJofj34Py3d/4Qaez04orzLanbEWzjLDpnFfGX7R/w&#10;Pj+GeuTafp1kY7ULlDn9K+c9et722v5jntwawv7XP2XGKUeIjj7JepXpP7OX7S/7T37L2s3er/sz&#10;fHjxX4L1K8sitxN4R1Y2zTqSCVyCDgkDj2r3bwz/AMFFv+C22u+BLn4maR/wUO+LJ0WC48qa8uPF&#10;t3x7gEn1/WnfD/8A4Kkf8FxfHGnapqfhT9ub4o3kWiw+dem68RXQPlevPX+dZ+k/8Fyv+CzOnpvm&#10;/bD+I8v/AF9Xl4/8mr2vTv8Ag4Z/4L0/Av4e6dqmqfGbTbjTb9DPaSa/4btb+6lBxn55VZ8dMDdj&#10;060yw/4Oof8AguL4imFj4a+Ifhq+mMPmEWHw2tpTjr08uuI+IH/Byv8A8FoviSRb6x+0ZJpRhHyn&#10;QNAGmk/X7OEz+NcgP+C+3/BXz+L9tfxYp9DqV1/8VXc61rlvPb/6L4ThhHvdUqalaakITZ+H4bH/&#10;AJ+vs9X7i5u/tGLS08mGsS6tLwg2Xc19F/8ABNeOwi8RatdzjMdss7keu2FiK+jdAiOrQWmkQITe&#10;M+FVdPDZ/qa6zwPpuuf8JjD4gg1dlkXWxh/7HLfNnJOMY/Cvyv8A289Vt1/aA1rw54fsPLmWBRf3&#10;H2fHn+n6Yr5SuddS2hvdMvD0ucA1z39rj7LnFdJ8ONalSeJNO/1vevvj9iL4R3V5Zx6vq00MXnsA&#10;mTgKPU1/QL/wT/8A2cv2fU/Y7TwfYW+i61J4jsXXxVeRWqGV3cttibeCyiMY2543AuBzmvxz/wCC&#10;jH7Ivhzwp8Q/E3wu0vxjFrX9kXhgi1mKzMYcgAkFSTggkqcEjIOCRzX5W/Eb4Y6zZ67dWb6bLAvn&#10;8zz15br1teaBqE+jg8GqH2of3T+Vd58EvF1t4K8ax+MLhpgYLUY8jpXtvwG/baj+COi6v4f1/wAL&#10;XHiPS9VvzI2iXlrC9smeCMjjBx0NejeFf+CofwX0db3TNR/Z91K0juzuuZNItoRJGfVhlayvjv8A&#10;t+/Df4m/A+4+F3ws+Ems6NqF1MRJc3GmxJJJCcc+ZuK9uPqevFdH8BP2qB4k8GaB8KvGOjR61FpF&#10;rh7jxZbwq1pDziGKToTyfzPrWl4Q/bF+Bfgu4vb22+EaRx+diE6dYQeaw9wCKqaR+3x+ybpmt3Mt&#10;n8KjCjf8fMEXhuJzH9cGsvxj+3j+xhq+rLcah8LL15UgVGMvhiEEYzxyc962v+Ecu/s+3+1LPyMf&#10;8/NW9L8Ga/a3PN5D5OOn2g1qHw/czzRW9v5OO/FY+u6Nqtzey21paCaWAcV71/wTUsrW28T67Zau&#10;cRmC6Bwf+nd8frivo/w5qckdk0kfix4bwH5V55/Gu4/Zx8VP4Q+MWiamo5SYHBr8x/j/APDXw7qv&#10;7YWr6r44uJY9C1O2BedDiUkDAyR9K+Jv2g/BOn/C/wCJ+oeHNE1KW80n7RmwnuLfO01W8AeAxcaJ&#10;/wAJL4ntro21x/x7iGD/AFwrYh8Q2vg+7iv/AA14CvT5PHnyWuP/AK9fU37Lf7d8L28OheIfDa2A&#10;AwrLARj6ivs34Y/8FIPiR+zzo13P4I8e6toNlqgUXcltHgSYzg8g4IyeRzzXyp8XP+CrfwysdSvt&#10;Ghsby7u/PJeZoMBiec55rwjXP2vfhn8QLiWbXtEe0nl6fuvJ/XvXFeJ/hR4X8c2tz410K/8ANOMe&#10;VbtXjmq6Vd6VgE8VvfCXR/7e1l4bsZhA/WvU9K8A6bfTZt7USn6V6n4O/Yw8S+IEjlnVLZboZhyc&#10;4r2Lwh/wTP0ki2OqeJEjaQ4JkAVfzPSvrT9hn/ghJ+z3+1nqWs+Erj4z65pt/o8KzS3Vpoz3drKj&#10;NtwZPOiCNnopByASDxXi3wx/Yo/ZZ0r/AIKJxfsqazdsfD8XiBbG88SatF5KyW32vyTOUlJER2/N&#10;h8hc/MeCa+tPiX/wQ1/4JPyfEDxD4evfHmtaMbTjSmXS7G583jPD29wPNJ56pFjjNef+HP8Agg//&#10;AMEz59KR/if8a9V0TWQSLrTpvCc8xj9PnW5G7j2HfjufhzTPCPi64svOuvhvqsEf90IP5ZrbfS7/&#10;AEuwi8zwldxeomYGlbStbTybfTdNlmlJ/wBIMJ/1FZfj7wl4ktFh8iwu2844YLb5r2f/AIJqSXFh&#10;rGrxQaj5dzarOVkHY+S1fSdnNNY6eV0/V/8ARmPzWG48/UdK674VatLe+PtL1pwgZJARjRVkXj/Z&#10;6Gvzp/afbUrf49TmfVIVgnUfe+pzXmX7SP7LLfFfwfaeOfhl460nX5LacR6rY2Sg3KjvtIPX2Neq&#10;+IP2T72X4HaPpHhTRbWa/s7EbS0WMzd+frmvA/E37Hn7WN9efaoorMKP+WEMSn+tdP8ADT9lT4hr&#10;8RNIgutHeG2jmia/aeIYwOcV+pf/AAVd/YW+CPwY/YG+FvxT8AXBt9e8SeHLU6rpl1cGT7fK9vHc&#10;NcRjGEVGkERAONrQ4G4OzfjL4k+F+tStJftoUX9oQ/8AHvA1vzLVXw74Y8T6i8cHjf4S3EFr/wA9&#10;2scg16KnwusPB9i50W38mG9tuLcW1eBePPhV44XxBNBpeiy3sU9wDAIGxiu++GHwS8S+DdEv49at&#10;YvtcsGWg/wCeFfV//BOT/gn58Vv2qmu9Z8JeB9T1qSxYy/ZrOPPlxggb2PQDJwOeT0r7H8A/Anwz&#10;a/tC+EPg9rtveadKdXttM8SPfoI2tXacJLwegVT37g9K+0db8Afsb337PPxg8C/C3RLfWrnwfKlx&#10;F41l0Jd1kHZQsSy/eYApKuQArctjAzXn/wDwSCTXfC+kfGP48aTExuPC/gm5GnNcDFjNMVecCU5B&#10;ODbrwP4WbJHGfg74Gfs+ah8Yv2ldJ0KLxfGviXWPFMFpC165EUSzOsS7sAnaC2TgE9cA9K++P+Ck&#10;cl7aftIOnizw2NLhv73yEePkSwjaBKPXIIOfw6g1xmnfGL4I/CyJ/AfifxLqGq3mnTNFLdx2wKnB&#10;+6NxBwDmvzc1HwN4l1vS7a41b9oC5e2tTmJ7VFXP1I61x/j6wurDw1P9n/aJNyRP/wAeTXK5Ptwc&#10;10fhXShcR6Wlh8WGW/Ft/pAFwDv/AArO8WWZudal2/tA2h9LUzrx+Rr1z/gnKiadNqkumeI7i3nW&#10;4lIv42IZTs7Ec8jj8a+hrK7G+2GoH5Qe1d78MIm1XXkuRr8UeoaWd6LrGjiRDjsev5GvzT/bH15N&#10;a8a6zp+mv5d3YTobg+uRkfzFW/Afwhi8GeHtF8Z6J539q60FleKE8eSRnH8q+0/2R5PBWoeNdJk8&#10;fzRvocFwr6vm0MmYQfmAUEfSv1H+Hv8AwT4/YH+JXhDTfiNH4Psr6G60SFrhbTXZlt0YoCznY4Ks&#10;DkHJA4ORmvy1+NXh3wBZ/tAa74b+Dbi70I69PF4eeFmcy2/mkRYLfM2V2jJ5Ne9/8Ftvhr8RvAfw&#10;i+EfgDxx8UdN1U6J4Pe0axtEy1tNH5SyT8gO8bqIo1dgN32ZjgEtXwH4A+Fnhfx5pEeqSRhbtBw3&#10;cVsap8CLKzgd5syZ65ryr4ieHY9JsJdPn5VhXn/wnvNDj8YJoeoT+XHez/6JP9n6n0r0b4d/BKyv&#10;vE3iye1tQLWC1WOMfUc/0r9Nv+DdnwlLJ+zt8Vzp/i3+wb22ttORtdVQTaoXu3kbkjAxH1zx1rx3&#10;4kQan8S/j54j1r4LeINY8Safodvc3194kS1dJZUjI8y8cdYkZjn5sEb1BwTivRP2E7zxprf7Iv7Q&#10;3w88HaXczarf6VY3r3PG1LW3uJDOD7mN2wO4Delez/sx+EI4v2G7nSgfEuiW19rTyeJPEmhJvURK&#10;AERl3DgZGcY9+tfJX7Pfwc1i4/4LJ+DfD3w91yLWdG8OeKkZNTsh8l/BbXgladQCRt8mFn4JGD17&#10;19S/FS58Zf8ABTT9szTdW+D0kltoHhwQQRyXxCNbwJIXknZQTyzE4A54UV+a37QnirxnefGTxBca&#10;5e3Ml82oyteyznLvMWJdmJ6ksTn3rB0fW9GbS44b3wxGoig/1mOBXM6q/hTxLexQ6Z8M4bnE/wC4&#10;uGUYHvVG/vrXSfHcM9x4faIw2pxZj/Uf/rqtr/xG0R1mgtvAljHd4/4/2thj88Zr1z/gnJdTXV5q&#10;tzqOqmxzcS/a5h1UGPkcevT8a+jfCdzOotrhdeNhJYNv09wTlWznIx0rs/gfrj6b47i8QAcpkjp1&#10;xX55ftJ6Lp/iDVvE2g2ltm8vJo+fXAFev/AKw8BePv2RP7e1/wAS/wBjeJfCwt4dPsrq2kb+1kOU&#10;kKuoKxlNqt8+Awc4IKgNh/CX4mT6ZZzRyT/M05AIr05/i/8AE3V7KHRR4i1B7df+PaB7pyifRc4F&#10;fLf7YPxQ/aX+F/iGytvDF1FFaXEu83EdtuI9Qc5rzbxT+0f+0p4m0K3sr7VZVSP7z+TKpb8RX0P+&#10;xr4n8Tah4Le91vmaSQ4OO1eleMPicllBIbpzv9Sa+avjh46m1u5ZIV4lHesfwfplzqWjwf8AEq63&#10;PnjUfs3/AB71718DNVvL/wAOa5fnmOVNiz+TjzsDrX3b+xJ4++G/7L3/AATC+Jvi7S9Qg/4S/wAW&#10;6m+gW9qVBuFt2gUmTGcqu2e4O7pvRAc8YyP+CT3hfxD8T/FHxW+G/hG+WK58R/CzVoHLHqzSQIg/&#10;FmVSf7rNXU/st3Xju+/4J6/FL4f/AAk0sR6r4e8XWeseLrxFXffaK0D5hBxn93JbGQjI+Rnx1YH6&#10;B+G/7cvhL9qT4b6r+z98KPgcdQ0vS/BjTeLNS17WIdIjEUSoskuItwUbiGzuHfjAJr44/wCCN3xF&#10;8N+Jv+ClEHhS3WS5PkalbPcFiu0mxncnjvhSP+BV+gX7TPxf/Z4/ZR8SfDrwl8Drnwt4d1S9+JNr&#10;b+IrXw7pUDyJp2GS7WcRKSp/exYU4c4+X7vH5Ef8FHfEOnr+3D8TzbC02HxrqZB8vO7/AEuXnPv1&#10;rxrVrm20nR/tVzb8CqNh4juGEXkab5MvoRXOeLtVS78fW1/MP3gXFwPQVi3NqNS1Ca7x/wCSte8/&#10;sG2sdpFq6k/ufLlx/wB+z/WvfNLFh9lJ+2EXGeBiu88Cx6H/AG3pjprjLf8Am8EcAHPFfBen+HLf&#10;XP2lvFU/iG0huY1ki8vcM4+UVf8AFHxQn8L3Vz8KPh34U+wveqUL3S74xnvweao+F9L/ALAvLXwp&#10;f3W+6hXzZ5/WvU9f+IGk+BvC58Qay0oggGXNtAZT+QryXW/22/h/4ziu7Tw38DPFHiNraL9+39hy&#10;7Tn614h41+NfhTWtRlS1+HGtaTGPvQ32n4/Su+/Z9+Oej6VeLoPh+8vH845lhNh0P4V6J8TNaTUb&#10;KN5ch5Tx+4zXh/xCufs97MPtecds17R+x98BPiJ8ZtS0P4fWOj28M2vapFa2MtxKF8yWVwiAk8KC&#10;zDk8AV9d+H/2VbbQovFHw30fUklfw9busN9pFk81vf3SyBfLRsKQGG4hiOdvTmsiPX/Evw5+AWq/&#10;DCfSbZBr2q211NLNYjzh9nWVVVXPKqTKcgf3R+O5+yn8d9S/Yv8AGMvjXTbC31C58WeHLnS2095S&#10;FMUrDk45BDRBgO+PQ16Rqvxf1r9gL4N/EL4CM9rP4r+IL29tePDKGSws0WVXXpzJIJWXH8IyeuK+&#10;eNX1X4nfBH4PeMPit4cuL+20y78PvBq81kzKk8Bbf5LkdVZoQdp67K8g/wCCHfx41vwX+1b4b+Jc&#10;l/NbGbxZbf2nezj/AJdpW8qcHjvDJIPbPFe9/tofHqx+JX7aHj/VrXxUsyQeJLqXSbhCcT2qyskD&#10;L3x5apivgX9o/wCLniHxR8X9W1a8OorI8uHM0RLMepYk8nJJOa9m1w29jZ/8sZfY1574m+JVnot3&#10;jQLmCeb/AJ7g1zeteOLy5voLrU7nE03oKiufHT2/Fldce9fRP7AOtXeo6HqMguju8913fVa+hdL2&#10;74PtvTPFd58I5dRfxGi6nrepxrzzATnNfC8vizQvBfx88U3V7dhWKbmz7KK880v4v6Bqvxcutfn1&#10;PfbeaFTzxjHFafi34g2Nx4qTxDaX0BEq4+z5r2L4ReLY9e0ORL5o5Of3ZEWK8v8Ai38VfjX8HfGE&#10;t94GitzaSqDNM9uTtP4GuC8TfG34o/Gsf2Vrmn6aiQ83AFiTj8ya9B+EOgW/hWyMtzp0IJ6lbek8&#10;ba/a3t1KLYw5tx3NeN+Ib+713xJbaJbf66+1HyefrX6ffs2/B74h+F/EHgXxLo3h2+sIk+yXen6s&#10;dLd41RJ9glXjDgOhH1Uiv03/AGPfC3i2bVr2bxda6ACrZaMeFfLk3dsPwF78fpXwz/wUu1CPVf2m&#10;9QtbbwedEtLeGOO3tTpX2Yldv3yvfPXPevLP2LLDwF4m/bHuPib8RoY7rwh8O9Gn1jUIL0jypUhX&#10;MMZByGLztbx7TkNvxg5xXzq3xX+I37aP7dc3hy5vDqWq6t4h3pDbKA11PcOAAAOBl3ACjgcCvs//&#10;AIOVNB0b9mj9kHwd8L/Bl+1roi6G1nPAf+WskTRp579i7CaTP1PrX5+/8EYfDPhq/wDH2iy+Odb+&#10;x+FY9Ztn1C/FoWMduHBkbaASfkHQA/Sue/aP8c6mf20JL7R32Ravd+XCnoGYnH61758Sf2LPgjb3&#10;2mav4/163vNV1jRLfULgWtyzmASAlI3wQA+wKxA6BwOua8t8WfBT4szeIpNO0DWtIW3MGC1zcMUz&#10;9BXmll+zX4nS7vpNd1yx8yOfK/Z7qP8AXI4rjNa8I6rpk832u6sf3HYXNY9xp9z1+019O/8ABO2X&#10;yNH1WIXEX7xmGfqlfS9pqckV3DerdkMp4PcV0fgjxBe+G9YTXdE1ZoZo+UcdQa/PL40aJP8A8Lt8&#10;Xa5rl35VoIW+zRZ6/IBW1+yX+ynb2ejzfEnx1pkUk99iaxS7GTGvqfes/wCLR8GeN7jWLD4Zaza3&#10;N7ogB1FbI/uvocd6qfs/fGpYdUttCvFEMZU+bF6Gvoe9u/BXijTSJ47Z5/Q4NcXD8NfCj3s9+9gL&#10;JY5sxFePNrC+I3izRfCmneXZ3BBPQQV4f4p+IMVm0+3VTPLcdTiuU1XUNZ8P+Fb/AMbfafJurf8A&#10;fWJz/qa+x/8Agip/wXWtvBPxA0T4E/t/+K9W1X4el3TT7aO5draG6OWSWSEuEOHOSOAdzNhjwf6H&#10;/gR+0D4d+KsN94isdR0Q+EYbI3/hPxFpl+0drd6YpKOZYpdrQvCybX3AAZ4wOvz3/wAFaPgd8PfF&#10;Pww1D4x+FH09fE1jcwR6hbRODLqUXyoDgHJZAQc4+6D6Cvyg+Jmo698E/hDr+vvos8EmpaeZLaWS&#10;1IEqg5BUnqNyjkehrjf+CGni/wAEeBf2lZvid8R/sM76fa3t68WpxF43lS0naAEDkkzCMD3xXTf8&#10;Fzv2w/iT+2H+zpZyeJLi3ig8MqYbG3tU2qAzZZz/ALRCxgkY4jWs3/gljf8Aws+Df/BPjxl8XviD&#10;4qjstWvdNt7PwxYT25YXfnTjz5mfogjhhYc9WmXHSvm/40+M/DuueOdK+Kdtqu59Pvg/2eHuAc1t&#10;/HT9qHWPjV4xt/GLeJ71TFo9rYBZ2yypbx+VGv0WNUQDsFArF8d6R8WNM0KbxHPq2pRWg5N6NT/o&#10;K8t0Cy0LVRdnX/HOrSy4/wBGgsb3mc1zmpi/gvPs8E91F/0xqv5+red5/wBvl/7/AFfXH/BMU3M2&#10;ka9cT3Jly4/1vb5TX1pa/wDHsR59dR4S2farq8aYNAunv5kP2Df9lzwDg8Dnv71+RH7TfxA8e/8A&#10;C9/GlppF8v8Ao+oyhQfYYFdJ4s/4KEfGXW/2dbf4R2t6bOdz5VxfwSEqr4wWC9A2BjNZX/BNfVDq&#10;njzxF4Wuj58d3ZTGe4/vZIrs/jR8H9a8IazLr+hDy42uOPIt/u1i6R8cfGmj20VrLfTRSQ9JyK3r&#10;79ojxDrkMVtPrEkkcJ5IGM1ynijxx4l8RzxFIZTEBxN9nrX+Hfwlu9XvvtOpDzV7n1rM/awszpnw&#10;6l0Gyu/9cjEW/pXyFAfJOetffn/BL/8A4K2/tU/AUD9nTRPHdpLpWtyeVZx+KxDcWUeMYLQzpJG0&#10;gCgK+3eBwGAJFftP+wF4i/aR/aO+Idt4Q8afHnwfqsWneH3eLw5rFgmpWkkQKrsEChVyCVJO4MB6&#10;9Kxv+C5XhT4ofDXwJH4s+PPxW8KX/gt5pRoGi2emC2vpZjEhuZ5EEeGy2wE+a3LphRkgfnN/wRW/&#10;ZZ8dftvftY6rH4M1WPQdGt7RpdUvJE3rZ26Fd8u3I3kFkRVBGWkXJUZYeD/8FKPjxfWHjfWfgf4J&#10;0y2uNNtZAbi7kGPtC9RwenGDjrXmN/4U/bC8U/s7aLqulm21HwbYPuh0+xEoeKQEj6kZz9K5C81X&#10;xdfWcVvqVvLF5Q/1Hk1lvbeILlvNW8lTP8O3NfoZ8ZPiH4b8PaVqWnal4Ktru2Dj7RZeSCGB9jXz&#10;r4y1z4UvoMuseCPh+dOnn7nT6841WGC+/wCJhp4qlPpNxB5uDX13/wAExrAnwhrAH7qSa6bn/gIr&#10;6isYbuG0L22efSun8MatLp1rcy6rfWdtDBpd9HFcXsZYuWQjYuAfmJOB6Zr8i/i78VNM+Hf7Rfi7&#10;xDp9tZ6jPd3s/kBx+5OB0PvXj/xN8UajrdzdaxdQRQ3V/wAeRBbeTDjv6V7R/wAE29KvNM+JsgkX&#10;ys2hyM9elfbHjfwDaeINGaKYZEo5r5z8UfB+1sNclt5Yf3B5GLfNavh/4b+A4LcG80vybvvljWjb&#10;fD/RhcQ3n2PkV2Fh4aXSLPz1WH8q+WP20Rd6m8tmDzsGPzr5j1PTDZCG64wRU1tc3tqIMfuJrf8A&#10;f2vHWv3L/wCDbv8A4Ka/s6eCNK8UXH7SV9cP400LQfK8NzJCZGljBO+MKB8ryjywJDhVCMGYb+fl&#10;D/grr/wUG+Kv7dX7ROtrf39zaWUd/wDZ7HTGm3raQKSY7dDgDagJ5AG5izkZY1+r3/BCn9mDR/2K&#10;v2Dda+NXjdYJPEXjXRryTTrZmG5tNtiBdyjDHjzCFKsAf9HQjh6/Db9u/S59N+Pmu3U44vVj2n22&#10;gf0r70/4JKeIfhP4P/YT8d+HfifpH9sTa5oUcPhiyniMxiuhcgiYSAgxlFDHOfmDMpyGIPLfFb9k&#10;CzsdC0Txxe/D4WFtrkzS2BmsdiXcCOUdkJGGAYEZHcEV8z6l8GdPv/EOqmx8PwpFDqcsarn0IP8A&#10;Wsj9oL4s+NbX4s6p4elvbt9OWUAIOB0FMuP2h/Eus+GTpuqfC6O9+xn9xPDYHA/CuZvNXt9fePW/&#10;scFnFP8A8u9sOBVSeYXp/wBHH7vtX1R/wTx8T+Efh98K/Enirxv4st9Mst8hE95NxnaoAJ6Dr1NU&#10;/ib/AMFifCfgG5l0P4DfD+DXLmBt1tqOu6VFNbDjoTKjAj22ivlT45ftn/tQftAalcan8R/iZd2U&#10;d5kzWGm3WwSE9dztkn8a8furoWg+1kXHn3Net/sh/s46V+0t8S7qw8UXt9b6Xotkty0kDY3Oe2f8&#10;9K91/Zk+DeofDH4+ahoktrKLeWKc2Fwekw3DmvqmwtPtWntbShPNrgfHfhVRehs9P+mOa52y8OWw&#10;m+0n/W1s2uhK7Rww0zxjcxaZpkrw8SY4r5a+P+hXWpyS3V3++zWP4X/ZR8H+NPhoYJxL/bV7c/6M&#10;M/rmvnT4g/DzxJ8MPF9/8OvEtsIr20Oczen+c1q/CX4jeI/hV4rsPGXgrUhFcWlxtdSOxr1zQPjN&#10;4b8bfG6z8aeNbUacLy/t5r+eAfuPpX9OX7Iw8G/tK+APh349+CX7RXh7VW8N/B+10mSx8J6jZzah&#10;JNvCSRX1hcIY3t04AZnXc4LqfnU1/PH/AMFQPAuv/Dz4/wCtWXiXSri3v4ZWt7u2u12tFLGxjdCO&#10;xBUgj1r67/4JmXulQfs9eGfihJY22oromsWy3WgXBYfalLyMVJXnb+7CnHPzivfP2w/iT4I8UDw/&#10;4zsYLK0uL+3aFtLtEwlsqNtQfU/N+Ar46k0iXw/rOqW62ss3nanLNv8AI/vY/wAK+avj/deNdO1k&#10;3ElvDdxX1x5yzj/XY9K5bwP4z+NWt6+PCHgW8aIXEB8+CY/uav3em3fhKCXTPEc0QuoDi4Ga5XXf&#10;iJbWEX2fSLfMvYCsG/1nV7+CbTbrUJfLmGPIFxzWXgWozaf6j61Cx+13JsjUGr3f2bk969//AGWv&#10;2odV/Zb+EPiLxj4O8LaVrGs6xO1pbrqtqtwGgIK5+ZTggHhhhlPIIIr6n/Z7+I+kftAaho/j9LC3&#10;s9WjsjFe2Nu+5rck9M/hXs3iHwvqHhXXJ9P1C2mhmScpJHLCVZSOxB6Vz3jHS4ZrfzJRvrhpbSGK&#10;RP0rS0m2hAmlh4RK5zxIi6i0gnuMRRdaz9J+DOm6ppOo/EXxfpa/2bBb+XaW09uMM45JrF+HuhvL&#10;b6ZeJp10txNemeLyoMAZ9a+d/wDgq58LfGXhX436X8QdW0qC2g1WxhSAopDE4yCc9Rggg+hFfNnh&#10;4faxPZHuKv2d39ttz69q2vCXxX+JPw93f8K/+IWtaM7fej07VZowf++hW94z+OfxH+I1msHxI8S3&#10;Os7Rhby5nEsoz/sgcV+m3/BFT9oHwX8D/hHrlxL4cs/FOvapoU9joOmX7pdRabcSyxETFWBLFVRt&#10;uOpb613Pxp+BvxG8SfDzwx4+1BZ7Sx/tFxBc7eHaM5Kn67v0NcrZDw3NEwvdNkklRyrs3tXxvrPg&#10;vSNas3ttRluJEi+4DNXMHSYvC9hLrmi3VxDdfZ/9asxzXl/ibXdXv7qc3eoSOUHBJrnLH57lg3/L&#10;MfLVj/l3/D+lH/Lv+H9Ko2n/AB8z/wCe9ZnjdF+zQIBxjpXZ+HLy4Phbw/CXyt1ef6QP7/Hev0Y/&#10;4Iv+AvClx/wWh8LfDu80eKfQb/TlnutInUPbyPFaNKhKHhhuUEg5B6Hgmv3F/b3/AGGv2dfFfw98&#10;RfGZfCk2meIbeAXEl7pN2YluG3KvzxncnTklVUk8kmvyk8Z+GdKstJkMcbNlsHec15FqdhbQSs8S&#10;YJkq7cn7LorTRcMY+SaofB7w1pnjW++3a8JJCZ8GJZCEPPpVn9qPxBqPhf8AZl8U6xobJb3FtAY4&#10;HRPuKeOPzr82fCXx6+MPhuXRrnSfiBqMbPcYYedwevavo79sTxVrXx0/Zgs/HnxMujqOs28IaLUp&#10;CfNBA29ST2A/IV8OaRK8OmmVD82etaOl/wDHtb/Q/wA6tf2fa/ac+X79aSx716P+y18afiV8HPjR&#10;4Z8afDvxRcabe/2jbsGgkKhWHzBhggqwIBBBBBAI5Ar9Y5vEmsSeFdQ1h7xvMkji3RjhOOnHtX1j&#10;/wAE7P2C/gT+1J8CLv4kfE0auuoxeIprJf7OvI44zGsFvICQ0bHOZG5z0xX/2VBLAwQKAAAAAAAA&#10;ACEAL/ubfVQ2AABUNgAAFAAAAGRycy9tZWRpYS9pbWFnZTQuanBn/9j/4AAQSkZJRgABAQAAAQAB&#10;AAD/2wBDAAIBAQEBAQIBAQECAgICAgQDAgICAgUEBAMEBgUGBgYFBgYGBwkIBgcJBwYGCAsICQoK&#10;CgoKBggLDAsKDAkKCgr/wAALCADEAMQBAREA/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9oACAEBAAA/APum3n8mcG4uKWD/AEfzf9K/78HrUlvj7CT9qxL6U641&#10;jT9HjkuZLyJRGflVRXlHxB+I2qfarnXfGXizTdF0SNPluJbjyriQ/U8D+dfNvxr/AG2/hV4d82z8&#10;LfETWb25xj9xeAKPzFeS+GP+Cp/jP4eahE+u+IYNdsjPi4gnQJcDPoR/hX2T8Nv2ufhP8Xvhta/E&#10;Dw94ktzbsgN5Ez/Nbn0apNY/b9+BXhrVLfw1f/EON5jD8iICwUemcV2+hfHTwL4ugjvrHxZDcLP9&#10;1hcg5rpvC/xItbK/i/svUbchGDYwGr0Lw34jl8R6xJPceJHa41Bts2ozZ3Lnrmu3PiDxC2igjxRk&#10;aI3yj+wBx7Z/z2rI0LxI/wDxN41BzrPGB2yc1qZOgHcvird3wFxn2/SjXvEfi3QdG8oeJyS2OMfN&#10;/ngU7QPD3hmZ/MllLvnI/sA9PbmhFk8QvqvhhvFCkZ3DOMHkd6PEfj2RRpRfxJ/bOMlwV6mjzl+y&#10;7P8AhKD/AGRn73/COfL0/wA/jQdeGv64zBerHOPDoNOVZPD2u6rGPErkY/4qDKjJOe3ryaymZdZ0&#10;cxN4mb+zEbqugjgn6f403y5W0LTm8R+IWGxf+JCAegz+gzitP/hJn/6Go/l/9jXjk1uZzLkTeb3H&#10;2ekgn5iB/wBV/wBcKbd6wul2NxIxwZDgw9hXhv7Rn7RPhj4O+G5PE3ifWBJNLxb2ccvzyGvz8+Nv&#10;7UHxH+OeuefqVxd22l5/0bTF6D/GvN/EP+j+bpmmWvnXc/8Ax8f6P/qK8M+L3g7XVtLq/g1SVDt+&#10;VrPg2n+171yHhz9pD4ofCTS59DfXJfs9yP3Mtimcfyr1X9mv44eG9W1i0uPFPipVvbwZWDVLxQ5+&#10;gGPSvrub9rzw/peiDSNI1qxE1t/x6nHSshv2+fH9hPi21gQiAf6+BOteofB7/gr9rnh/Uo7X4g6I&#10;Lizx+/uLb5WH4dD9K/Rn9mL9q3wJ+0bp9rr/AMLvFUF5cvZG38q3TNzBxwF5yr9eD+Ga9Q8oytjX&#10;/EukENyTuzn8h/nmnS63MyL4ekcEaNkKP7CXPXBzzx+IqOTxBJr2keWVOckEdj6f0rZ0IJuVF8Un&#10;I40Anw/nd6cY/wAaaNfPh/XF/wCKmXAA2n/hHRz+HWm/8JM//Q1H8v8A7Gn6CV15dUf/AISTRxtX&#10;nd4fBLD2445pf+En8U/Z/wDhHMLv34/tzB9aybeHw5cyeRr3iKTS9MJzsRNxJ+n/ANatJPDzpo2s&#10;P4nLqyjI7+tU9A8c3Wk3mmwR65/oG/I1bWIiceo78Vja3rmsS6lJJf8AiCR5CeSGPTtXD+XIBN9n&#10;Q+bbj/Scj3x/Oo7SORJRZWUhnnuCBbhBkk5rwH9uP9trwB+zxo0Ph438N5r1ymLWxg/gH94+i+nr&#10;Xw78U/inefGSxutd8aap5uorbealqvFuBXhlv40S3uf7JN3B9tn/AOXbP+oFdvb6fbaP4XmOp3MM&#10;Ms9eJfGXwpeeLtLNnaavLY2cR5exOG+ma8LPwrgRLz+y0/tBrAfKGIHPXFe1fs8XvgK/sLWP4i/C&#10;qytpgvzTWViAv4cV3fxS8D/AnWrL7V4f0xWm9YBz+deLan4svPAWsixudcury1PXIyQfrXUWfiKK&#10;WzGoWN4CvY12fwn/AGiPiv8AATxLa+OPhT4uawuI1xIkc4ZWH0PB/Gv2J/4Jv/8ABTzwb+33Bp3w&#10;z8feKYtI8fW9sUWdlMkt0zkBUkbO5oieATkpu7rkj6d0XXbpdU1AumnBJAf7W3LkMM84/H0q7rWg&#10;JrLeY3ijRx7gkcflTtb15ZNGC/8ACSBsD7o0ILnPvTvI0T+yf7f2aV/Z2/Zs537vpjPvV/w54jUa&#10;+CQAd3Bxya2cbP8AkVfm/t3O3yx93/OTTvErL4eceGJI9FBI5P8AwjmeOKxfDTc5HijHUnA/DBH5&#10;U7xG/wDwk2AIxo39iLgj8sZ/z396b4h/4Rb+xP3e7dnjHT3/AAzVaLU/EVgn2eTwbo7Ec5bQOf0F&#10;eXf6Jc3HpkV4/wDtpftX+Ff2Vfg/e+Krq/zfXB8jT7VjgTP2X6DqfoPWvxr8S/Fzxr8VPite/EH4&#10;n6xeXNxJcCWOaa5EwC46AAcDtitzxx8S7Hw74IOuafqwnW8HX1rzvwNrs0Vqur62wnuD1IrauPH+&#10;o+ItQi0hLrMRGSRXU6l4dtvEOkf2VbXRg8n/AI+Lgda5jwn8F9VsvB13cQ6OBYWx4UDgCpfhP4Yt&#10;Nc8L6jq2lm503WLJsNp151mP8q4v4m614j0rbqej2QQISb2174x2rltRGkeJMqeR796oeB77V/Bd&#10;4NF1g54+8K6XUPF6Ix07UhjPfFL8PPjH4k+BvxM0f41+ENSnsr7TdWtGvZraPcjq6kc57cj+XOa/&#10;pm+EfxXh+Nv7PXgP476Xqdqsur6LaWOs2lrpgd7SYEvC/P3js2jPquB3C73iDxAZDuYe4BFH/CQn&#10;+w9nf6cdP8K7D4dtk+d4p8W46YDn8v8A9dHh6RNE8alfDvifSf7MZssV0LHH5e/XNarJ4Q+HmtGQ&#10;+KM6qQQwb1PrWRgeGdcCjxZjg/gOvP6Vs7/+EhG3xP4oOjaupxgEA/h+lch4i8Nka6AcaJxwT1H5&#10;fhS+IMsW8RonUlcL4eAH5mpf+En8Lf3F/wDCeX/GvIreWG0SSae4LQwsJrhBwW5xj9a/Fn/gsH+2&#10;HbfG/wDagf4deGvESSWHhaIGR8f6LvbqGPbngeyivlDx34ov/BHh8OBm8vjtVSO9Y/ibxffX+j2f&#10;hxdTQW0oAZj3FaOoaiNQNrpig/6F1rqvgTo0kd1da9qB+aV+ntXuvw+0/wDtEym0/wCW5/Ovqn4X&#10;/BrRtW8CHw+xgybb/SvrXGeKP2Y9Gjtpm0iCCADkA18u/GH4cappN7Po95x5HWvItQ0FLHOqak4O&#10;PeuP8eayukp/ZWST/DjrVTU9TGqaazoCeKzdI8XjWNNv9H1wgEV/Qv8A8EK/EFz8Rf8AgnCb2+BF&#10;xot7bTWx2FvmDyYz/ohz/rMYIX34yB9rRR+bpWpf8Iz4pZk0bQQDkY3cknFRVtf8JJ4o/sPGe2d3&#10;/CN8Yzj6YxWtoHiHKaQsrkZBz/b45/AijxEpXXV8US+KcaQc9D3rR/t9tv8Awkvm6Tt8v/kB5G70&#10;/wA8YrPPhuTw9qv/AAkCz6R/aTYO0eHyOufQ5H1o8RlDr+V8UgEnoQOSP5VjL4eXxJoeT4nH9rnn&#10;n0Hb3raTSFsQYGvtdteciKMnH14r5w+J/ibWR8F9d0/TNjXGkaBMLIfYBk5lDDLDn7xH8u9fzSa/&#10;ba94o+Ivi/Xta1RUeHWbpL1L4fKEEa4x+Fc94qvY/E+pWX9rgY05s9TzxVHStWB8dMiHovODW83i&#10;f+yr+91VzwvPC8mvTvg/q9jP4WhjiPFyuevrX098A7S1M8AtT+FfYvwx0K0TQ1H2TFJ8TPDV3Lps&#10;QsrUEg/8+2a+Yfjx8N9Z16ae9ex8iW36ivkjx14VQXk4I7Y61498U/BGq2ulnVoWyV6nP61zetf8&#10;gY/7o/lTdFP9rAH7vX9K/db/AINY/HzeMf2XPHPwziiYhUuy7qAdqhSB96DuQP8Al5C8ctnZn9Kv&#10;DF/d3nw+0/UtQ1qfUNOjl2yW+kJiSPHQHPeul/4SHw5/0OX/AJb5/wAKboeveINGjaFvEpEcgC6B&#10;/wAU9jI9sVs+HY45kbxF4b8TBlYdCOPfrWR/wjbf2z/wjPmHGM446/4Yrr/MP/Qyj/v3/wDXpmuR&#10;LIo8NHX9pYYII57YrIhLJBqr6B4k1fV369QcH0B496yvDGz/AIR//iqcf2Tnn07evv6f4VrnU/DN&#10;8ftCJtzwQ3hwkn9K+cYbp7rQfEOi3Km5il0F4I2Fl93bPHJk+g+U8n1xX81v7S8Oo/DX9ozx54ei&#10;sxCINbndbMH7+I1GfzFeIazrJbV/+JCQOOT7Uf2039qf23sPT1HXFL/bx/55j8v/AK9e6/BO5utY&#10;tba1sxwFFfe37JnwX1W/WKd7WdUXvX2N4S8FXmjWUcN6yxxqP3CiHGK3bnwjFqUW1q4Hx18FtL11&#10;ZLq9GRFb4mgHQ18nfE79lXwy3iee4jv7e4HuOa8A+PfwJJ8OXDabagTwg7Sex9a+Q/Gfwr8Z+HNH&#10;Z9bF3CoOSb+UOB+Vc5oxOjaV5hDZPBGa/cL/AINIfC9xoPgrx78SdQ09re0KXD2l1dRRqZwoxuad&#10;oAFzu4P2g4BHzgHa366/CxfEekeDdNVPEOrLGc/uv+Ef3AZPr1I961P7c8Uf9DDF/wB8/wD16Nfw&#10;NZDk7l2gb8D/AIkvy9fxrS0DX/DjeEhImPLCnJGisBn/AHQK1dK4AIP5aOy1l6Hr39vakTB4k34B&#10;wv8AYjD9T7U/+14/I/tn+3U+37cbMDbj0x6VDb61FoepxRsulZ1hsA6P1bA6k9+/Nc0niNfEabo1&#10;TCHONfJwKT/hYr/9Cprn/fIrwWz5+Q33+j55r8PP+Dij9mbUfgd+0no/x30/TgdP8R2uy6Vj/wAv&#10;IUMjYHbBDfVsV+e/i+IaRquV79MnjFWfBPgfxN4z1xrPwzpqXkadWc4UV7DafCHwL4CszqnjPVbS&#10;6uept7ZNoJ9hWnpX7SPwg8DTPJpFmRNZnBSOH+XrX0r+zj/wVQ0/TtRi8P6f4Yjhi27tktgy5H1r&#10;7K8H/t26Z4q8MxzyWxWTv9n5rbi/bQt9On+wa1pVzbx/3vs1fJn7S3/BXvxP8PPEF9p3hnSrieC5&#10;cW8KPCCwP518061+3h+0N441AeKtJ8HajLk4NpLIEb610fhr9r/4m67dwaf4k+H+o+SRw0lqCB+t&#10;df8AtBeH9N+IXwZXxZpFtbwXEKkKT2bsa+OfGnhmDxFfWenacQL6+BstOZjwAOTmv6Tf+CL37Jlv&#10;+xV+wTomiXFm8mr+NNytbwaS0tw0B+aZtscVrckAYDEEHcPmBIBH2pP4ajbVyvhrxENI1Yr8wxuB&#10;Hfg8Go9C0KG1hbw74dcR6tGNzu5xgVJ4i1/xLruht4b8LuBqwXnLYIwaf4e/4Sf+xR1znv09/wAK&#10;1/8AhIY/7F/4SLyxj8elMzL/AGT5f/CTD+09v3to6+mMetYsY8S61K0g8WBdM0r7wbw/y2B79fwr&#10;P/4n/wDs/wDj9J/zGP8AilN/3Pn/ALvT2/z+tVtP8MSPb/updEABwcqTk14Kt0yYeyvCJ89Qa8G/&#10;4KofsdeFv23P2OtW0MWlyuseHLVbm3vLQn/SJAWMcnTg5whB6nYfUH+bbVfDd5Yyz+H/ABHp13ba&#10;po1+LW/dPmGw5wf0/EGvsX9ln9nqW3+FVz4lVBC9388t2LPbkn2p+tfs/eBrKzGreO0SUg8F1zXC&#10;eKNc/Z98Iainh2P4ZxytqHH2iPSAVP1IFdVpv7O9poOj2njoeDjpltfjFtdpYgE/iK+gv2b7VYtf&#10;tvD91aZFxxX058bPhLb6B8P5dfjA3vbYtwLavhzxF8H9S8f32o3Wm6TYx/2fbef/AKT+5riPh/4m&#10;8WQ6ifDtv4Rs1+zD/SjcW/B+le4/Ayz0L4gSS2V34YMMxHFvPbV3nxE+D8Gn+FLvQvsh8me2zk18&#10;v+Ef2FfiL4t+KumaLZW5aystQN2t5dWQ+zhiCPwx1z7V+3n/AAT8/bw0z4o+OvCX7Leq20dpceDY&#10;3s7XUdMthvnac7NysxIADsuQAPlP8WBX2prbR6VbajosficaNu1sFX9mAP68VqTw+IHhMGgCM6ky&#10;AHWXTK4+lRaPE+laPK8viDTVEOfJ2aMFGk/LyMA9PritfRmtNW+3a1DcLqKMcRhV4wB0FSNpCQ2x&#10;0XQ5RGFA3c9BUGrQINTsSw006ixwkr6QzHGOcHOVH41R/tiM6gNft2GqLtIUR4yv0rNj13xPDrGP&#10;EsY2joOg7dv8/rWpiKSDy/DXiDjSBtZOvGOh9elYWn+GXe33jXTdZYkzf8I6Bn8xXz3Y33gCZ1Uf&#10;tGeCFuL0fx6s4/76Pk4H4mvBv2uv+CgHw5/ZfOm6JqLrrYugbPy9IlgmeC3Dbs4ec4XJ4Knnmvy+&#10;/bG/Zi+Bnxs+LEn7SHwu1crHqUyy3ekA7REw5yy9OpJ/Gvo39m34KaRYfDa00O3wPtVr0+y9BVX4&#10;sfsN6v4rc2sky/Yj2gFchbfsOfCHRU/4rTTgFtulrcKKueIPAsFppB8P2WlmfTbc/wCi29za829U&#10;fhxon9l+I7fWbxvI+z3X+jfWvr/4h339s/BBrsRxH7RZcTGDIHHpXzR4T8EWmrXM5+xW5g+tekeG&#10;/gh8IhP9ruvB9ifrbV2Fn8LPB+k2v9v+HtEtlmx962tetc38UrT7VpRF2P3/AGFY37Ov2TxBqT+C&#10;xPDZG1Gdq9TXqn7E3wafR/20oNQ0Td5tvfQu88dtzvaQHjP2j0zyD7qRxX6pxatEfEOt2pvtRgWO&#10;/jB1DaDGnyL8gyMY7dDWt/zCv+A/+y1i6I6pqg0fw3rulHS1X/VIQWz6DHFa2jatDKnOuLIeMnGP&#10;rxUeq/bJBs0bWfIIP3To5cf0pul3j6vBqDizl09sgY1RM5464z0/Gpf+Eg8P/wBp+V/byb+mzf7/&#10;AOfwrL1v/hGdeUa+fEYUAAKQ3A59Kl0F/wC2FDEbevT2rKFp/Z/7n/hJyc/NnZ/n0r8hP2If2K/2&#10;f/2mH8Y2Xjn4t+MrDTNJu2tvDlxBqlvDJMw2EjcWW3GAWOTPzgcZIBxP+Cj/AOx58DP2cLvRfCfw&#10;q+KGqeJ7yVllnGoX0Erx5GSF+Zg2OASDjOR2rwP4y+DNH8LnQPD/AIUaa41PUEy1vbjvX0R8CNTt&#10;NEaz8L3Qg+0adaf6VX0Noc9lfaeHWGPEvpXM+PPhjoevtJMq+ST1IrzP4i/DyxstCuGUds15J8Nv&#10;Cp8U+PYbO8XyLEXX+lC5r7M1bQNJ1L4fJ4StIohbrbBFbHAGK+c/D/hgeFvi5/wjqXZNuVyM17HD&#10;4aS+l+zXNtWn/YYsofIFx5f/AGwryT42Xp0u3lNrd4JryfSfCotY7L4v6P4jngvbDVOQf+XmvvD9&#10;geCz8VftP6V4itPOKOimQG2xyqs46wZ7de3XK/eH3T4Z0nXNDOraz4gcHzNbMiBefk4AP05/StWD&#10;RNa0p0TRNZUWAXhGQEj6VNpGi6HF+8ijBOePypq6UJL8vrsemEkdk5/Wq+pWfhzVv9H8R2ml6lfK&#10;vVtI34H0JJ/Wp/7H/wBuP/wU1mbFz/wjX/CxP3mPu7V3f5/GtVrhdD0ptd19gpUZb29BWTNrR/4S&#10;3TIgGO5TnOhsCB2G7qv/ANasXW/Cvw8GoN/wlHjPSpbzH7x5tisfTIya/Fb9mLTfFVz4Iv8AQfC3&#10;xns/CUm/Iaa6Fsc+uDXZePfgxL42a18WePf2hNF169021O0DV1Zpu/Y4HPtXnfxR8PeKvB3xN034&#10;xXPhSS48NWtqIbae1t/tEAGO/pXNXfjXWbnxrP4w0bVyDc3fFe/+Bvj3pmo6fBatewi4PUZrsbX4&#10;nQ3UMNuLoHPeCuP/AGh9avIvhvf6pZL502BXxd8Q/wBobxxpttZW3g1z9sth8uDiu40b9s74y3Gg&#10;w2nm3fnC2/0g7Rmov2ffir8YvFnxLQa7CWjN1/o+TX3vpk85s45zPVHxZ4jS1sixuQBXgPx9169u&#10;JhY2f44pPgz4M0nXkgvtW1g+Rbn/AJBg/wCPe4964L9pT/goX+0z+xJ8S4rj9mbxBoq6pfQBpV1e&#10;3eYA4ORm0uQw4/n0NcZYf8HKv/BaPQb9NB0CL4W6pMVysMmhXl08/wBGkuePxNdbff8ABxb/AMHC&#10;vhhDL4l/Y88PtEtt9raRfhrfAfZ+/Inbn9fas3Sv+Dv3/gpqkjx6l+z78BJLqzGx7afS9Tju24GT&#10;j+0Mc8dABXRTf8Hb3/BULTdEXV/EX7C3w4SznBzcR+GdVaIj3/07jj1q7bf8Hf37b1voH/Cc69+w&#10;34HNkE51Sy8PX8lqB7XP27bj8K09B/4PLviZDPAutfsi+G2a85QaVYSEv2/5/wA8/Wu2u/8Ag8O0&#10;/wANPHL8Q/2IfEmki4OBJLogj3/Tfdrmor//AIPLvg9ZmX+y/wBl3xFkn5/O0GBM/XGpGuTuv+Dy&#10;D+z7YxeDv2MdNgTOcXGjFV/Jb2i0/wCDxv4xXsIn0b9jzw9JAT8rJpsmM/hf1521p8NxqUP2PWtX&#10;8jvdXVoKufZdGOtf8U1e6hcWP/T1aV7z4Q8URp8OF0Tw8lvfRyjGpWGtH9zg9RXy3p+ojU/H+o6X&#10;dm3t4Tdc/Zv+Pete01VvC1zMFu7ivbPhpqtpq+h2Ori86da09S8Z2Gp3U+j3d558P/LtXl3if9nP&#10;T9c1E6vc6bY2w9BbVJa/C3w5pdt81tAR/wA/RtTU3h/QNH8LGDWvDf2c/WvYvDHxha+0s6ct5bzt&#10;APmx/wAsK3Nf1BZ7GK5+1f6+34rwj4x8XRP2z9/6VwHhn9pfWfgvf6ms+lW9zAeLf7T2r54+KOt+&#10;IPj58Qj4j1fVoop5zk+fcV5d408GXtleTar4cvTFqcF0MXlqoJx6c9a/QfT/ANu34QaV44+EkWtf&#10;Gxm0vRvChtfG1nJdwywpcGNVBucEHIIJ/wBT9Dzx5Z+11qn/AASY8U/DDxP40+DCeDL/AMU3lwtx&#10;cJFbWLtBgHJj8kenuateAv2jf2Dvid+zl4R+GP7Tup6Xpt/pVorWlz4Rube2F+m3Ba5guDlc9SG3&#10;c9xyK9F8NeOf+COuu/A66+Aum/FjwXo9jc37SXllqVzp6RzZIz5UsJ2HOT09e+a8F/bWg/4J5fDZ&#10;PAdp+xfa/C7XNYtNY87V77zLWfCjobj7NuKHP/TA9ule8+P/AAd/wT9/asS31nxh4Zj0+5t9Gtzq&#10;J0eO3/sW2n7AkgiEgnGeOPesz4cfs0/8EgLbwfd6Xrcvh6KW+HlS3WvLp4uLcg/66CfyBj61X8Jf&#10;sg/8Eb2+0w33j7wxBLDd4s7i71rTYGlPbbmAZr5Z/bD+Cf7BXgH41XGh/Cf4neGH0RrC3mtXiuNM&#10;ulbcpyRIBhhxX1INK1k8DRrif2NpW74e8J63nF7otwID/wBOlbmq+FL26tp7PRry4g9bm1rzvWfB&#10;9r4PtxdWnn+cLrF1cXP+vFZJ1K11K4+yG64r1T4Z6rZ3Vv8AYje8f8+tYPx/8R+NvhikFz4V8MT3&#10;ktzzuNeWRfEz9oj4gti81CSOY/8ALtO09Ztxp37TVzNMW1KTycc/8fFS6bH8ZVuP9I8UvBef8+9v&#10;cz5r6h/Z2+FHizSPD8N/4t8Wm9vLn9/cWv2rpXpPiuC1sLX7KbvGa8E+MGv7mnIvM18tfHDXpvD+&#10;jG/vzhZrjk4rh/C2raV4huLLUFBtwwzi5GDW/wD2La/bsWv+uql4n8L+HNWXbfWStKegIrlJPgr4&#10;U1e5uHgsLTc/3iF61Y0/9mvwtqF79qGhQLdZ+/aWQBNdd4Q/4J2a34qn+z6R8MoLgep0KP8A+Rq9&#10;y+HH/BHHx9IiXUPhjQrCaYfN5thJbt+OLevoPwN/wRM/aIT4W61rvhj4l+HLbRZIdus2dpqTDb7l&#10;TGGx6cc9q539k7/gkB4J/as8YeKPhVf/ABHuBP4dJF3frdhbZFAySxNucDoPqa0/Fn/BsP4S0nRt&#10;RvPAn7QXhK+FseNPvtbhfcPUFo8Y+vJ7c14z8Qv+DazRNG12O0ufjDYpIbSN5Ba6hE6ZYZzmOFhn&#10;GO/4V0ml+K9c14wXbeMbkQDr/pfSvQLTxDfG5t7Oz8TAz/Y/+PW1q94f1XWLXUhZWt5P59z/AMfe&#10;R3rz/wCKl1rGlPe6KbvvXjdxqBt9T+1dPxrtfh14v+w6yG+29a9g+JWr2XjXw5Y6PY3ozcnkV4d4&#10;u8H+NfD9ybjTbn/j372pqE+MfiV5x0q7vm8249a9B+E3wk1eTUYLy8/fSz/9O3SvoHRJrnw5N9j+&#10;1QY7W4rnvGXj2xmtL5BffZyK8D8da54f8R63DZ3GqW9jD31K5uPIrx39p/RNMh+H2p6npGoW2sxW&#10;0bG1lgn8+3ujjpXhfwn0PxB4j1Lw9ptzeC2KQfOgHU4xXsPh7R7q28XzaYbqHEH/AC8VpeKPD9tb&#10;6r9mtf31Ydx4eI8LS6mLX999o/596+p/2K/2LvGvxH03TvHviHTY4NPFxuVZ45dt0PUK0I4r7++C&#10;37Nuh3vxP/4Q7w/Z2Mnm7kDQQxxwbVBJYMsJIHHXB+leifEL4b+FfDvwq0r4h+GvFMdzLcE295bG&#10;dSyS4YnAGCAABnPqPUVqeBvEGq+EP2IfiD8QNCs4nvirW8LJag3DowiV4yT/AAlXIA7Ek9cV8sf8&#10;E4fhd8XvBX7SUPxI1nUIE0/xZL5+s2mlXNyHC7wXMvsI9+ccYBzxXv8A4m1TT38Wz3vhma4t4ZZi&#10;0Jlf/SFBPcjvXA/HeXRLDxvHb6r4qV7j+zYDK/8AaasC2DnDLOwYDpnPbGBjA+VNZtP2l57qHUNL&#10;+Dvwy061+z/6i70e4LD24rlPil4s/aF0TUtA/tb4V+D7Wc3Xk2d1o2m3BwfT2r1Xw7pfxq0XWSsv&#10;grwrcq1v5u97JpDn6iuE+JVp+0NrUWoz6t8NfCSQwDi6g064Jh96+UPiD9p0eb+07X/VetHhfxBb&#10;XHk3QuvpzXsPw58dPqLW4trvEFv/AMfVemaTpNlq2nf2ze3tv5//AD65rorbwB8N9Vgg1e70+2M3&#10;r9lrrtE0y00O3xaCEfSuS8e+IPsUs2by3EOOhrwn4h+Om0Rp1s73z5rjqa8d/aDfVtF/Z51/xRqN&#10;39nnlgc2hN59m52nv2+tfBfw1+OvxO8I6NNo1p4lv5LG5+WK31C8/wBFU/VuR9AQK92/Z7+L/hzx&#10;lqRhlnh027tLUfZ4bo/Nt9R7V6UdZutOn/tP7T/rx0rpfD3igax/x823nSwV7/ov7NSn9kk/FnXb&#10;A/aJ7zi18gfc3benkZ6/hX6sfsaeC9N8K/sWaTbaTpHheA3E4s7rUdagFv5UfkRsAh7HcWOPUng9&#10;vM7rxRq/h+61rU/DJMH2eFhBcPJtMgIPBkHtwT7mu2s9ettU/ZR0aCz02aW51HXWl1m8K/KrpCNi&#10;DtgrITzzlWrrtTin0n4RaP8ACrwrd2XkarF9s1d7VyzM+75UY9toVeBjkV4h/wAExvFF9o37Yfjz&#10;T9aYReE9Nkkh064upGjgs5fKLSEHiLGcLg/3xnnFeo+N7mXXvit4h8ReG9HibTLOC5NvJpthi3SB&#10;QY1fA4AOVJPq34V8iz/ELUvHWqX+svqOpTFL+WEyRTjDFT/9eqU+j+CPFli1r/wtDxPb5tube9vC&#10;DAPyrzzUvh18Kte8T6bG3xP8c6jDAci3+2G4t/5VteCta8O6f4o1s6p8RNbazXlfK1PIFvXxH/wU&#10;J/bwTQ7+88F/s6eP/FxgAFtrGo3/AIgykJJHUW9yGGQePzrofhreWfxS+BmlalcXQmvGAiuQvTkV&#10;x3inwrrvgW++024m8kdRW58PPiFbW1xC1xmGYHive/AHxIklhN1arb+SK9Gs/iD4Z8Uzn7ZeW9ub&#10;b1qDVfjAtpdCz+2Wxgz/AMu5ry34n/GG3lOBq3nz9M2x4rkvh74R1Pxfr/8Abeu8/wDPvbjvXJf8&#10;FCrrUNJ/Z01LSNNBt3Ak221p1BxjjFfl/Y9Ifqf510eja02knK64evTBNfRf7JnxW8NeN/E1r8Mf&#10;iN4lksrKa7OzVL4YMK56YHUgfyr7s/Y9/ZT0f4h+I/HV/JL9t0rQrUfYb5T50LMe/n9wMfqK+nfA&#10;ZuPE/wCxdb+DDbGzLsbXBt/I83D4zj3/AMa+vBNafAv9gzRvhvDqpW+17MyM4EbwwR7UBIXyupjX&#10;GRtILY6AjjPAPh3UNc/Z51fVLSwe71DTprY3d4IPljjcSLz6Zfbx7V3Vpq+kaJ8CPB3hXS08myvd&#10;TnvNauLqNjbtIrCNANuTgR4JAGeRXafGHXPhVdeB8fCu+vUOhWk8ltqcVq3kP5kqhkNy2HBAY46g&#10;7gM159/wTa8MeBfjJofxCm0TVfIudRkjg1LVtKXLE78uvn9ORGilT94ZxwDX0DZ+E/A3w38e2PwH&#10;0swTWPiDw5eJftKP9ObO45aQKBtKhwAAPuk+mfy91D4i/D3wV4l1rQJkaN49WlZ1QcZOOa5a7vNG&#10;s9N+2Xl55Aro/CuseHtIu7O40e2hlh+zeRcNNbYIxXzZ+158XP8AhW2ja3Hpd55EmsXQMBzivzj8&#10;aX1/Z2+seJvEy4S7QKEx2HFfR/8AwS08VatrfgW+8EeJkdZFvnkb7bZYJ53D+dfUPi/4S2/iTT/7&#10;QjOIf+vSvEfEfwbutLuJri3ufIm71m6NrHjnwt51r9mxXR6L8RfGSNutIJ/O9fs9a2m23xJ1u3wL&#10;q5ih/wC2+KveGPg14ivfE8MdzqXnQ5/0k17x8Pvh+NIt82tnXzR/wUoutU0nw3c2/g+4DzrATEDz&#10;9pavzL1Lw8+qw/2npgZ7tcnVEJ+62etRaWG1HTb9iccZOauaJrbaU2R/n/69fdv/AASe/wCCpviX&#10;9kDxLrnw88exrf8AhPxlGLPVLm5s1WeGQMG8qBSMMuVDA8MCo5Ffr/4b8BeH9d/Z2034ifCO+sNS&#10;8Oatcl7e5s3yu7AcZ443A5H0I6gitnx/qL3/AMOtG8Oai9xPKCyrbk5WDcc/L6c5Jrqvgn4rbwT8&#10;HPFXww1O6mOt6+LX7B5QG7yklZnDHOeVYDgc5rT1rx74Z8L/ALPlv8K0trc67rOsM93K0WJUjRRs&#10;XJHJJ3Hg8ANx81eC/tO/tLeJf2Zv2MfGtnJc29s2o+VFBe3M3kkSKW2fvfPgGPmJ5PBAIwRmrX/B&#10;DD4xxeHPC2ppJJ9svLnSdQurmUvjBVPPB9/9Tj/gXtXT6z+0hqsviTU/ihq3i+Wa2063ntry7uL4&#10;llG0qy7jLkLtJGPQ4r87fFn7Ryar4x1jVYdch2XOpyyKMdATx/KvcvFWk2F7qG7WLL9/bCuI8dft&#10;QfDn9n7wlf6x4jvraaVBm3gY4VR7mvhT4mftM+O/2g9V1LxZ4ltTpmjkD+xo5DhpM98dh0x3r51+&#10;PWp6jf6douknUQQxJIzjnA5/WvoH/gn14m1K38StqM/B87Ir9N/AOh2Wu6XuK4FyP+PUjisrx98G&#10;LK+tp/sRxkcA2tcB/wAKgtbO6xd2kFwPY10nhb4VeBNLn+2a1aH6G1rqrjwr4Ou5vsnh6xnENx3F&#10;tU2k/DZLPUc5z9n6Z713q+GF0bRfPBm83/r3r4j/AG9NCuPEupOkmLgMuCP6V8Hav8GPFXg/XJL6&#10;3gub6K+OH0zT9PUAfiTivPvjN8KPG3wk1a2udf8AD+oWMd2Mb5rNbYZ/u/ISAf8ACsDT1bVfDxJ/&#10;5h2SPcGrej6rrKrfsr9vmr9Yf+Dez/gqL4f+BvjUfsY/tJ3Flc/D/wAVzAWEt8xH9kup/wBWxX5g&#10;8eSQR2J6Elh+onjvSNPtfFsumWusW97Y2kx+w3cTb45oc/KR+HUdjkVh/ssavpeq+KviB+0n4wur&#10;WfTfBtpLbaJDdoTbzTFSFK+eBAQCGYmKbJ8vIBKEDyT9mL4n+Jv2z/2nWEMl1La2OpDdC5/eb3J3&#10;O7L55JxuJYdACcHpXK/8HDepJ8Nfh5oPwF8PzQMkmqo95I4INySgfac3BHAZeVgGT1XgFrP/AASA&#10;0d/D/wAK7/xdPKYJINOuoPPjtjAWzGyYGDnkv/z2Yex+63kXwe+JfiTxN+0r4p+Dt1fS3dlrWtXR&#10;ghY+cEAzk+wwK0fH3/BLz4eab4svIfHPxgl0bUmmZp9OW6WIQnJG3bIdwwQRz6V88/F79tPXPEdj&#10;NZ+GT9nXvPPXzP8AEnxVq3jnWYNK1XUZZ7RgTf3VxeYwPSuMvPEWl6mpbS2DWeOvWsnTfhN4t+Ov&#10;xZ0P4d+A9Pnu7q3j+3TW9vY/a0GSMD3zg8f4V7x+zp4U1bwX8TbrS/EFv9ivo74tc/aDn7PX6PfA&#10;u8Fzo8Nr6e9el3Hhz7Rpv2a3MVcVqHhJNPv9y2g/8BqtxeAtHv7aazC+SD6VtaN4H0rTIMIgHsLe&#10;tTR/D63N+YYTgDrT/iBcwWOiTQ2935MuOD6V8hfG/wAHX3iO9n1C7H/krXk1v8KoLbVbPU7vSiM3&#10;OM/Zq9S+Pv7PnhX9pi10v4V6rpto91cWedNnezyLe4A685596/J740/CHxj+z/8AGfXfhT4nRY9Q&#10;0i4WGWa//iU9/Q88Z9q5nWB/Zd8dX0Zj9iv87Mj36V1LCPTBZax4Li/05gd27n+zOnX0r9ev+CfX&#10;/BX34NeI/wBnKH4Q/tGeKprTxdpsyW+keJrm/thugUMPJlVLhxuYkHnBGz/aNe0fGn9rzwJ8Ov2H&#10;dZ8K/BL4oaFf3PiW6jMo0jUreWaR8MN0xFxDOwGc4zKQcHBwTXV/8EPbTw/4G+FPiX4469FBNqls&#10;WeW4nTc0j5UKRNcWzdCc/wCuDc/KfvLXzb/wcmfGLVviJ4s8E6nog+yRXdyoMZcEqAqJ188f3O1u&#10;w9uuPqr9mjS9H+Bv7AeheMdV1G3s5NWtgIrKf9zcTfKJC5yIVwSyKM8kg/3c18hfCfxVp3wm/b0s&#10;viv4i1C1XS55HkleQZQFlOMi56jPXNcR+21+0d4t+Jn7SPiHxXZeLL1raWYLbP8A2lP86Afe/wBf&#10;ySxY575r5bn1Jbiaa7/5YiufsbyM6PqHiJTxdjPT2xXmGkw6wNTv2GsfYP7RPyjrg19tf8ERfgmd&#10;a/an1U6tqDaq+l6LNOkjDn5m24/8er2z9qb9mGT4feM5fjBaB1M2pCKeGWDMxzzkHvXtvwmsxpdh&#10;Y3n/AD82or2vwy8V1bCKaofEPhG2vD58e7P/AE1izWLpOk6jYTS/aDWtZ6dNKcGAeWf9dWvpOmiD&#10;fKD1/wCWdcf8RUN/OLW3uZfeEd6888e+A5obO00q0tBPd31z5FtAe1Zn7Zvw00P4V6F4D8F6RYwr&#10;I05nueAJ2lCj5uAeTn/ngfw78/a40rUdJU2dz9ot7r7Qa+S/+C237L/iPVviNaftN2nh0C2a3tlv&#10;Yx/y+ICMofcAEj6mvzl8TaKdItVUuTk9MVv+EtWfVNOMHG4Hpn8at+EtSj0rxORomt7lYc5Fev8A&#10;hXx9qRU/8I/rUsq+rXoNfXP7An/BSE/s8Q6j8OviNpM974Y1djJPdWVmTeQOcf6le4+UdOffqDj/&#10;APBTb9sT4WfHE6DoXgzw54k1ix0u8BhkazBnD5ByP9IBxwOaX9or/goN8ffHMPhP4X638MNQ8I+G&#10;dC0iBLWBdLubKLUQQu2VYtv2e6QY4G75eg6ceceKvi7rms+TeG6n8kd7iuavPHXi3U5zdtqAcsPv&#10;VyGv6kuneG7fI/4/MD86uXtgv2S204evT2rznxDrKaf4xvNILcaegbJ44NfTP/BPr43+JPh3o/xC&#10;8e+DNRuLO7bQrm2tr+7mEcsgBGDbXHR1BHB9jV39lv8AbP8A2hvEFvqHw5/aX8RalrMV/cCez1LV&#10;jdSLAvpi6A5B/THpz+jXwAuLTxV8PLDVNMurciEY861/1Ga9N8PyiOcgWvl/9NfJxmukkhknh/0c&#10;hv8Anp8lc7qCKlyLKVvLkm71a0tJZFELT5kj/wBbJ61umGO3ssSSVwJuo9R8QywRSLJIo/dWcJxK&#10;K9N+CvwU1PTte/4TL4u+EdQ+0RxLL4Z0KfTsXD9WW5lhuLZgyDaQwPXIAz82Pm//AILxeNdZ/Zjm&#10;8N6nFpkN/qrFWeynKrCHMSZXLXR6ZHJPPOABgH4F1H/gpn8UtPltrzXPBPh2ct0tLrSuR+lfWmrf&#10;HD4V/t7fAOT4ZfEfy/C2o3mgb4hcTmyhknIxhSeQPbqM+1fjB418KJ4Vu9b+H19qdtcXmk36W8X2&#10;O92tqAYg4IPUjj8axfDH/IuT/UVf/snW/wDnn+grrvh7qvmRbl7cNXUf2kNNvsAdjxWsPEC/YRjF&#10;561+zH7Otl+x7+3/AP8ABObw/ca/Z6Kvjnwk62FzZ+REbyK32quOAwVwwJ4IBXIO4hceB/E//gm9&#10;4b8IamI7W3llsWsTcxDyQSHHbiA14XZ/sy6trEA1HRoLhraTmIj0r5V8RX+Nd0nw1sxbPySa2Ptv&#10;/Hzz06V4b8Q9H3eN7A6Qdp1Lvivfvgtd32i/BjxNoWg7TqMTSAAnjf1GfzFeleLLH4WfFX9l8+Ib&#10;r7b4d8aaHZlltt/2ZpTjuR0x36ivuv8A4N34tP8A2gvhEfhX448S3NnfwuHs72O28wMxQkZG5cA7&#10;G5HcjjByP0Un/YE+Lklo+pabquhXA8vcsQnuElb2w8AwfriuTuP2fPi/oEsmm3Xwu1tpkOC1rprz&#10;qfoyAqfwNZOp/An4r3knlt8IfFG7+/8A2Bcf/E1HYfsz/GCa7jkg+GfiWNU7f2NPj/0VXself8E9&#10;vibqjx2niXxfo1rYOf30lhNO8wH+ypiUE/iK9Q+Ff7D3wA+Ed1LqSeF4td1FoRGL7xDbwXDqAcnb&#10;iIDJ45OTxwRk567T/hJa33xNm+I/iO8+3zrGselW724EVgo6lck5YnnPGCTx0x+SH/B194fazsfB&#10;t/bakii4EZlinuC6sd7LxD/EMIOB3J/vV+NHiLw6NTGD07j0r3LSfG2l+JvAmhWHhhb63u7MA3Ns&#10;45HtXyF+1Ro+p+FvjLe3kRIGpW45+nykfoDXG+Ff+QfL/uj+YrR17qv0H9aNF0bXfvkcY4H41335&#10;fb8Uvb/iT/8AAf8AP5V67+xR+2h4y/Yw+Ptp8SdKmt7zSI7k/wBv6TJP9piv7fgrIlpg7RnqMEeo&#10;Ir9uvE/xr+Dv7Ufw9j+LnwW1GwFv4g8OiY6ZpzFW0y4ZSCoB/wBRkjeF527tuTtrxj9nXQNHt/hF&#10;pllf2e6a3e4ilPuJ3r8Vo75dQ+J95qGMBUUDHTvW5qeokaHeHpgc5rE8T+GF1Y6M8hK3qnrpx/Ov&#10;b/AvgWTR/ENp4d03RpVkvzn7Mlr3r9Q/G3/BJ7ws/wCxp4alv9OsNO8Ra0jywXsVuYpPMQruLfuM&#10;bPm4xz0PrXoH/BMD9hfxt+zR8SdJ0/xpo2nST61e28gt9N07921mGyWw0A3JgMScbcA8jGa/XGDT&#10;9kPzyc/7NKrPC/zRZ/2ttE00m7KYqOOSeNGj3HbVmAmSHYucetQvZb5GluJOP96mibyMpB8n+9X4&#10;/wD/AAdBeC/F/jCy8KR6Y8LwCOIl5I5x5A3y4zsnTJyH546gY4Jb8tNN/YV+Mvimzh8R+GfEPhu+&#10;gnHy+Rf/AGi6tfxLf0r0H9iL/gnT+0f8UPiTd+GtMsbK6uUthttgtwScAkgAW2ScAn6AmvOv+CgX&#10;7Dvjr4c6/d6D8ZfDFza6xCrCDUZbXJQ55469RyDg18brpA0mM6DrZyCfc1n63rf9mfKvX/P6VR0v&#10;4ia4uo5Zg27Ax713Wj/EJPFlmdITRNQ96qf2wP7V2+3pz/nNaC6qNS6Hp7V9b/8ABDj42+IdA/aA&#10;1P4TyarJ/ZVyLryIJVxbhMkgKe+CP1r9ZPCngvwH4b0kWGyPc0hkcsI8lj34+lfzr+HrqW61XxCk&#10;xyFPH61u6nNIPANmd3OzOat3OvajBpmjamkg849WIr7u/Y58FaF4p+LXgLWNbjknuJ72J5ZGfliF&#10;JH6iv3f/AGovD+mRfs7eEmjiKtp32OC2YHkI1ucg+v3F/Kq/wank1X9qLRpbxtzW3hK08o/Wzjz/&#10;AOhtX09HKwnZeMfSlkG6QpnA9qUKo6qD9ahuWw/Cjn2psk8qxEI23B7VGju6qWc8mpfs6SSgSEtj&#10;1NfmT/wcra5deG/2dDqumQQrcxWWUmZMsP3hI79sH/vo1+GX7MXivx74Ogt/FGkfEfXvO1TVDJcQ&#10;S6gWiU+irgYHtmv1a/4Jd/EPxBfftY+Ho41trYXL23nfZYNm7MyKR9CrEfjXff8ABwV4e0PUvCGr&#10;avd6VC15by2zR3eD5gbYFzntwAOPQV/PL8QbmZb5WRsZPQCsTwZaxZ1BRkZOOv411fhS10YrkeGt&#10;NByORZrWxqk9holne/2d4e01Oe1mvNecaJdzdQQMgnGPfFbn/MK/z/dr1n/gnBrmoaP+3X4LtLIw&#10;tHqyWhvRd2sdyWPA4aZWYfn/ACGP6BofCWiW1tFFFbnaIxjLV//ZUEsDBBQABgAIAAAAIQDt7khn&#10;3QAAAAUBAAAPAAAAZHJzL2Rvd25yZXYueG1sTI/NTsMwEITvSLyDtZW4UbsRIBriVAiEOFD1vxJH&#10;N97GEfE6it0kfXtcLuWymtWsZr7NZoOtWYetrxxJmIwFMKTC6YpKCbvtx/0zMB8UaVU7Qgln9DDL&#10;b28ylWrX0xq7TShZDCGfKgkmhCbl3BcGrfJj1yBF7+haq0Jc25LrVvUx3NY8EeKJW1VRbDCqwTeD&#10;xc/mZCUsvxfv+6/V0qxEPz9vP7uCL6ZzKe9Gw+sLsIBDuB7DBT+iQx6ZDu5E2rNaQnwk/M3oPSRi&#10;AuxwEckj8Dzj/+nzXwAAAP//AwBQSwMEFAAGAAgAAAAhAMeqw1XUAAAArQIAABkAAABkcnMvX3Jl&#10;bHMvZTJvRG9jLnhtbC5yZWxzvJJNi8IwEIbvgv8hzN2mrSKLmHpZFrwu7g8YkmkabT5Ioqz/3oAs&#10;KIh763FmeJ/3Ocx292tHdqGYjHcCmqoGRk56ZZwW8HP4WnwASxmdwtE7EnClBLtuPtt+04i5hNJg&#10;QmKF4pKAIeew4TzJgSymygdy5dL7aDGXMWoeUJ5QE2/res3jIwO6JybbKwFxr5bADtdQmv9n+743&#10;kj69PFty+UUFN7Z0FyBGTVmAJWXwvlxWx6CBv3Zop3Fo3zk00zg07xxW0zis/hz405N1NwAAAP//&#10;AwBQSwECLQAUAAYACAAAACEA2vY9+w0BAAAUAgAAEwAAAAAAAAAAAAAAAAAAAAAAW0NvbnRlbnRf&#10;VHlwZXNdLnhtbFBLAQItABQABgAIAAAAIQA4/SH/1gAAAJQBAAALAAAAAAAAAAAAAAAAAD4BAABf&#10;cmVscy8ucmVsc1BLAQItABQABgAIAAAAIQCmULHAbQIAAJcLAAAOAAAAAAAAAAAAAAAAAD0CAABk&#10;cnMvZTJvRG9jLnhtbFBLAQItAAoAAAAAAAAAIQB3JsabbjcAAG43AAAUAAAAAAAAAAAAAAAAANYE&#10;AABkcnMvbWVkaWEvaW1hZ2UxLmpwZ1BLAQItAAoAAAAAAAAAIQDK+C3wDDoAAAw6AAAUAAAAAAAA&#10;AAAAAAAAAHY8AABkcnMvbWVkaWEvaW1hZ2UyLmpwZ1BLAQItAAoAAAAAAAAAIQD59WAPaDsAAGg7&#10;AAAUAAAAAAAAAAAAAAAAALR2AABkcnMvbWVkaWEvaW1hZ2UzLmpwZ1BLAQItAAoAAAAAAAAAIQAv&#10;+5t9VDYAAFQ2AAAUAAAAAAAAAAAAAAAAAE6yAABkcnMvbWVkaWEvaW1hZ2U0LmpwZ1BLAQItABQA&#10;BgAIAAAAIQDt7khn3QAAAAUBAAAPAAAAAAAAAAAAAAAAANToAABkcnMvZG93bnJldi54bWxQSwEC&#10;LQAUAAYACAAAACEAx6rDVdQAAACtAgAAGQAAAAAAAAAAAAAAAADe6QAAZHJzL19yZWxzL2Uyb0Rv&#10;Yy54bWwucmVsc1BLBQYAAAAACQAJAEICAADp6gAAAAA=&#10;">
                <v:shape id="_x0000_s1027" type="#_x0000_t75" style="position:absolute;width:26676;height:26828;visibility:visible;mso-wrap-style:square" filled="t">
                  <v:fill o:detectmouseclick="t"/>
                  <v:path o:connecttype="none"/>
                </v:shape>
                <v:shape id="Picture 57" o:spid="_x0000_s1028" type="#_x0000_t75" style="position:absolute;width:12960;height:12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QYWxgAAANsAAAAPAAAAZHJzL2Rvd25yZXYueG1sRI9RSwJB&#10;FIXfBf/DcIXedDYti81RUjB6McoC6e22c9td27mzzFx1+/eNEPh4OOd8hzNbdK5RRwqx9mzgepSB&#10;Ii68rbk08PG+Ht6DioJssfFMBn4pwmLe780wt/7Eb3TcSqkShGOOBiqRNtc6FhU5jCPfEifv2weH&#10;kmQotQ14SnDX6HGWTbXDmtNChS2tKip+tgdnQMr9zcZ/vbzap7BsPve7iRzWO2OuBt3jAyihTi7h&#10;//azNXB7B+cv6Qfo+R8AAAD//wMAUEsBAi0AFAAGAAgAAAAhANvh9svuAAAAhQEAABMAAAAAAAAA&#10;AAAAAAAAAAAAAFtDb250ZW50X1R5cGVzXS54bWxQSwECLQAUAAYACAAAACEAWvQsW78AAAAVAQAA&#10;CwAAAAAAAAAAAAAAAAAfAQAAX3JlbHMvLnJlbHNQSwECLQAUAAYACAAAACEAaQEGFsYAAADbAAAA&#10;DwAAAAAAAAAAAAAAAAAHAgAAZHJzL2Rvd25yZXYueG1sUEsFBgAAAAADAAMAtwAAAPoCAAAAAA==&#10;">
                  <v:imagedata r:id="rId38" o:title=""/>
                </v:shape>
                <v:shape id="Picture 58" o:spid="_x0000_s1029" type="#_x0000_t75" style="position:absolute;left:13357;width:12960;height:12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L2BwwAAANsAAAAPAAAAZHJzL2Rvd25yZXYueG1sRE/LasJA&#10;FN0L/sNwhW6kTlpICTGjFEFoN4qx0Lq7zdw82sydNDOa+PedheDycN7ZejStuFDvGssKnhYRCOLC&#10;6oYrBR/H7WMCwnlkja1lUnAlB+vVdJJhqu3AB7rkvhIhhF2KCmrvu1RKV9Rk0C1sRxy40vYGfYB9&#10;JXWPQwg3rXyOohdpsOHQUGNHm5qK3/xsFPzFV/ldmjLZ7cfT+9cnNW7+kyv1MBtflyA8jf4uvrnf&#10;tII4jA1fwg+Qq38AAAD//wMAUEsBAi0AFAAGAAgAAAAhANvh9svuAAAAhQEAABMAAAAAAAAAAAAA&#10;AAAAAAAAAFtDb250ZW50X1R5cGVzXS54bWxQSwECLQAUAAYACAAAACEAWvQsW78AAAAVAQAACwAA&#10;AAAAAAAAAAAAAAAfAQAAX3JlbHMvLnJlbHNQSwECLQAUAAYACAAAACEAuLy9gcMAAADbAAAADwAA&#10;AAAAAAAAAAAAAAAHAgAAZHJzL2Rvd25yZXYueG1sUEsFBgAAAAADAAMAtwAAAPcCAAAAAA==&#10;">
                  <v:imagedata r:id="rId39" o:title=""/>
                </v:shape>
                <v:shape id="Picture 59" o:spid="_x0000_s1030" type="#_x0000_t75" style="position:absolute;top:13456;width:12960;height:12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vwywgAAANsAAAAPAAAAZHJzL2Rvd25yZXYueG1sRI/RasJA&#10;FETfBf9huYJvurHSaKNrCC0W+6j1Ay671ySYvRuy2yT+fbcg9HGYmTPMPh9tI3rqfO1YwWqZgCDW&#10;ztRcKrh+HxdbED4gG2wck4IHecgP08keM+MGPlN/CaWIEPYZKqhCaDMpva7Iol+6ljh6N9dZDFF2&#10;pTQdDhFuG/mSJKm0WHNcqLCl94r0/fJjFXwUV02brVu7r3T0Wparz+HeKDWfjcUORKAx/Ief7ZNR&#10;8PoGf1/iD5CHXwAAAP//AwBQSwECLQAUAAYACAAAACEA2+H2y+4AAACFAQAAEwAAAAAAAAAAAAAA&#10;AAAAAAAAW0NvbnRlbnRfVHlwZXNdLnhtbFBLAQItABQABgAIAAAAIQBa9CxbvwAAABUBAAALAAAA&#10;AAAAAAAAAAAAAB8BAABfcmVscy8ucmVsc1BLAQItABQABgAIAAAAIQAagvwywgAAANsAAAAPAAAA&#10;AAAAAAAAAAAAAAcCAABkcnMvZG93bnJldi54bWxQSwUGAAAAAAMAAwC3AAAA9gIAAAAA&#10;">
                  <v:imagedata r:id="rId40" o:title=""/>
                </v:shape>
                <v:shape id="Picture 60" o:spid="_x0000_s1031" type="#_x0000_t75" style="position:absolute;left:13357;top:13456;width:12960;height:12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NnBvwAAANsAAAAPAAAAZHJzL2Rvd25yZXYueG1sRE/NisIw&#10;EL4v+A5hBG9rqmiRahQVBBX3UPUBxmZsi82kNlHr25uDsMeP73+2aE0lntS40rKCQT8CQZxZXXKu&#10;4Hza/E5AOI+ssbJMCt7kYDHv/Mww0fbFKT2PPhchhF2CCgrv60RKlxVk0PVtTRy4q20M+gCbXOoG&#10;XyHcVHIYRbE0WHJoKLCmdUHZ7fgwCv70ani47xzjZRQPUj3Zj9PqrlSv2y6nIDy1/l/8dW+1gjis&#10;D1/CD5DzDwAAAP//AwBQSwECLQAUAAYACAAAACEA2+H2y+4AAACFAQAAEwAAAAAAAAAAAAAAAAAA&#10;AAAAW0NvbnRlbnRfVHlwZXNdLnhtbFBLAQItABQABgAIAAAAIQBa9CxbvwAAABUBAAALAAAAAAAA&#10;AAAAAAAAAB8BAABfcmVscy8ucmVsc1BLAQItABQABgAIAAAAIQDMeNnBvwAAANsAAAAPAAAAAAAA&#10;AAAAAAAAAAcCAABkcnMvZG93bnJldi54bWxQSwUGAAAAAAMAAwC3AAAA8wIAAAAA&#10;">
                  <v:imagedata r:id="rId41" o:title=""/>
                </v:shape>
                <w10:anchorlock/>
              </v:group>
            </w:pict>
          </mc:Fallback>
        </mc:AlternateContent>
      </w:r>
    </w:p>
    <w:p w14:paraId="2CEB6024" w14:textId="66EE140D" w:rsidR="00512F03" w:rsidRDefault="00512F03" w:rsidP="000E1FF1">
      <w:pPr>
        <w:pStyle w:val="Caption"/>
        <w:spacing w:after="0"/>
        <w:jc w:val="center"/>
        <w:rPr>
          <w:rFonts w:asciiTheme="majorHAnsi" w:hAnsiTheme="majorHAnsi"/>
          <w:i w:val="0"/>
          <w:iCs w:val="0"/>
          <w:color w:val="auto"/>
          <w:sz w:val="20"/>
          <w:szCs w:val="20"/>
        </w:rPr>
      </w:pPr>
      <w:bookmarkStart w:id="8" w:name="_Ref136597756"/>
      <w:r w:rsidRPr="00512F03">
        <w:rPr>
          <w:rFonts w:asciiTheme="majorHAnsi" w:hAnsiTheme="majorHAnsi"/>
          <w:i w:val="0"/>
          <w:iCs w:val="0"/>
          <w:color w:val="auto"/>
          <w:sz w:val="20"/>
          <w:szCs w:val="20"/>
        </w:rPr>
        <w:t xml:space="preserve">Figure </w:t>
      </w:r>
      <w:r w:rsidRPr="00512F03">
        <w:rPr>
          <w:rFonts w:asciiTheme="majorHAnsi" w:hAnsiTheme="majorHAnsi"/>
          <w:i w:val="0"/>
          <w:iCs w:val="0"/>
          <w:color w:val="auto"/>
          <w:sz w:val="20"/>
          <w:szCs w:val="20"/>
        </w:rPr>
        <w:fldChar w:fldCharType="begin"/>
      </w:r>
      <w:r w:rsidRPr="00512F03">
        <w:rPr>
          <w:rFonts w:asciiTheme="majorHAnsi" w:hAnsiTheme="majorHAnsi"/>
          <w:i w:val="0"/>
          <w:iCs w:val="0"/>
          <w:color w:val="auto"/>
          <w:sz w:val="20"/>
          <w:szCs w:val="20"/>
        </w:rPr>
        <w:instrText xml:space="preserve"> SEQ Figure \* ARABIC </w:instrText>
      </w:r>
      <w:r w:rsidRPr="00512F03">
        <w:rPr>
          <w:rFonts w:asciiTheme="majorHAnsi" w:hAnsiTheme="majorHAnsi"/>
          <w:i w:val="0"/>
          <w:iCs w:val="0"/>
          <w:color w:val="auto"/>
          <w:sz w:val="20"/>
          <w:szCs w:val="20"/>
        </w:rPr>
        <w:fldChar w:fldCharType="separate"/>
      </w:r>
      <w:r w:rsidR="000D7E36">
        <w:rPr>
          <w:rFonts w:asciiTheme="majorHAnsi" w:hAnsiTheme="majorHAnsi"/>
          <w:i w:val="0"/>
          <w:iCs w:val="0"/>
          <w:noProof/>
          <w:color w:val="auto"/>
          <w:sz w:val="20"/>
          <w:szCs w:val="20"/>
        </w:rPr>
        <w:t>7</w:t>
      </w:r>
      <w:r w:rsidRPr="00512F03">
        <w:rPr>
          <w:rFonts w:asciiTheme="majorHAnsi" w:hAnsiTheme="majorHAnsi"/>
          <w:i w:val="0"/>
          <w:iCs w:val="0"/>
          <w:color w:val="auto"/>
          <w:sz w:val="20"/>
          <w:szCs w:val="20"/>
        </w:rPr>
        <w:fldChar w:fldCharType="end"/>
      </w:r>
      <w:bookmarkEnd w:id="8"/>
      <w:r w:rsidRPr="00512F03">
        <w:rPr>
          <w:rFonts w:asciiTheme="majorHAnsi" w:hAnsiTheme="majorHAnsi"/>
          <w:i w:val="0"/>
          <w:iCs w:val="0"/>
          <w:color w:val="auto"/>
          <w:sz w:val="20"/>
          <w:szCs w:val="20"/>
        </w:rPr>
        <w:t xml:space="preserve">. </w:t>
      </w:r>
      <w:r w:rsidR="00967C23" w:rsidRPr="00967C23">
        <w:rPr>
          <w:rFonts w:asciiTheme="majorHAnsi" w:hAnsiTheme="majorHAnsi"/>
          <w:i w:val="0"/>
          <w:iCs w:val="0"/>
          <w:color w:val="auto"/>
          <w:sz w:val="20"/>
          <w:szCs w:val="20"/>
        </w:rPr>
        <w:t>An example of a class 29 face image on Fold 2 and Fold 3</w:t>
      </w:r>
    </w:p>
    <w:p w14:paraId="364C4064" w14:textId="77777777" w:rsidR="000E1FF1" w:rsidRPr="000E1FF1" w:rsidRDefault="000E1FF1" w:rsidP="000E1FF1"/>
    <w:p w14:paraId="1C674C8C" w14:textId="43AFF3DE" w:rsidR="005666EA" w:rsidRDefault="004D69C2" w:rsidP="000E1FF1">
      <w:pPr>
        <w:jc w:val="both"/>
        <w:rPr>
          <w:rFonts w:asciiTheme="majorHAnsi" w:hAnsiTheme="majorHAnsi"/>
          <w:noProof/>
          <w:sz w:val="20"/>
          <w:szCs w:val="20"/>
        </w:rPr>
      </w:pPr>
      <w:r>
        <w:rPr>
          <w:rFonts w:asciiTheme="majorHAnsi" w:hAnsiTheme="majorHAnsi"/>
          <w:sz w:val="20"/>
          <w:szCs w:val="20"/>
        </w:rPr>
        <w:tab/>
      </w:r>
      <w:r w:rsidR="002637D3" w:rsidRPr="002637D3">
        <w:rPr>
          <w:rFonts w:asciiTheme="majorHAnsi" w:hAnsiTheme="majorHAnsi"/>
          <w:noProof/>
          <w:color w:val="FF0000"/>
          <w:sz w:val="20"/>
          <w:szCs w:val="20"/>
        </w:rPr>
        <w:t xml:space="preserve"> </w:t>
      </w:r>
      <w:r w:rsidR="004F7E3C" w:rsidRPr="00665233">
        <w:rPr>
          <w:rFonts w:asciiTheme="majorHAnsi" w:hAnsiTheme="majorHAnsi"/>
          <w:noProof/>
          <w:sz w:val="20"/>
          <w:szCs w:val="20"/>
        </w:rPr>
        <w:t>In</w:t>
      </w:r>
      <w:r w:rsidR="002637D3" w:rsidRPr="00665233">
        <w:rPr>
          <w:rFonts w:asciiTheme="majorHAnsi" w:hAnsiTheme="majorHAnsi"/>
          <w:noProof/>
          <w:sz w:val="20"/>
          <w:szCs w:val="20"/>
        </w:rPr>
        <w:t xml:space="preserve"> </w:t>
      </w:r>
      <w:r w:rsidR="00EC60B5" w:rsidRPr="00665233">
        <w:rPr>
          <w:rFonts w:asciiTheme="majorHAnsi" w:hAnsiTheme="majorHAnsi"/>
          <w:noProof/>
          <w:sz w:val="20"/>
          <w:szCs w:val="20"/>
        </w:rPr>
        <w:fldChar w:fldCharType="begin"/>
      </w:r>
      <w:r w:rsidR="00EC60B5" w:rsidRPr="00665233">
        <w:rPr>
          <w:rFonts w:asciiTheme="majorHAnsi" w:hAnsiTheme="majorHAnsi"/>
          <w:noProof/>
          <w:sz w:val="20"/>
          <w:szCs w:val="20"/>
        </w:rPr>
        <w:instrText xml:space="preserve"> REF _Ref136597756 \h </w:instrText>
      </w:r>
      <w:r w:rsidR="00665233" w:rsidRPr="00665233">
        <w:rPr>
          <w:rFonts w:asciiTheme="majorHAnsi" w:hAnsiTheme="majorHAnsi"/>
          <w:noProof/>
          <w:sz w:val="20"/>
          <w:szCs w:val="20"/>
        </w:rPr>
        <w:instrText xml:space="preserve"> \* MERGEFORMAT </w:instrText>
      </w:r>
      <w:r w:rsidR="00EC60B5" w:rsidRPr="00665233">
        <w:rPr>
          <w:rFonts w:asciiTheme="majorHAnsi" w:hAnsiTheme="majorHAnsi"/>
          <w:noProof/>
          <w:sz w:val="20"/>
          <w:szCs w:val="20"/>
        </w:rPr>
      </w:r>
      <w:r w:rsidR="00EC60B5" w:rsidRPr="00665233">
        <w:rPr>
          <w:rFonts w:asciiTheme="majorHAnsi" w:hAnsiTheme="majorHAnsi"/>
          <w:noProof/>
          <w:sz w:val="20"/>
          <w:szCs w:val="20"/>
        </w:rPr>
        <w:fldChar w:fldCharType="separate"/>
      </w:r>
      <w:r w:rsidR="000D7E36" w:rsidRPr="00512F03">
        <w:rPr>
          <w:rFonts w:asciiTheme="majorHAnsi" w:hAnsiTheme="majorHAnsi"/>
          <w:sz w:val="20"/>
          <w:szCs w:val="20"/>
        </w:rPr>
        <w:t xml:space="preserve">Figure </w:t>
      </w:r>
      <w:r w:rsidR="000D7E36" w:rsidRPr="000D7E36">
        <w:rPr>
          <w:rFonts w:asciiTheme="majorHAnsi" w:hAnsiTheme="majorHAnsi"/>
          <w:noProof/>
          <w:sz w:val="20"/>
          <w:szCs w:val="20"/>
        </w:rPr>
        <w:t>7</w:t>
      </w:r>
      <w:r w:rsidR="00EC60B5" w:rsidRPr="00665233">
        <w:rPr>
          <w:rFonts w:asciiTheme="majorHAnsi" w:hAnsiTheme="majorHAnsi"/>
          <w:noProof/>
          <w:sz w:val="20"/>
          <w:szCs w:val="20"/>
        </w:rPr>
        <w:fldChar w:fldCharType="end"/>
      </w:r>
      <w:r w:rsidR="00EC60B5">
        <w:rPr>
          <w:rFonts w:asciiTheme="majorHAnsi" w:hAnsiTheme="majorHAnsi"/>
          <w:noProof/>
          <w:sz w:val="20"/>
          <w:szCs w:val="20"/>
        </w:rPr>
        <w:t xml:space="preserve"> </w:t>
      </w:r>
      <w:r w:rsidR="004F7E3C" w:rsidRPr="004F7E3C">
        <w:rPr>
          <w:rFonts w:asciiTheme="majorHAnsi" w:hAnsiTheme="majorHAnsi"/>
          <w:noProof/>
          <w:sz w:val="20"/>
          <w:szCs w:val="20"/>
        </w:rPr>
        <w:t>are some examples of class 29 face images on Fold 2 and Fold 3. These facial images have images taken with the face position not fixed, have different face sizes</w:t>
      </w:r>
      <w:r w:rsidR="00430186">
        <w:rPr>
          <w:rFonts w:asciiTheme="majorHAnsi" w:hAnsiTheme="majorHAnsi"/>
          <w:noProof/>
          <w:sz w:val="20"/>
          <w:szCs w:val="20"/>
        </w:rPr>
        <w:t>,</w:t>
      </w:r>
      <w:r w:rsidR="004F7E3C" w:rsidRPr="004F7E3C">
        <w:rPr>
          <w:rFonts w:asciiTheme="majorHAnsi" w:hAnsiTheme="majorHAnsi"/>
          <w:noProof/>
          <w:sz w:val="20"/>
          <w:szCs w:val="20"/>
        </w:rPr>
        <w:t xml:space="preserve"> and have blurry images. When training and testing were carried out using the KFold algorithm, the training data could not represent class 29 facial image features</w:t>
      </w:r>
      <w:r w:rsidR="003471AF">
        <w:rPr>
          <w:rFonts w:asciiTheme="majorHAnsi" w:hAnsiTheme="majorHAnsi"/>
          <w:noProof/>
          <w:sz w:val="20"/>
          <w:szCs w:val="20"/>
        </w:rPr>
        <w:t>.</w:t>
      </w:r>
      <w:r w:rsidR="002637D3">
        <w:rPr>
          <w:rFonts w:asciiTheme="majorHAnsi" w:hAnsiTheme="majorHAnsi"/>
          <w:noProof/>
          <w:sz w:val="20"/>
          <w:szCs w:val="20"/>
        </w:rPr>
        <w:t xml:space="preserve"> </w:t>
      </w:r>
    </w:p>
    <w:p w14:paraId="226A45AA" w14:textId="4D5C6480" w:rsidR="00506436" w:rsidRDefault="00F978C8" w:rsidP="000E1FF1">
      <w:pPr>
        <w:ind w:firstLine="720"/>
        <w:jc w:val="both"/>
        <w:rPr>
          <w:rFonts w:asciiTheme="majorHAnsi" w:hAnsiTheme="majorHAnsi"/>
          <w:noProof/>
          <w:sz w:val="20"/>
          <w:szCs w:val="20"/>
        </w:rPr>
      </w:pPr>
      <w:r w:rsidRPr="00F978C8">
        <w:rPr>
          <w:rFonts w:asciiTheme="majorHAnsi" w:hAnsiTheme="majorHAnsi"/>
          <w:noProof/>
          <w:sz w:val="20"/>
          <w:szCs w:val="20"/>
        </w:rPr>
        <w:t xml:space="preserve">The Haar wavelet algorithm does not segment facial objects in the image </w:t>
      </w:r>
      <w:r w:rsidR="00430186">
        <w:rPr>
          <w:rFonts w:asciiTheme="majorHAnsi" w:hAnsiTheme="majorHAnsi"/>
          <w:noProof/>
          <w:sz w:val="20"/>
          <w:szCs w:val="20"/>
        </w:rPr>
        <w:t>or</w:t>
      </w:r>
      <w:r w:rsidRPr="00F978C8">
        <w:rPr>
          <w:rFonts w:asciiTheme="majorHAnsi" w:hAnsiTheme="majorHAnsi"/>
          <w:noProof/>
          <w:sz w:val="20"/>
          <w:szCs w:val="20"/>
        </w:rPr>
        <w:t xml:space="preserve"> </w:t>
      </w:r>
      <w:r w:rsidR="00430186">
        <w:rPr>
          <w:rFonts w:asciiTheme="majorHAnsi" w:hAnsiTheme="majorHAnsi"/>
          <w:noProof/>
          <w:sz w:val="20"/>
          <w:szCs w:val="20"/>
        </w:rPr>
        <w:t>scale facial size</w:t>
      </w:r>
      <w:r w:rsidRPr="00F978C8">
        <w:rPr>
          <w:rFonts w:asciiTheme="majorHAnsi" w:hAnsiTheme="majorHAnsi"/>
          <w:noProof/>
          <w:sz w:val="20"/>
          <w:szCs w:val="20"/>
        </w:rPr>
        <w:t xml:space="preserve">. The deficiencies in the Haar wavelet algorithm cause the face recognition process to be classified incorrectly. </w:t>
      </w:r>
      <w:r w:rsidR="000E1FF1">
        <w:rPr>
          <w:rFonts w:asciiTheme="majorHAnsi" w:hAnsiTheme="majorHAnsi"/>
          <w:noProof/>
          <w:sz w:val="20"/>
          <w:szCs w:val="20"/>
        </w:rPr>
        <w:t>I</w:t>
      </w:r>
      <w:r w:rsidRPr="00F978C8">
        <w:rPr>
          <w:rFonts w:asciiTheme="majorHAnsi" w:hAnsiTheme="majorHAnsi"/>
          <w:noProof/>
          <w:sz w:val="20"/>
          <w:szCs w:val="20"/>
        </w:rPr>
        <w:t xml:space="preserve">n the confusion matrix on Fold 1, </w:t>
      </w:r>
      <w:r w:rsidR="00400742">
        <w:rPr>
          <w:rFonts w:asciiTheme="majorHAnsi" w:hAnsiTheme="majorHAnsi"/>
          <w:noProof/>
          <w:sz w:val="20"/>
          <w:szCs w:val="20"/>
        </w:rPr>
        <w:t>4, and Fold five, the class 29 images can be classified entirely correct</w:t>
      </w:r>
      <w:r w:rsidRPr="00F978C8">
        <w:rPr>
          <w:rFonts w:asciiTheme="majorHAnsi" w:hAnsiTheme="majorHAnsi"/>
          <w:noProof/>
          <w:sz w:val="20"/>
          <w:szCs w:val="20"/>
        </w:rPr>
        <w:t>ly. This is because the training and testing data used have the position of the face in the middle in several poses and the size of the face in the same image</w:t>
      </w:r>
      <w:r w:rsidR="00A16068">
        <w:rPr>
          <w:rFonts w:asciiTheme="majorHAnsi" w:hAnsiTheme="majorHAnsi"/>
          <w:noProof/>
          <w:sz w:val="20"/>
          <w:szCs w:val="20"/>
        </w:rPr>
        <w:t>.</w:t>
      </w:r>
    </w:p>
    <w:p w14:paraId="10F6D3FC" w14:textId="4268DF5B" w:rsidR="00F60C70" w:rsidRDefault="00F978C8" w:rsidP="000E1FF1">
      <w:pPr>
        <w:ind w:firstLine="720"/>
        <w:jc w:val="both"/>
        <w:rPr>
          <w:rFonts w:asciiTheme="majorHAnsi" w:hAnsiTheme="majorHAnsi"/>
          <w:noProof/>
          <w:sz w:val="20"/>
          <w:szCs w:val="20"/>
        </w:rPr>
      </w:pPr>
      <w:r w:rsidRPr="00F978C8">
        <w:rPr>
          <w:rFonts w:asciiTheme="majorHAnsi" w:hAnsiTheme="majorHAnsi"/>
          <w:noProof/>
          <w:sz w:val="20"/>
          <w:szCs w:val="20"/>
        </w:rPr>
        <w:t xml:space="preserve">The </w:t>
      </w:r>
      <w:r w:rsidR="00430186">
        <w:rPr>
          <w:rFonts w:asciiTheme="majorHAnsi" w:hAnsiTheme="majorHAnsi"/>
          <w:noProof/>
          <w:sz w:val="20"/>
          <w:szCs w:val="20"/>
        </w:rPr>
        <w:t>following</w:t>
      </w:r>
      <w:r w:rsidRPr="00F978C8">
        <w:rPr>
          <w:rFonts w:asciiTheme="majorHAnsi" w:hAnsiTheme="majorHAnsi"/>
          <w:noProof/>
          <w:sz w:val="20"/>
          <w:szCs w:val="20"/>
        </w:rPr>
        <w:t xml:space="preserve"> process is facial image recognition using the SVM algorithm. The kernel used in the algorithm is linear. The process of dividing facial image recognition into training data and test data is </w:t>
      </w:r>
      <w:r w:rsidR="00B62E98">
        <w:rPr>
          <w:rFonts w:asciiTheme="majorHAnsi" w:hAnsiTheme="majorHAnsi"/>
          <w:noProof/>
          <w:sz w:val="20"/>
          <w:szCs w:val="20"/>
        </w:rPr>
        <w:t>done</w:t>
      </w:r>
      <w:r w:rsidRPr="00F978C8">
        <w:rPr>
          <w:rFonts w:asciiTheme="majorHAnsi" w:hAnsiTheme="majorHAnsi"/>
          <w:noProof/>
          <w:sz w:val="20"/>
          <w:szCs w:val="20"/>
        </w:rPr>
        <w:t xml:space="preserve"> once so that the KNN a</w:t>
      </w:r>
      <w:r w:rsidR="00430186">
        <w:rPr>
          <w:rFonts w:asciiTheme="majorHAnsi" w:hAnsiTheme="majorHAnsi"/>
          <w:noProof/>
          <w:sz w:val="20"/>
          <w:szCs w:val="20"/>
        </w:rPr>
        <w:t xml:space="preserve">nd SVM algorithms in each </w:t>
      </w:r>
      <w:r w:rsidR="00B128B9">
        <w:rPr>
          <w:rFonts w:asciiTheme="majorHAnsi" w:hAnsiTheme="majorHAnsi"/>
          <w:noProof/>
          <w:sz w:val="20"/>
          <w:szCs w:val="20"/>
        </w:rPr>
        <w:t>F</w:t>
      </w:r>
      <w:r w:rsidR="00430186">
        <w:rPr>
          <w:rFonts w:asciiTheme="majorHAnsi" w:hAnsiTheme="majorHAnsi"/>
          <w:noProof/>
          <w:sz w:val="20"/>
          <w:szCs w:val="20"/>
        </w:rPr>
        <w:t>old use</w:t>
      </w:r>
      <w:r w:rsidRPr="00F978C8">
        <w:rPr>
          <w:rFonts w:asciiTheme="majorHAnsi" w:hAnsiTheme="majorHAnsi"/>
          <w:noProof/>
          <w:sz w:val="20"/>
          <w:szCs w:val="20"/>
        </w:rPr>
        <w:t xml:space="preserve"> the same training data and test data. The results of facial recognition accuracy using the SVM algorithm in several wavelet decomposition levels are presented in</w:t>
      </w:r>
      <w:r w:rsidR="00F60C70">
        <w:rPr>
          <w:rFonts w:asciiTheme="majorHAnsi" w:hAnsiTheme="majorHAnsi"/>
          <w:noProof/>
          <w:sz w:val="20"/>
          <w:szCs w:val="20"/>
        </w:rPr>
        <w:t xml:space="preserve"> </w:t>
      </w:r>
      <w:r w:rsidR="00EC60B5">
        <w:rPr>
          <w:rFonts w:asciiTheme="majorHAnsi" w:hAnsiTheme="majorHAnsi"/>
          <w:noProof/>
          <w:sz w:val="20"/>
          <w:szCs w:val="20"/>
        </w:rPr>
        <w:fldChar w:fldCharType="begin"/>
      </w:r>
      <w:r w:rsidR="00EC60B5">
        <w:rPr>
          <w:rFonts w:asciiTheme="majorHAnsi" w:hAnsiTheme="majorHAnsi"/>
          <w:noProof/>
          <w:sz w:val="20"/>
          <w:szCs w:val="20"/>
        </w:rPr>
        <w:instrText xml:space="preserve"> REF _Ref136597784 \h </w:instrText>
      </w:r>
      <w:r w:rsidR="00EC60B5">
        <w:rPr>
          <w:rFonts w:asciiTheme="majorHAnsi" w:hAnsiTheme="majorHAnsi"/>
          <w:noProof/>
          <w:sz w:val="20"/>
          <w:szCs w:val="20"/>
        </w:rPr>
      </w:r>
      <w:r w:rsidR="00EC60B5">
        <w:rPr>
          <w:rFonts w:asciiTheme="majorHAnsi" w:hAnsiTheme="majorHAnsi"/>
          <w:noProof/>
          <w:sz w:val="20"/>
          <w:szCs w:val="20"/>
        </w:rPr>
        <w:fldChar w:fldCharType="separate"/>
      </w:r>
      <w:r w:rsidR="000D7E36" w:rsidRPr="000D004F">
        <w:rPr>
          <w:rFonts w:asciiTheme="majorHAnsi" w:hAnsiTheme="majorHAnsi"/>
          <w:sz w:val="20"/>
          <w:szCs w:val="20"/>
          <w:lang w:val="id-ID"/>
        </w:rPr>
        <w:t xml:space="preserve">Table </w:t>
      </w:r>
      <w:r w:rsidR="000D7E36">
        <w:rPr>
          <w:rFonts w:asciiTheme="majorHAnsi" w:hAnsiTheme="majorHAnsi"/>
          <w:noProof/>
          <w:sz w:val="20"/>
          <w:szCs w:val="20"/>
          <w:lang w:val="id-ID"/>
        </w:rPr>
        <w:t>3</w:t>
      </w:r>
      <w:r w:rsidR="00EC60B5">
        <w:rPr>
          <w:rFonts w:asciiTheme="majorHAnsi" w:hAnsiTheme="majorHAnsi"/>
          <w:noProof/>
          <w:sz w:val="20"/>
          <w:szCs w:val="20"/>
        </w:rPr>
        <w:fldChar w:fldCharType="end"/>
      </w:r>
      <w:r w:rsidR="00F60C70">
        <w:rPr>
          <w:rFonts w:asciiTheme="majorHAnsi" w:hAnsiTheme="majorHAnsi"/>
          <w:noProof/>
          <w:sz w:val="20"/>
          <w:szCs w:val="20"/>
        </w:rPr>
        <w:t>.</w:t>
      </w:r>
    </w:p>
    <w:p w14:paraId="39CA734A" w14:textId="0638095F" w:rsidR="000E1FF1" w:rsidRDefault="000E1FF1" w:rsidP="00E14ED9">
      <w:pPr>
        <w:jc w:val="both"/>
        <w:rPr>
          <w:rFonts w:asciiTheme="majorHAnsi" w:hAnsiTheme="majorHAnsi"/>
          <w:sz w:val="20"/>
          <w:szCs w:val="20"/>
        </w:rPr>
      </w:pPr>
    </w:p>
    <w:p w14:paraId="2ECC228E" w14:textId="15145145" w:rsidR="00E14ED9" w:rsidRDefault="00E14ED9" w:rsidP="00E14ED9">
      <w:pPr>
        <w:jc w:val="both"/>
        <w:rPr>
          <w:rFonts w:asciiTheme="majorHAnsi" w:hAnsiTheme="majorHAnsi"/>
          <w:sz w:val="20"/>
          <w:szCs w:val="20"/>
        </w:rPr>
      </w:pPr>
    </w:p>
    <w:p w14:paraId="477E8D1F" w14:textId="77777777" w:rsidR="00E14ED9" w:rsidRDefault="00E14ED9" w:rsidP="00E14ED9">
      <w:pPr>
        <w:jc w:val="both"/>
        <w:rPr>
          <w:rFonts w:asciiTheme="majorHAnsi" w:hAnsiTheme="majorHAnsi"/>
          <w:sz w:val="20"/>
          <w:szCs w:val="20"/>
        </w:rPr>
      </w:pPr>
    </w:p>
    <w:p w14:paraId="3A57907E" w14:textId="396BE649" w:rsidR="000D004F" w:rsidRPr="000D004F" w:rsidRDefault="000D004F" w:rsidP="000E1FF1">
      <w:pPr>
        <w:jc w:val="center"/>
        <w:rPr>
          <w:rFonts w:asciiTheme="majorHAnsi" w:hAnsiTheme="majorHAnsi"/>
          <w:sz w:val="20"/>
          <w:szCs w:val="20"/>
          <w:lang w:val="id-ID"/>
        </w:rPr>
      </w:pPr>
      <w:bookmarkStart w:id="9" w:name="_Ref136597784"/>
      <w:r w:rsidRPr="000D004F">
        <w:rPr>
          <w:rFonts w:asciiTheme="majorHAnsi" w:hAnsiTheme="majorHAnsi"/>
          <w:sz w:val="20"/>
          <w:szCs w:val="20"/>
          <w:lang w:val="id-ID"/>
        </w:rPr>
        <w:lastRenderedPageBreak/>
        <w:t xml:space="preserve">Table </w:t>
      </w:r>
      <w:r w:rsidRPr="000D004F">
        <w:rPr>
          <w:rFonts w:asciiTheme="majorHAnsi" w:hAnsiTheme="majorHAnsi"/>
          <w:sz w:val="20"/>
          <w:szCs w:val="20"/>
          <w:lang w:val="id-ID"/>
        </w:rPr>
        <w:fldChar w:fldCharType="begin"/>
      </w:r>
      <w:r w:rsidRPr="000D004F">
        <w:rPr>
          <w:rFonts w:asciiTheme="majorHAnsi" w:hAnsiTheme="majorHAnsi"/>
          <w:sz w:val="20"/>
          <w:szCs w:val="20"/>
          <w:lang w:val="id-ID"/>
        </w:rPr>
        <w:instrText xml:space="preserve"> SEQ Table \* ARABIC </w:instrText>
      </w:r>
      <w:r w:rsidRPr="000D004F">
        <w:rPr>
          <w:rFonts w:asciiTheme="majorHAnsi" w:hAnsiTheme="majorHAnsi"/>
          <w:sz w:val="20"/>
          <w:szCs w:val="20"/>
          <w:lang w:val="id-ID"/>
        </w:rPr>
        <w:fldChar w:fldCharType="separate"/>
      </w:r>
      <w:r w:rsidR="000D7E36">
        <w:rPr>
          <w:rFonts w:asciiTheme="majorHAnsi" w:hAnsiTheme="majorHAnsi"/>
          <w:noProof/>
          <w:sz w:val="20"/>
          <w:szCs w:val="20"/>
          <w:lang w:val="id-ID"/>
        </w:rPr>
        <w:t>3</w:t>
      </w:r>
      <w:r w:rsidRPr="000D004F">
        <w:rPr>
          <w:rFonts w:asciiTheme="majorHAnsi" w:hAnsiTheme="majorHAnsi"/>
          <w:sz w:val="20"/>
          <w:szCs w:val="20"/>
          <w:lang w:val="id-ID"/>
        </w:rPr>
        <w:fldChar w:fldCharType="end"/>
      </w:r>
      <w:bookmarkEnd w:id="9"/>
      <w:r w:rsidRPr="000D004F">
        <w:rPr>
          <w:rFonts w:asciiTheme="majorHAnsi" w:hAnsiTheme="majorHAnsi"/>
          <w:sz w:val="20"/>
          <w:szCs w:val="20"/>
          <w:lang w:val="id-ID"/>
        </w:rPr>
        <w:t xml:space="preserve">. </w:t>
      </w:r>
      <w:r w:rsidR="00F978C8" w:rsidRPr="00F978C8">
        <w:rPr>
          <w:rFonts w:asciiTheme="majorHAnsi" w:hAnsiTheme="majorHAnsi"/>
          <w:sz w:val="20"/>
          <w:szCs w:val="20"/>
          <w:lang w:val="id-ID"/>
        </w:rPr>
        <w:t>Comparison of the results of the accuracy of each level of Haar Wavelet decomposition for each Fold using the SVM classification algorith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714"/>
        <w:gridCol w:w="1243"/>
        <w:gridCol w:w="1408"/>
      </w:tblGrid>
      <w:tr w:rsidR="002E311F" w:rsidRPr="00400742" w14:paraId="01A42053" w14:textId="77777777" w:rsidTr="00F978C8">
        <w:tc>
          <w:tcPr>
            <w:tcW w:w="1962" w:type="pct"/>
            <w:tcBorders>
              <w:top w:val="single" w:sz="4" w:space="0" w:color="auto"/>
              <w:bottom w:val="single" w:sz="4" w:space="0" w:color="auto"/>
            </w:tcBorders>
          </w:tcPr>
          <w:p w14:paraId="481F9CC7" w14:textId="2090957C" w:rsidR="002E311F" w:rsidRPr="00400742" w:rsidRDefault="00F978C8" w:rsidP="000E1FF1">
            <w:pPr>
              <w:jc w:val="center"/>
              <w:rPr>
                <w:rFonts w:asciiTheme="majorHAnsi" w:hAnsiTheme="majorHAnsi"/>
                <w:sz w:val="16"/>
                <w:szCs w:val="16"/>
              </w:rPr>
            </w:pPr>
            <w:r w:rsidRPr="00400742">
              <w:rPr>
                <w:rFonts w:asciiTheme="majorHAnsi" w:hAnsiTheme="majorHAnsi"/>
                <w:sz w:val="16"/>
                <w:szCs w:val="16"/>
              </w:rPr>
              <w:t>Decomposition Levels</w:t>
            </w:r>
          </w:p>
        </w:tc>
        <w:tc>
          <w:tcPr>
            <w:tcW w:w="1424" w:type="pct"/>
            <w:tcBorders>
              <w:top w:val="single" w:sz="4" w:space="0" w:color="auto"/>
              <w:bottom w:val="single" w:sz="4" w:space="0" w:color="auto"/>
            </w:tcBorders>
          </w:tcPr>
          <w:p w14:paraId="7FCE4AF1" w14:textId="77777777" w:rsidR="002E311F" w:rsidRPr="00400742" w:rsidRDefault="002E311F" w:rsidP="000E1FF1">
            <w:pPr>
              <w:jc w:val="center"/>
              <w:rPr>
                <w:rFonts w:asciiTheme="majorHAnsi" w:hAnsiTheme="majorHAnsi"/>
                <w:sz w:val="16"/>
                <w:szCs w:val="16"/>
              </w:rPr>
            </w:pPr>
            <w:r w:rsidRPr="00400742">
              <w:rPr>
                <w:rFonts w:asciiTheme="majorHAnsi" w:hAnsiTheme="majorHAnsi"/>
                <w:sz w:val="16"/>
                <w:szCs w:val="16"/>
              </w:rPr>
              <w:t>Fold</w:t>
            </w:r>
          </w:p>
        </w:tc>
        <w:tc>
          <w:tcPr>
            <w:tcW w:w="1613" w:type="pct"/>
            <w:tcBorders>
              <w:top w:val="single" w:sz="4" w:space="0" w:color="auto"/>
              <w:bottom w:val="single" w:sz="4" w:space="0" w:color="auto"/>
            </w:tcBorders>
          </w:tcPr>
          <w:p w14:paraId="281DF8C9" w14:textId="2EA2611D" w:rsidR="002E311F" w:rsidRPr="00400742" w:rsidRDefault="00F978C8" w:rsidP="000E1FF1">
            <w:pPr>
              <w:jc w:val="center"/>
              <w:rPr>
                <w:rFonts w:asciiTheme="majorHAnsi" w:hAnsiTheme="majorHAnsi"/>
                <w:sz w:val="16"/>
                <w:szCs w:val="16"/>
              </w:rPr>
            </w:pPr>
            <w:r w:rsidRPr="00400742">
              <w:rPr>
                <w:rFonts w:asciiTheme="majorHAnsi" w:hAnsiTheme="majorHAnsi"/>
                <w:sz w:val="16"/>
                <w:szCs w:val="16"/>
              </w:rPr>
              <w:t>Accuracy (%)</w:t>
            </w:r>
          </w:p>
        </w:tc>
      </w:tr>
      <w:tr w:rsidR="002E311F" w:rsidRPr="00400742" w14:paraId="0082EF6C" w14:textId="77777777" w:rsidTr="00F978C8">
        <w:tc>
          <w:tcPr>
            <w:tcW w:w="1962" w:type="pct"/>
            <w:tcBorders>
              <w:top w:val="single" w:sz="4" w:space="0" w:color="auto"/>
            </w:tcBorders>
          </w:tcPr>
          <w:p w14:paraId="1078B34C" w14:textId="77777777" w:rsidR="002E311F" w:rsidRPr="00400742" w:rsidRDefault="002E311F" w:rsidP="000E1FF1">
            <w:pPr>
              <w:jc w:val="center"/>
              <w:rPr>
                <w:rFonts w:asciiTheme="majorHAnsi" w:hAnsiTheme="majorHAnsi"/>
                <w:sz w:val="16"/>
                <w:szCs w:val="16"/>
                <w:lang w:val="en-ID"/>
              </w:rPr>
            </w:pPr>
          </w:p>
        </w:tc>
        <w:tc>
          <w:tcPr>
            <w:tcW w:w="1424" w:type="pct"/>
            <w:tcBorders>
              <w:top w:val="single" w:sz="4" w:space="0" w:color="auto"/>
            </w:tcBorders>
          </w:tcPr>
          <w:p w14:paraId="0183255C"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1</w:t>
            </w:r>
          </w:p>
        </w:tc>
        <w:tc>
          <w:tcPr>
            <w:tcW w:w="1613" w:type="pct"/>
            <w:tcBorders>
              <w:top w:val="single" w:sz="4" w:space="0" w:color="auto"/>
            </w:tcBorders>
          </w:tcPr>
          <w:p w14:paraId="1F3CE2A0"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9</w:t>
            </w:r>
          </w:p>
        </w:tc>
      </w:tr>
      <w:tr w:rsidR="002E311F" w:rsidRPr="00400742" w14:paraId="7108E9C1" w14:textId="77777777" w:rsidTr="00F978C8">
        <w:tc>
          <w:tcPr>
            <w:tcW w:w="1962" w:type="pct"/>
          </w:tcPr>
          <w:p w14:paraId="3A27A6BA" w14:textId="77777777" w:rsidR="002E311F" w:rsidRPr="00400742" w:rsidRDefault="002E311F" w:rsidP="000E1FF1">
            <w:pPr>
              <w:jc w:val="center"/>
              <w:rPr>
                <w:rFonts w:asciiTheme="majorHAnsi" w:hAnsiTheme="majorHAnsi"/>
                <w:sz w:val="16"/>
                <w:szCs w:val="16"/>
                <w:lang w:val="en-ID"/>
              </w:rPr>
            </w:pPr>
          </w:p>
        </w:tc>
        <w:tc>
          <w:tcPr>
            <w:tcW w:w="1424" w:type="pct"/>
          </w:tcPr>
          <w:p w14:paraId="1E33F2A8"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2</w:t>
            </w:r>
          </w:p>
        </w:tc>
        <w:tc>
          <w:tcPr>
            <w:tcW w:w="1613" w:type="pct"/>
          </w:tcPr>
          <w:p w14:paraId="49F0E81A"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9</w:t>
            </w:r>
          </w:p>
        </w:tc>
      </w:tr>
      <w:tr w:rsidR="002E311F" w:rsidRPr="00400742" w14:paraId="0EF172CB" w14:textId="77777777" w:rsidTr="00F978C8">
        <w:tc>
          <w:tcPr>
            <w:tcW w:w="1962" w:type="pct"/>
          </w:tcPr>
          <w:p w14:paraId="7DFC803A"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2</w:t>
            </w:r>
          </w:p>
        </w:tc>
        <w:tc>
          <w:tcPr>
            <w:tcW w:w="1424" w:type="pct"/>
          </w:tcPr>
          <w:p w14:paraId="5AD03FA8"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3</w:t>
            </w:r>
          </w:p>
        </w:tc>
        <w:tc>
          <w:tcPr>
            <w:tcW w:w="1613" w:type="pct"/>
          </w:tcPr>
          <w:p w14:paraId="0227035A"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8</w:t>
            </w:r>
          </w:p>
        </w:tc>
      </w:tr>
      <w:tr w:rsidR="002E311F" w:rsidRPr="00400742" w14:paraId="5383FDB5" w14:textId="77777777" w:rsidTr="00F978C8">
        <w:tc>
          <w:tcPr>
            <w:tcW w:w="1962" w:type="pct"/>
          </w:tcPr>
          <w:p w14:paraId="5FCDA0E6" w14:textId="77777777" w:rsidR="002E311F" w:rsidRPr="00400742" w:rsidRDefault="002E311F" w:rsidP="000E1FF1">
            <w:pPr>
              <w:jc w:val="center"/>
              <w:rPr>
                <w:rFonts w:asciiTheme="majorHAnsi" w:hAnsiTheme="majorHAnsi"/>
                <w:sz w:val="16"/>
                <w:szCs w:val="16"/>
                <w:lang w:val="en-ID"/>
              </w:rPr>
            </w:pPr>
          </w:p>
        </w:tc>
        <w:tc>
          <w:tcPr>
            <w:tcW w:w="1424" w:type="pct"/>
          </w:tcPr>
          <w:p w14:paraId="6EA27882"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4</w:t>
            </w:r>
          </w:p>
        </w:tc>
        <w:tc>
          <w:tcPr>
            <w:tcW w:w="1613" w:type="pct"/>
          </w:tcPr>
          <w:p w14:paraId="69F61513" w14:textId="7E3EB797" w:rsidR="002E311F" w:rsidRPr="00400742" w:rsidRDefault="001062C3" w:rsidP="000E1FF1">
            <w:pPr>
              <w:jc w:val="center"/>
              <w:rPr>
                <w:rFonts w:asciiTheme="majorHAnsi" w:hAnsiTheme="majorHAnsi"/>
                <w:sz w:val="16"/>
                <w:szCs w:val="16"/>
                <w:lang w:val="en-ID"/>
              </w:rPr>
            </w:pPr>
            <w:r w:rsidRPr="00400742">
              <w:rPr>
                <w:rFonts w:asciiTheme="majorHAnsi" w:hAnsiTheme="majorHAnsi"/>
                <w:sz w:val="16"/>
                <w:szCs w:val="16"/>
                <w:lang w:val="en-ID"/>
              </w:rPr>
              <w:t>99</w:t>
            </w:r>
          </w:p>
        </w:tc>
      </w:tr>
      <w:tr w:rsidR="002E311F" w:rsidRPr="00400742" w14:paraId="3E8C53E4" w14:textId="77777777" w:rsidTr="00F978C8">
        <w:tc>
          <w:tcPr>
            <w:tcW w:w="1962" w:type="pct"/>
            <w:tcBorders>
              <w:bottom w:val="single" w:sz="4" w:space="0" w:color="auto"/>
            </w:tcBorders>
          </w:tcPr>
          <w:p w14:paraId="09A8DB1B" w14:textId="77777777" w:rsidR="002E311F" w:rsidRPr="00400742" w:rsidRDefault="002E311F" w:rsidP="000E1FF1">
            <w:pPr>
              <w:jc w:val="center"/>
              <w:rPr>
                <w:rFonts w:asciiTheme="majorHAnsi" w:hAnsiTheme="majorHAnsi"/>
                <w:sz w:val="16"/>
                <w:szCs w:val="16"/>
                <w:lang w:val="en-ID"/>
              </w:rPr>
            </w:pPr>
          </w:p>
        </w:tc>
        <w:tc>
          <w:tcPr>
            <w:tcW w:w="1424" w:type="pct"/>
            <w:tcBorders>
              <w:bottom w:val="single" w:sz="4" w:space="0" w:color="auto"/>
            </w:tcBorders>
          </w:tcPr>
          <w:p w14:paraId="2DEA3FD3"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5</w:t>
            </w:r>
          </w:p>
        </w:tc>
        <w:tc>
          <w:tcPr>
            <w:tcW w:w="1613" w:type="pct"/>
            <w:tcBorders>
              <w:bottom w:val="single" w:sz="4" w:space="0" w:color="auto"/>
            </w:tcBorders>
          </w:tcPr>
          <w:p w14:paraId="0E9F5128"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9</w:t>
            </w:r>
          </w:p>
        </w:tc>
      </w:tr>
      <w:tr w:rsidR="002E311F" w:rsidRPr="00400742" w14:paraId="30CB595B"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single" w:sz="4" w:space="0" w:color="auto"/>
              <w:left w:val="nil"/>
              <w:bottom w:val="nil"/>
              <w:right w:val="nil"/>
            </w:tcBorders>
          </w:tcPr>
          <w:p w14:paraId="287B3915" w14:textId="77777777" w:rsidR="002E311F" w:rsidRPr="00400742" w:rsidRDefault="002E311F" w:rsidP="000E1FF1">
            <w:pPr>
              <w:jc w:val="center"/>
              <w:rPr>
                <w:rFonts w:asciiTheme="majorHAnsi" w:hAnsiTheme="majorHAnsi"/>
                <w:sz w:val="16"/>
                <w:szCs w:val="16"/>
                <w:lang w:val="en-ID"/>
              </w:rPr>
            </w:pPr>
          </w:p>
        </w:tc>
        <w:tc>
          <w:tcPr>
            <w:tcW w:w="1424" w:type="pct"/>
            <w:tcBorders>
              <w:top w:val="single" w:sz="4" w:space="0" w:color="auto"/>
              <w:left w:val="nil"/>
              <w:bottom w:val="nil"/>
              <w:right w:val="nil"/>
            </w:tcBorders>
          </w:tcPr>
          <w:p w14:paraId="1A4999A5"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1</w:t>
            </w:r>
          </w:p>
        </w:tc>
        <w:tc>
          <w:tcPr>
            <w:tcW w:w="1613" w:type="pct"/>
            <w:tcBorders>
              <w:top w:val="single" w:sz="4" w:space="0" w:color="auto"/>
              <w:left w:val="nil"/>
              <w:bottom w:val="nil"/>
              <w:right w:val="nil"/>
            </w:tcBorders>
          </w:tcPr>
          <w:p w14:paraId="14981F91"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8</w:t>
            </w:r>
          </w:p>
        </w:tc>
      </w:tr>
      <w:tr w:rsidR="002E311F" w:rsidRPr="00400742" w14:paraId="5A792845"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042FBE92"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nil"/>
              <w:right w:val="nil"/>
            </w:tcBorders>
          </w:tcPr>
          <w:p w14:paraId="36AE9798"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2</w:t>
            </w:r>
          </w:p>
        </w:tc>
        <w:tc>
          <w:tcPr>
            <w:tcW w:w="1613" w:type="pct"/>
            <w:tcBorders>
              <w:top w:val="nil"/>
              <w:left w:val="nil"/>
              <w:bottom w:val="nil"/>
              <w:right w:val="nil"/>
            </w:tcBorders>
          </w:tcPr>
          <w:p w14:paraId="62FA70AB"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9</w:t>
            </w:r>
          </w:p>
        </w:tc>
      </w:tr>
      <w:tr w:rsidR="002E311F" w:rsidRPr="00400742" w14:paraId="103CB938"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750AC112"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3</w:t>
            </w:r>
          </w:p>
        </w:tc>
        <w:tc>
          <w:tcPr>
            <w:tcW w:w="1424" w:type="pct"/>
            <w:tcBorders>
              <w:top w:val="nil"/>
              <w:left w:val="nil"/>
              <w:bottom w:val="nil"/>
              <w:right w:val="nil"/>
            </w:tcBorders>
          </w:tcPr>
          <w:p w14:paraId="389DBFDB"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3</w:t>
            </w:r>
          </w:p>
        </w:tc>
        <w:tc>
          <w:tcPr>
            <w:tcW w:w="1613" w:type="pct"/>
            <w:tcBorders>
              <w:top w:val="nil"/>
              <w:left w:val="nil"/>
              <w:bottom w:val="nil"/>
              <w:right w:val="nil"/>
            </w:tcBorders>
          </w:tcPr>
          <w:p w14:paraId="16D61931"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8</w:t>
            </w:r>
          </w:p>
        </w:tc>
      </w:tr>
      <w:tr w:rsidR="002E311F" w:rsidRPr="00400742" w14:paraId="09C21AB4"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049A50CB"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nil"/>
              <w:right w:val="nil"/>
            </w:tcBorders>
          </w:tcPr>
          <w:p w14:paraId="2F1A3F1C"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4</w:t>
            </w:r>
          </w:p>
        </w:tc>
        <w:tc>
          <w:tcPr>
            <w:tcW w:w="1613" w:type="pct"/>
            <w:tcBorders>
              <w:top w:val="nil"/>
              <w:left w:val="nil"/>
              <w:bottom w:val="nil"/>
              <w:right w:val="nil"/>
            </w:tcBorders>
          </w:tcPr>
          <w:p w14:paraId="1CF3D3F7" w14:textId="2757B7B1" w:rsidR="002E311F" w:rsidRPr="00400742" w:rsidRDefault="001062C3" w:rsidP="000E1FF1">
            <w:pPr>
              <w:jc w:val="center"/>
              <w:rPr>
                <w:rFonts w:asciiTheme="majorHAnsi" w:hAnsiTheme="majorHAnsi"/>
                <w:sz w:val="16"/>
                <w:szCs w:val="16"/>
                <w:lang w:val="en-ID"/>
              </w:rPr>
            </w:pPr>
            <w:r w:rsidRPr="00400742">
              <w:rPr>
                <w:rFonts w:asciiTheme="majorHAnsi" w:hAnsiTheme="majorHAnsi"/>
                <w:sz w:val="16"/>
                <w:szCs w:val="16"/>
                <w:lang w:val="en-ID"/>
              </w:rPr>
              <w:t>99</w:t>
            </w:r>
          </w:p>
        </w:tc>
      </w:tr>
      <w:tr w:rsidR="002E311F" w:rsidRPr="00400742" w14:paraId="00A6B059"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single" w:sz="4" w:space="0" w:color="auto"/>
              <w:right w:val="nil"/>
            </w:tcBorders>
          </w:tcPr>
          <w:p w14:paraId="76872575"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single" w:sz="4" w:space="0" w:color="auto"/>
              <w:right w:val="nil"/>
            </w:tcBorders>
          </w:tcPr>
          <w:p w14:paraId="39B4F0F1"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5</w:t>
            </w:r>
          </w:p>
        </w:tc>
        <w:tc>
          <w:tcPr>
            <w:tcW w:w="1613" w:type="pct"/>
            <w:tcBorders>
              <w:top w:val="nil"/>
              <w:left w:val="nil"/>
              <w:bottom w:val="single" w:sz="4" w:space="0" w:color="auto"/>
              <w:right w:val="nil"/>
            </w:tcBorders>
          </w:tcPr>
          <w:p w14:paraId="6D8C15B4"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9</w:t>
            </w:r>
          </w:p>
        </w:tc>
      </w:tr>
      <w:tr w:rsidR="002E311F" w:rsidRPr="00400742" w14:paraId="4A28DEC9"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single" w:sz="4" w:space="0" w:color="auto"/>
              <w:left w:val="nil"/>
              <w:bottom w:val="nil"/>
              <w:right w:val="nil"/>
            </w:tcBorders>
          </w:tcPr>
          <w:p w14:paraId="15C7F072" w14:textId="77777777" w:rsidR="002E311F" w:rsidRPr="00400742" w:rsidRDefault="002E311F" w:rsidP="000E1FF1">
            <w:pPr>
              <w:jc w:val="center"/>
              <w:rPr>
                <w:rFonts w:asciiTheme="majorHAnsi" w:hAnsiTheme="majorHAnsi"/>
                <w:sz w:val="16"/>
                <w:szCs w:val="16"/>
                <w:lang w:val="en-ID"/>
              </w:rPr>
            </w:pPr>
          </w:p>
        </w:tc>
        <w:tc>
          <w:tcPr>
            <w:tcW w:w="1424" w:type="pct"/>
            <w:tcBorders>
              <w:top w:val="single" w:sz="4" w:space="0" w:color="auto"/>
              <w:left w:val="nil"/>
              <w:bottom w:val="nil"/>
              <w:right w:val="nil"/>
            </w:tcBorders>
          </w:tcPr>
          <w:p w14:paraId="325FFC0A"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1</w:t>
            </w:r>
          </w:p>
        </w:tc>
        <w:tc>
          <w:tcPr>
            <w:tcW w:w="1613" w:type="pct"/>
            <w:tcBorders>
              <w:top w:val="single" w:sz="4" w:space="0" w:color="auto"/>
              <w:left w:val="nil"/>
              <w:bottom w:val="nil"/>
              <w:right w:val="nil"/>
            </w:tcBorders>
          </w:tcPr>
          <w:p w14:paraId="2754DA92"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7</w:t>
            </w:r>
          </w:p>
        </w:tc>
      </w:tr>
      <w:tr w:rsidR="002E311F" w:rsidRPr="00400742" w14:paraId="7E1EFAB3"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1CF7A980"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nil"/>
              <w:right w:val="nil"/>
            </w:tcBorders>
          </w:tcPr>
          <w:p w14:paraId="642E5D3A"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2</w:t>
            </w:r>
          </w:p>
        </w:tc>
        <w:tc>
          <w:tcPr>
            <w:tcW w:w="1613" w:type="pct"/>
            <w:tcBorders>
              <w:top w:val="nil"/>
              <w:left w:val="nil"/>
              <w:bottom w:val="nil"/>
              <w:right w:val="nil"/>
            </w:tcBorders>
          </w:tcPr>
          <w:p w14:paraId="61BB7015"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9</w:t>
            </w:r>
          </w:p>
        </w:tc>
      </w:tr>
      <w:tr w:rsidR="002E311F" w:rsidRPr="00400742" w14:paraId="3BA6192E"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0584B378"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4</w:t>
            </w:r>
          </w:p>
        </w:tc>
        <w:tc>
          <w:tcPr>
            <w:tcW w:w="1424" w:type="pct"/>
            <w:tcBorders>
              <w:top w:val="nil"/>
              <w:left w:val="nil"/>
              <w:bottom w:val="nil"/>
              <w:right w:val="nil"/>
            </w:tcBorders>
          </w:tcPr>
          <w:p w14:paraId="4EE5C19C"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3</w:t>
            </w:r>
          </w:p>
        </w:tc>
        <w:tc>
          <w:tcPr>
            <w:tcW w:w="1613" w:type="pct"/>
            <w:tcBorders>
              <w:top w:val="nil"/>
              <w:left w:val="nil"/>
              <w:bottom w:val="nil"/>
              <w:right w:val="nil"/>
            </w:tcBorders>
          </w:tcPr>
          <w:p w14:paraId="5F414E4B"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8</w:t>
            </w:r>
          </w:p>
        </w:tc>
      </w:tr>
      <w:tr w:rsidR="002E311F" w:rsidRPr="00400742" w14:paraId="0048928F"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6E20C037"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nil"/>
              <w:right w:val="nil"/>
            </w:tcBorders>
          </w:tcPr>
          <w:p w14:paraId="797AFB42"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4</w:t>
            </w:r>
          </w:p>
        </w:tc>
        <w:tc>
          <w:tcPr>
            <w:tcW w:w="1613" w:type="pct"/>
            <w:tcBorders>
              <w:top w:val="nil"/>
              <w:left w:val="nil"/>
              <w:bottom w:val="nil"/>
              <w:right w:val="nil"/>
            </w:tcBorders>
          </w:tcPr>
          <w:p w14:paraId="7E0607C9" w14:textId="677F2498" w:rsidR="002E311F" w:rsidRPr="00400742" w:rsidRDefault="001062C3" w:rsidP="000E1FF1">
            <w:pPr>
              <w:jc w:val="center"/>
              <w:rPr>
                <w:rFonts w:asciiTheme="majorHAnsi" w:hAnsiTheme="majorHAnsi"/>
                <w:sz w:val="16"/>
                <w:szCs w:val="16"/>
                <w:lang w:val="en-ID"/>
              </w:rPr>
            </w:pPr>
            <w:r w:rsidRPr="00400742">
              <w:rPr>
                <w:rFonts w:asciiTheme="majorHAnsi" w:hAnsiTheme="majorHAnsi"/>
                <w:sz w:val="16"/>
                <w:szCs w:val="16"/>
                <w:lang w:val="en-ID"/>
              </w:rPr>
              <w:t>99</w:t>
            </w:r>
          </w:p>
        </w:tc>
      </w:tr>
      <w:tr w:rsidR="002E311F" w:rsidRPr="00400742" w14:paraId="5A9D1DD3"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single" w:sz="4" w:space="0" w:color="auto"/>
              <w:right w:val="nil"/>
            </w:tcBorders>
          </w:tcPr>
          <w:p w14:paraId="7B2B3670"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single" w:sz="4" w:space="0" w:color="auto"/>
              <w:right w:val="nil"/>
            </w:tcBorders>
          </w:tcPr>
          <w:p w14:paraId="43D45343"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5</w:t>
            </w:r>
          </w:p>
        </w:tc>
        <w:tc>
          <w:tcPr>
            <w:tcW w:w="1613" w:type="pct"/>
            <w:tcBorders>
              <w:top w:val="nil"/>
              <w:left w:val="nil"/>
              <w:bottom w:val="single" w:sz="4" w:space="0" w:color="auto"/>
              <w:right w:val="nil"/>
            </w:tcBorders>
          </w:tcPr>
          <w:p w14:paraId="438AFAD8"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8</w:t>
            </w:r>
          </w:p>
        </w:tc>
      </w:tr>
      <w:tr w:rsidR="002E311F" w:rsidRPr="00400742" w14:paraId="567208F1"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single" w:sz="4" w:space="0" w:color="auto"/>
              <w:left w:val="nil"/>
              <w:bottom w:val="nil"/>
              <w:right w:val="nil"/>
            </w:tcBorders>
          </w:tcPr>
          <w:p w14:paraId="588E174B" w14:textId="77777777" w:rsidR="002E311F" w:rsidRPr="00400742" w:rsidRDefault="002E311F" w:rsidP="000E1FF1">
            <w:pPr>
              <w:jc w:val="center"/>
              <w:rPr>
                <w:rFonts w:asciiTheme="majorHAnsi" w:hAnsiTheme="majorHAnsi"/>
                <w:sz w:val="16"/>
                <w:szCs w:val="16"/>
                <w:lang w:val="en-ID"/>
              </w:rPr>
            </w:pPr>
          </w:p>
        </w:tc>
        <w:tc>
          <w:tcPr>
            <w:tcW w:w="1424" w:type="pct"/>
            <w:tcBorders>
              <w:top w:val="single" w:sz="4" w:space="0" w:color="auto"/>
              <w:left w:val="nil"/>
              <w:bottom w:val="nil"/>
              <w:right w:val="nil"/>
            </w:tcBorders>
          </w:tcPr>
          <w:p w14:paraId="5E208ACF"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1</w:t>
            </w:r>
          </w:p>
        </w:tc>
        <w:tc>
          <w:tcPr>
            <w:tcW w:w="1613" w:type="pct"/>
            <w:tcBorders>
              <w:top w:val="single" w:sz="4" w:space="0" w:color="auto"/>
              <w:left w:val="nil"/>
              <w:bottom w:val="nil"/>
              <w:right w:val="nil"/>
            </w:tcBorders>
          </w:tcPr>
          <w:p w14:paraId="217A1CFD"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8</w:t>
            </w:r>
          </w:p>
        </w:tc>
      </w:tr>
      <w:tr w:rsidR="002E311F" w:rsidRPr="00400742" w14:paraId="3C1B4D8B"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6FCDEC6D"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nil"/>
              <w:right w:val="nil"/>
            </w:tcBorders>
          </w:tcPr>
          <w:p w14:paraId="49F3FA7F"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2</w:t>
            </w:r>
          </w:p>
        </w:tc>
        <w:tc>
          <w:tcPr>
            <w:tcW w:w="1613" w:type="pct"/>
            <w:tcBorders>
              <w:top w:val="nil"/>
              <w:left w:val="nil"/>
              <w:bottom w:val="nil"/>
              <w:right w:val="nil"/>
            </w:tcBorders>
          </w:tcPr>
          <w:p w14:paraId="2FDDBF5E" w14:textId="619CFBD7" w:rsidR="002E311F" w:rsidRPr="00400742" w:rsidRDefault="001062C3" w:rsidP="000E1FF1">
            <w:pPr>
              <w:jc w:val="center"/>
              <w:rPr>
                <w:rFonts w:asciiTheme="majorHAnsi" w:hAnsiTheme="majorHAnsi"/>
                <w:sz w:val="16"/>
                <w:szCs w:val="16"/>
                <w:lang w:val="en-ID"/>
              </w:rPr>
            </w:pPr>
            <w:r w:rsidRPr="00400742">
              <w:rPr>
                <w:rFonts w:asciiTheme="majorHAnsi" w:hAnsiTheme="majorHAnsi"/>
                <w:sz w:val="16"/>
                <w:szCs w:val="16"/>
                <w:lang w:val="en-ID"/>
              </w:rPr>
              <w:t>99</w:t>
            </w:r>
          </w:p>
        </w:tc>
      </w:tr>
      <w:tr w:rsidR="002E311F" w:rsidRPr="00400742" w14:paraId="383F2D1E"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7E7AAE4D"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5</w:t>
            </w:r>
          </w:p>
        </w:tc>
        <w:tc>
          <w:tcPr>
            <w:tcW w:w="1424" w:type="pct"/>
            <w:tcBorders>
              <w:top w:val="nil"/>
              <w:left w:val="nil"/>
              <w:bottom w:val="nil"/>
              <w:right w:val="nil"/>
            </w:tcBorders>
          </w:tcPr>
          <w:p w14:paraId="437DB3E3"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3</w:t>
            </w:r>
          </w:p>
        </w:tc>
        <w:tc>
          <w:tcPr>
            <w:tcW w:w="1613" w:type="pct"/>
            <w:tcBorders>
              <w:top w:val="nil"/>
              <w:left w:val="nil"/>
              <w:bottom w:val="nil"/>
              <w:right w:val="nil"/>
            </w:tcBorders>
          </w:tcPr>
          <w:p w14:paraId="486AE54E"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8</w:t>
            </w:r>
          </w:p>
        </w:tc>
      </w:tr>
      <w:tr w:rsidR="002E311F" w:rsidRPr="00400742" w14:paraId="6C780ECD"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6AB2A61F"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nil"/>
              <w:right w:val="nil"/>
            </w:tcBorders>
          </w:tcPr>
          <w:p w14:paraId="629BE560"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4</w:t>
            </w:r>
          </w:p>
        </w:tc>
        <w:tc>
          <w:tcPr>
            <w:tcW w:w="1613" w:type="pct"/>
            <w:tcBorders>
              <w:top w:val="nil"/>
              <w:left w:val="nil"/>
              <w:bottom w:val="nil"/>
              <w:right w:val="nil"/>
            </w:tcBorders>
          </w:tcPr>
          <w:p w14:paraId="11BB8638"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8</w:t>
            </w:r>
          </w:p>
        </w:tc>
      </w:tr>
      <w:tr w:rsidR="002E311F" w:rsidRPr="00400742" w14:paraId="33FDD88D"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single" w:sz="4" w:space="0" w:color="auto"/>
              <w:right w:val="nil"/>
            </w:tcBorders>
          </w:tcPr>
          <w:p w14:paraId="54DCCA7A"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single" w:sz="4" w:space="0" w:color="auto"/>
              <w:right w:val="nil"/>
            </w:tcBorders>
          </w:tcPr>
          <w:p w14:paraId="35509BD6"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5</w:t>
            </w:r>
          </w:p>
        </w:tc>
        <w:tc>
          <w:tcPr>
            <w:tcW w:w="1613" w:type="pct"/>
            <w:tcBorders>
              <w:top w:val="nil"/>
              <w:left w:val="nil"/>
              <w:bottom w:val="single" w:sz="4" w:space="0" w:color="auto"/>
              <w:right w:val="nil"/>
            </w:tcBorders>
          </w:tcPr>
          <w:p w14:paraId="707741B2"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7</w:t>
            </w:r>
          </w:p>
        </w:tc>
      </w:tr>
      <w:tr w:rsidR="002E311F" w:rsidRPr="00400742" w14:paraId="2983653B"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single" w:sz="4" w:space="0" w:color="auto"/>
              <w:left w:val="nil"/>
              <w:bottom w:val="nil"/>
              <w:right w:val="nil"/>
            </w:tcBorders>
          </w:tcPr>
          <w:p w14:paraId="2C696BA5" w14:textId="77777777" w:rsidR="002E311F" w:rsidRPr="00400742" w:rsidRDefault="002E311F" w:rsidP="000E1FF1">
            <w:pPr>
              <w:jc w:val="center"/>
              <w:rPr>
                <w:rFonts w:asciiTheme="majorHAnsi" w:hAnsiTheme="majorHAnsi"/>
                <w:sz w:val="16"/>
                <w:szCs w:val="16"/>
                <w:lang w:val="en-ID"/>
              </w:rPr>
            </w:pPr>
          </w:p>
        </w:tc>
        <w:tc>
          <w:tcPr>
            <w:tcW w:w="1424" w:type="pct"/>
            <w:tcBorders>
              <w:top w:val="single" w:sz="4" w:space="0" w:color="auto"/>
              <w:left w:val="nil"/>
              <w:bottom w:val="nil"/>
              <w:right w:val="nil"/>
            </w:tcBorders>
          </w:tcPr>
          <w:p w14:paraId="63536B49"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1</w:t>
            </w:r>
          </w:p>
        </w:tc>
        <w:tc>
          <w:tcPr>
            <w:tcW w:w="1613" w:type="pct"/>
            <w:tcBorders>
              <w:top w:val="single" w:sz="4" w:space="0" w:color="auto"/>
              <w:left w:val="nil"/>
              <w:bottom w:val="nil"/>
              <w:right w:val="nil"/>
            </w:tcBorders>
          </w:tcPr>
          <w:p w14:paraId="1247C144"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5</w:t>
            </w:r>
          </w:p>
        </w:tc>
      </w:tr>
      <w:tr w:rsidR="002E311F" w:rsidRPr="00400742" w14:paraId="699CF06C"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30CF5B15"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nil"/>
              <w:right w:val="nil"/>
            </w:tcBorders>
          </w:tcPr>
          <w:p w14:paraId="1DE5F585"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2</w:t>
            </w:r>
          </w:p>
        </w:tc>
        <w:tc>
          <w:tcPr>
            <w:tcW w:w="1613" w:type="pct"/>
            <w:tcBorders>
              <w:top w:val="nil"/>
              <w:left w:val="nil"/>
              <w:bottom w:val="nil"/>
              <w:right w:val="nil"/>
            </w:tcBorders>
          </w:tcPr>
          <w:p w14:paraId="1A08AE55"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8</w:t>
            </w:r>
          </w:p>
        </w:tc>
      </w:tr>
      <w:tr w:rsidR="002E311F" w:rsidRPr="00400742" w14:paraId="36D03338"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44C040CB"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6</w:t>
            </w:r>
          </w:p>
        </w:tc>
        <w:tc>
          <w:tcPr>
            <w:tcW w:w="1424" w:type="pct"/>
            <w:tcBorders>
              <w:top w:val="nil"/>
              <w:left w:val="nil"/>
              <w:bottom w:val="nil"/>
              <w:right w:val="nil"/>
            </w:tcBorders>
          </w:tcPr>
          <w:p w14:paraId="1E827242"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3</w:t>
            </w:r>
          </w:p>
        </w:tc>
        <w:tc>
          <w:tcPr>
            <w:tcW w:w="1613" w:type="pct"/>
            <w:tcBorders>
              <w:top w:val="nil"/>
              <w:left w:val="nil"/>
              <w:bottom w:val="nil"/>
              <w:right w:val="nil"/>
            </w:tcBorders>
          </w:tcPr>
          <w:p w14:paraId="0D65FE89"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6</w:t>
            </w:r>
          </w:p>
        </w:tc>
      </w:tr>
      <w:tr w:rsidR="002E311F" w:rsidRPr="00400742" w14:paraId="4C5DBFEC"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nil"/>
              <w:right w:val="nil"/>
            </w:tcBorders>
          </w:tcPr>
          <w:p w14:paraId="6C49AAF5"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nil"/>
              <w:right w:val="nil"/>
            </w:tcBorders>
          </w:tcPr>
          <w:p w14:paraId="61305B02"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4</w:t>
            </w:r>
          </w:p>
        </w:tc>
        <w:tc>
          <w:tcPr>
            <w:tcW w:w="1613" w:type="pct"/>
            <w:tcBorders>
              <w:top w:val="nil"/>
              <w:left w:val="nil"/>
              <w:bottom w:val="nil"/>
              <w:right w:val="nil"/>
            </w:tcBorders>
          </w:tcPr>
          <w:p w14:paraId="17204C0C"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8</w:t>
            </w:r>
          </w:p>
        </w:tc>
      </w:tr>
      <w:tr w:rsidR="002E311F" w:rsidRPr="00400742" w14:paraId="27FAF64F" w14:textId="77777777" w:rsidTr="00F978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962" w:type="pct"/>
            <w:tcBorders>
              <w:top w:val="nil"/>
              <w:left w:val="nil"/>
              <w:bottom w:val="single" w:sz="4" w:space="0" w:color="auto"/>
              <w:right w:val="nil"/>
            </w:tcBorders>
          </w:tcPr>
          <w:p w14:paraId="43988C43" w14:textId="77777777" w:rsidR="002E311F" w:rsidRPr="00400742" w:rsidRDefault="002E311F" w:rsidP="000E1FF1">
            <w:pPr>
              <w:jc w:val="center"/>
              <w:rPr>
                <w:rFonts w:asciiTheme="majorHAnsi" w:hAnsiTheme="majorHAnsi"/>
                <w:sz w:val="16"/>
                <w:szCs w:val="16"/>
                <w:lang w:val="en-ID"/>
              </w:rPr>
            </w:pPr>
          </w:p>
        </w:tc>
        <w:tc>
          <w:tcPr>
            <w:tcW w:w="1424" w:type="pct"/>
            <w:tcBorders>
              <w:top w:val="nil"/>
              <w:left w:val="nil"/>
              <w:bottom w:val="single" w:sz="4" w:space="0" w:color="auto"/>
              <w:right w:val="nil"/>
            </w:tcBorders>
          </w:tcPr>
          <w:p w14:paraId="4E49C3C6"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5</w:t>
            </w:r>
          </w:p>
        </w:tc>
        <w:tc>
          <w:tcPr>
            <w:tcW w:w="1613" w:type="pct"/>
            <w:tcBorders>
              <w:top w:val="nil"/>
              <w:left w:val="nil"/>
              <w:bottom w:val="single" w:sz="4" w:space="0" w:color="auto"/>
              <w:right w:val="nil"/>
            </w:tcBorders>
          </w:tcPr>
          <w:p w14:paraId="7EE8702C" w14:textId="77777777" w:rsidR="002E311F" w:rsidRPr="00400742" w:rsidRDefault="002E311F" w:rsidP="000E1FF1">
            <w:pPr>
              <w:jc w:val="center"/>
              <w:rPr>
                <w:rFonts w:asciiTheme="majorHAnsi" w:hAnsiTheme="majorHAnsi"/>
                <w:sz w:val="16"/>
                <w:szCs w:val="16"/>
                <w:lang w:val="en-ID"/>
              </w:rPr>
            </w:pPr>
            <w:r w:rsidRPr="00400742">
              <w:rPr>
                <w:rFonts w:asciiTheme="majorHAnsi" w:hAnsiTheme="majorHAnsi"/>
                <w:sz w:val="16"/>
                <w:szCs w:val="16"/>
                <w:lang w:val="en-ID"/>
              </w:rPr>
              <w:t>97</w:t>
            </w:r>
          </w:p>
        </w:tc>
      </w:tr>
    </w:tbl>
    <w:p w14:paraId="61C7F7D5" w14:textId="77777777" w:rsidR="0082188C" w:rsidRPr="00A36EE0" w:rsidRDefault="0082188C" w:rsidP="000E1FF1">
      <w:pPr>
        <w:rPr>
          <w:rFonts w:asciiTheme="majorHAnsi" w:hAnsiTheme="majorHAnsi"/>
          <w:color w:val="FF0000"/>
          <w:sz w:val="20"/>
          <w:szCs w:val="20"/>
          <w:lang w:val="en-ID"/>
        </w:rPr>
      </w:pPr>
    </w:p>
    <w:p w14:paraId="15388DE2" w14:textId="495ACFB1" w:rsidR="0082188C" w:rsidRDefault="005666EA" w:rsidP="000E1FF1">
      <w:pPr>
        <w:jc w:val="both"/>
        <w:rPr>
          <w:rFonts w:asciiTheme="majorHAnsi" w:hAnsiTheme="majorHAnsi"/>
          <w:sz w:val="20"/>
          <w:szCs w:val="20"/>
        </w:rPr>
      </w:pPr>
      <w:r>
        <w:rPr>
          <w:rFonts w:asciiTheme="majorHAnsi" w:hAnsiTheme="majorHAnsi"/>
          <w:color w:val="FF0000"/>
          <w:sz w:val="20"/>
          <w:szCs w:val="20"/>
        </w:rPr>
        <w:tab/>
      </w:r>
      <w:r w:rsidR="00EC60B5">
        <w:rPr>
          <w:rFonts w:asciiTheme="majorHAnsi" w:hAnsiTheme="majorHAnsi"/>
          <w:sz w:val="20"/>
          <w:szCs w:val="20"/>
        </w:rPr>
        <w:fldChar w:fldCharType="begin"/>
      </w:r>
      <w:r w:rsidR="00EC60B5">
        <w:rPr>
          <w:rFonts w:asciiTheme="majorHAnsi" w:hAnsiTheme="majorHAnsi"/>
          <w:sz w:val="20"/>
          <w:szCs w:val="20"/>
        </w:rPr>
        <w:instrText xml:space="preserve"> REF _Ref136597784 \h </w:instrText>
      </w:r>
      <w:r w:rsidR="00EC60B5">
        <w:rPr>
          <w:rFonts w:asciiTheme="majorHAnsi" w:hAnsiTheme="majorHAnsi"/>
          <w:sz w:val="20"/>
          <w:szCs w:val="20"/>
        </w:rPr>
      </w:r>
      <w:r w:rsidR="00EC60B5">
        <w:rPr>
          <w:rFonts w:asciiTheme="majorHAnsi" w:hAnsiTheme="majorHAnsi"/>
          <w:sz w:val="20"/>
          <w:szCs w:val="20"/>
        </w:rPr>
        <w:fldChar w:fldCharType="separate"/>
      </w:r>
      <w:r w:rsidR="000D7E36" w:rsidRPr="000D004F">
        <w:rPr>
          <w:rFonts w:asciiTheme="majorHAnsi" w:hAnsiTheme="majorHAnsi"/>
          <w:sz w:val="20"/>
          <w:szCs w:val="20"/>
          <w:lang w:val="id-ID"/>
        </w:rPr>
        <w:t xml:space="preserve">Table </w:t>
      </w:r>
      <w:r w:rsidR="000D7E36">
        <w:rPr>
          <w:rFonts w:asciiTheme="majorHAnsi" w:hAnsiTheme="majorHAnsi"/>
          <w:noProof/>
          <w:sz w:val="20"/>
          <w:szCs w:val="20"/>
          <w:lang w:val="id-ID"/>
        </w:rPr>
        <w:t>3</w:t>
      </w:r>
      <w:r w:rsidR="00EC60B5">
        <w:rPr>
          <w:rFonts w:asciiTheme="majorHAnsi" w:hAnsiTheme="majorHAnsi"/>
          <w:sz w:val="20"/>
          <w:szCs w:val="20"/>
        </w:rPr>
        <w:fldChar w:fldCharType="end"/>
      </w:r>
      <w:r w:rsidR="00002556">
        <w:rPr>
          <w:rFonts w:asciiTheme="majorHAnsi" w:hAnsiTheme="majorHAnsi"/>
          <w:sz w:val="20"/>
          <w:szCs w:val="20"/>
        </w:rPr>
        <w:t xml:space="preserve"> </w:t>
      </w:r>
      <w:r w:rsidR="00002556" w:rsidRPr="00002556">
        <w:rPr>
          <w:rFonts w:asciiTheme="majorHAnsi" w:hAnsiTheme="majorHAnsi"/>
          <w:sz w:val="20"/>
          <w:szCs w:val="20"/>
        </w:rPr>
        <w:t xml:space="preserve">shows that facial image recognition using the SVM algorithm produces an accuracy of above 97% at each fold and wavelet decomposition level. The number of features at the wavelet decomposition level has no significant effect on the accuracy </w:t>
      </w:r>
      <w:r w:rsidR="00430186">
        <w:rPr>
          <w:rFonts w:asciiTheme="majorHAnsi" w:hAnsiTheme="majorHAnsi"/>
          <w:sz w:val="20"/>
          <w:szCs w:val="20"/>
        </w:rPr>
        <w:t xml:space="preserve">of </w:t>
      </w:r>
      <w:r w:rsidR="00002556" w:rsidRPr="00002556">
        <w:rPr>
          <w:rFonts w:asciiTheme="majorHAnsi" w:hAnsiTheme="majorHAnsi"/>
          <w:sz w:val="20"/>
          <w:szCs w:val="20"/>
        </w:rPr>
        <w:t>results. So facial image recognition can use the wavelet decomposition feature level 6</w:t>
      </w:r>
      <w:r w:rsidR="00430186">
        <w:rPr>
          <w:rFonts w:asciiTheme="majorHAnsi" w:hAnsiTheme="majorHAnsi"/>
          <w:sz w:val="20"/>
          <w:szCs w:val="20"/>
        </w:rPr>
        <w:t>,</w:t>
      </w:r>
      <w:r w:rsidR="00002556" w:rsidRPr="00002556">
        <w:rPr>
          <w:rFonts w:asciiTheme="majorHAnsi" w:hAnsiTheme="majorHAnsi"/>
          <w:sz w:val="20"/>
          <w:szCs w:val="20"/>
        </w:rPr>
        <w:t xml:space="preserve"> which only has 16 pixels. The classification results of the confusion matrix using the wavelet </w:t>
      </w:r>
      <w:r w:rsidR="000E1FF1">
        <w:rPr>
          <w:rFonts w:asciiTheme="majorHAnsi" w:hAnsiTheme="majorHAnsi"/>
          <w:sz w:val="20"/>
          <w:szCs w:val="20"/>
        </w:rPr>
        <w:t>six</w:t>
      </w:r>
      <w:r w:rsidR="00002556" w:rsidRPr="00002556">
        <w:rPr>
          <w:rFonts w:asciiTheme="majorHAnsi" w:hAnsiTheme="majorHAnsi"/>
          <w:sz w:val="20"/>
          <w:szCs w:val="20"/>
        </w:rPr>
        <w:t xml:space="preserve"> decomposition level and the SVM algorithm are presented </w:t>
      </w:r>
      <w:r w:rsidR="00002556" w:rsidRPr="00665233">
        <w:rPr>
          <w:rFonts w:asciiTheme="majorHAnsi" w:hAnsiTheme="majorHAnsi"/>
          <w:sz w:val="20"/>
          <w:szCs w:val="20"/>
        </w:rPr>
        <w:t>in</w:t>
      </w:r>
      <w:r w:rsidR="00454B69" w:rsidRPr="00665233">
        <w:rPr>
          <w:rFonts w:asciiTheme="majorHAnsi" w:hAnsiTheme="majorHAnsi"/>
          <w:sz w:val="20"/>
          <w:szCs w:val="20"/>
        </w:rPr>
        <w:t xml:space="preserve"> </w:t>
      </w:r>
      <w:r w:rsidR="00EC60B5" w:rsidRPr="00665233">
        <w:rPr>
          <w:rFonts w:asciiTheme="majorHAnsi" w:hAnsiTheme="majorHAnsi"/>
          <w:sz w:val="20"/>
          <w:szCs w:val="20"/>
        </w:rPr>
        <w:fldChar w:fldCharType="begin"/>
      </w:r>
      <w:r w:rsidR="00EC60B5" w:rsidRPr="00665233">
        <w:rPr>
          <w:rFonts w:asciiTheme="majorHAnsi" w:hAnsiTheme="majorHAnsi"/>
          <w:sz w:val="20"/>
          <w:szCs w:val="20"/>
        </w:rPr>
        <w:instrText xml:space="preserve"> REF _Ref136597815 \h </w:instrText>
      </w:r>
      <w:r w:rsidR="00665233" w:rsidRPr="00665233">
        <w:rPr>
          <w:rFonts w:asciiTheme="majorHAnsi" w:hAnsiTheme="majorHAnsi"/>
          <w:sz w:val="20"/>
          <w:szCs w:val="20"/>
        </w:rPr>
        <w:instrText xml:space="preserve"> \* MERGEFORMAT </w:instrText>
      </w:r>
      <w:r w:rsidR="00EC60B5" w:rsidRPr="00665233">
        <w:rPr>
          <w:rFonts w:asciiTheme="majorHAnsi" w:hAnsiTheme="majorHAnsi"/>
          <w:sz w:val="20"/>
          <w:szCs w:val="20"/>
        </w:rPr>
      </w:r>
      <w:r w:rsidR="00EC60B5" w:rsidRPr="00665233">
        <w:rPr>
          <w:rFonts w:asciiTheme="majorHAnsi" w:hAnsiTheme="majorHAnsi"/>
          <w:sz w:val="20"/>
          <w:szCs w:val="20"/>
        </w:rPr>
        <w:fldChar w:fldCharType="separate"/>
      </w:r>
      <w:r w:rsidR="000D7E36" w:rsidRPr="00512F03">
        <w:rPr>
          <w:rFonts w:asciiTheme="majorHAnsi" w:hAnsiTheme="majorHAnsi"/>
          <w:sz w:val="20"/>
          <w:szCs w:val="20"/>
        </w:rPr>
        <w:t xml:space="preserve">Figure </w:t>
      </w:r>
      <w:r w:rsidR="000D7E36" w:rsidRPr="000D7E36">
        <w:rPr>
          <w:rFonts w:asciiTheme="majorHAnsi" w:hAnsiTheme="majorHAnsi"/>
          <w:noProof/>
          <w:sz w:val="20"/>
          <w:szCs w:val="20"/>
        </w:rPr>
        <w:t>8</w:t>
      </w:r>
      <w:r w:rsidR="00EC60B5" w:rsidRPr="00665233">
        <w:rPr>
          <w:rFonts w:asciiTheme="majorHAnsi" w:hAnsiTheme="majorHAnsi"/>
          <w:sz w:val="20"/>
          <w:szCs w:val="20"/>
        </w:rPr>
        <w:fldChar w:fldCharType="end"/>
      </w:r>
      <w:r w:rsidR="00454B69" w:rsidRPr="00665233">
        <w:rPr>
          <w:rFonts w:asciiTheme="majorHAnsi" w:hAnsiTheme="majorHAnsi"/>
          <w:sz w:val="20"/>
          <w:szCs w:val="20"/>
        </w:rPr>
        <w:t>.</w:t>
      </w:r>
    </w:p>
    <w:p w14:paraId="5B32579B" w14:textId="77777777" w:rsidR="00E11DB5" w:rsidRDefault="00E11DB5" w:rsidP="000E1FF1">
      <w:pPr>
        <w:jc w:val="both"/>
        <w:rPr>
          <w:rFonts w:asciiTheme="majorHAnsi" w:hAnsiTheme="majorHAnsi"/>
          <w:color w:val="FF0000"/>
          <w:sz w:val="20"/>
          <w:szCs w:val="20"/>
        </w:rPr>
      </w:pPr>
    </w:p>
    <w:p w14:paraId="466ED5EC" w14:textId="7D5AB4E4" w:rsidR="0082188C" w:rsidRDefault="001473B2" w:rsidP="00E11DB5">
      <w:pPr>
        <w:jc w:val="center"/>
        <w:rPr>
          <w:rFonts w:asciiTheme="majorHAnsi" w:hAnsiTheme="majorHAnsi"/>
          <w:sz w:val="20"/>
          <w:szCs w:val="20"/>
        </w:rPr>
      </w:pPr>
      <w:r w:rsidRPr="001473B2">
        <w:rPr>
          <w:rFonts w:asciiTheme="majorHAnsi" w:hAnsiTheme="majorHAnsi"/>
          <w:noProof/>
          <w:sz w:val="20"/>
          <w:szCs w:val="20"/>
        </w:rPr>
        <w:drawing>
          <wp:inline distT="0" distB="0" distL="0" distR="0" wp14:anchorId="1BDA8CDC" wp14:editId="78389017">
            <wp:extent cx="2468880" cy="1681553"/>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468880" cy="1681553"/>
                    </a:xfrm>
                    <a:prstGeom prst="rect">
                      <a:avLst/>
                    </a:prstGeom>
                  </pic:spPr>
                </pic:pic>
              </a:graphicData>
            </a:graphic>
          </wp:inline>
        </w:drawing>
      </w:r>
    </w:p>
    <w:p w14:paraId="38C773A3" w14:textId="77777777" w:rsidR="00BF2A91" w:rsidRDefault="00BF2A91" w:rsidP="000E1FF1">
      <w:pPr>
        <w:jc w:val="center"/>
        <w:rPr>
          <w:rFonts w:asciiTheme="majorHAnsi" w:hAnsiTheme="majorHAnsi"/>
          <w:sz w:val="20"/>
          <w:szCs w:val="20"/>
        </w:rPr>
      </w:pPr>
      <w:r w:rsidRPr="00D7143D">
        <w:rPr>
          <w:rFonts w:asciiTheme="majorHAnsi" w:hAnsiTheme="majorHAnsi"/>
          <w:sz w:val="20"/>
          <w:szCs w:val="20"/>
        </w:rPr>
        <w:t>(Fold 1)</w:t>
      </w:r>
    </w:p>
    <w:p w14:paraId="7029A659" w14:textId="745D55FE" w:rsidR="00E63CA5" w:rsidRDefault="001473B2" w:rsidP="00E11DB5">
      <w:pPr>
        <w:jc w:val="center"/>
        <w:rPr>
          <w:rFonts w:asciiTheme="majorHAnsi" w:hAnsiTheme="majorHAnsi"/>
          <w:sz w:val="20"/>
          <w:szCs w:val="20"/>
        </w:rPr>
      </w:pPr>
      <w:r w:rsidRPr="001473B2">
        <w:rPr>
          <w:rFonts w:asciiTheme="majorHAnsi" w:hAnsiTheme="majorHAnsi"/>
          <w:noProof/>
          <w:sz w:val="20"/>
          <w:szCs w:val="20"/>
        </w:rPr>
        <w:drawing>
          <wp:inline distT="0" distB="0" distL="0" distR="0" wp14:anchorId="3BB8EFAE" wp14:editId="48F42474">
            <wp:extent cx="2468880" cy="1681553"/>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468880" cy="1681553"/>
                    </a:xfrm>
                    <a:prstGeom prst="rect">
                      <a:avLst/>
                    </a:prstGeom>
                  </pic:spPr>
                </pic:pic>
              </a:graphicData>
            </a:graphic>
          </wp:inline>
        </w:drawing>
      </w:r>
    </w:p>
    <w:p w14:paraId="06F44ABB" w14:textId="1C7C200E" w:rsidR="00E63CA5" w:rsidRDefault="00BF2A91" w:rsidP="000E1FF1">
      <w:pPr>
        <w:jc w:val="center"/>
        <w:rPr>
          <w:rFonts w:asciiTheme="majorHAnsi" w:hAnsiTheme="majorHAnsi"/>
          <w:sz w:val="20"/>
          <w:szCs w:val="20"/>
        </w:rPr>
      </w:pPr>
      <w:r w:rsidRPr="00D7143D">
        <w:rPr>
          <w:rFonts w:asciiTheme="majorHAnsi" w:hAnsiTheme="majorHAnsi"/>
          <w:sz w:val="20"/>
          <w:szCs w:val="20"/>
        </w:rPr>
        <w:t xml:space="preserve">(Fold </w:t>
      </w:r>
      <w:r>
        <w:rPr>
          <w:rFonts w:asciiTheme="majorHAnsi" w:hAnsiTheme="majorHAnsi"/>
          <w:sz w:val="20"/>
          <w:szCs w:val="20"/>
        </w:rPr>
        <w:t>2</w:t>
      </w:r>
      <w:r w:rsidRPr="00D7143D">
        <w:rPr>
          <w:rFonts w:asciiTheme="majorHAnsi" w:hAnsiTheme="majorHAnsi"/>
          <w:sz w:val="20"/>
          <w:szCs w:val="20"/>
        </w:rPr>
        <w:t>)</w:t>
      </w:r>
    </w:p>
    <w:p w14:paraId="60E66AFD" w14:textId="77777777" w:rsidR="00E11DB5" w:rsidRDefault="00E11DB5" w:rsidP="000E1FF1">
      <w:pPr>
        <w:jc w:val="center"/>
        <w:rPr>
          <w:rFonts w:asciiTheme="majorHAnsi" w:hAnsiTheme="majorHAnsi"/>
          <w:sz w:val="20"/>
          <w:szCs w:val="20"/>
        </w:rPr>
      </w:pPr>
    </w:p>
    <w:p w14:paraId="5FBD60DF" w14:textId="4BCF1C23" w:rsidR="00E63CA5" w:rsidRDefault="001473B2" w:rsidP="00E11DB5">
      <w:pPr>
        <w:jc w:val="center"/>
        <w:rPr>
          <w:rFonts w:asciiTheme="majorHAnsi" w:hAnsiTheme="majorHAnsi"/>
          <w:sz w:val="20"/>
          <w:szCs w:val="20"/>
        </w:rPr>
      </w:pPr>
      <w:r w:rsidRPr="001473B2">
        <w:rPr>
          <w:rFonts w:asciiTheme="majorHAnsi" w:hAnsiTheme="majorHAnsi"/>
          <w:noProof/>
          <w:sz w:val="20"/>
          <w:szCs w:val="20"/>
        </w:rPr>
        <w:drawing>
          <wp:inline distT="0" distB="0" distL="0" distR="0" wp14:anchorId="63773C9C" wp14:editId="1FA5FFDA">
            <wp:extent cx="2468880" cy="1681553"/>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68880" cy="1681553"/>
                    </a:xfrm>
                    <a:prstGeom prst="rect">
                      <a:avLst/>
                    </a:prstGeom>
                  </pic:spPr>
                </pic:pic>
              </a:graphicData>
            </a:graphic>
          </wp:inline>
        </w:drawing>
      </w:r>
    </w:p>
    <w:p w14:paraId="6F56549A" w14:textId="6DB1C1FB" w:rsidR="00BF2A91" w:rsidRDefault="00BF2A91" w:rsidP="000E1FF1">
      <w:pPr>
        <w:jc w:val="center"/>
        <w:rPr>
          <w:rFonts w:asciiTheme="majorHAnsi" w:hAnsiTheme="majorHAnsi"/>
          <w:sz w:val="20"/>
          <w:szCs w:val="20"/>
        </w:rPr>
      </w:pPr>
      <w:r w:rsidRPr="00D7143D">
        <w:rPr>
          <w:rFonts w:asciiTheme="majorHAnsi" w:hAnsiTheme="majorHAnsi"/>
          <w:sz w:val="20"/>
          <w:szCs w:val="20"/>
        </w:rPr>
        <w:t xml:space="preserve">(Fold </w:t>
      </w:r>
      <w:r>
        <w:rPr>
          <w:rFonts w:asciiTheme="majorHAnsi" w:hAnsiTheme="majorHAnsi"/>
          <w:sz w:val="20"/>
          <w:szCs w:val="20"/>
        </w:rPr>
        <w:t>3</w:t>
      </w:r>
      <w:r w:rsidRPr="00D7143D">
        <w:rPr>
          <w:rFonts w:asciiTheme="majorHAnsi" w:hAnsiTheme="majorHAnsi"/>
          <w:sz w:val="20"/>
          <w:szCs w:val="20"/>
        </w:rPr>
        <w:t>)</w:t>
      </w:r>
    </w:p>
    <w:p w14:paraId="576BA614" w14:textId="77777777" w:rsidR="00E11DB5" w:rsidRDefault="00E11DB5" w:rsidP="000E1FF1">
      <w:pPr>
        <w:jc w:val="center"/>
        <w:rPr>
          <w:rFonts w:asciiTheme="majorHAnsi" w:hAnsiTheme="majorHAnsi"/>
          <w:sz w:val="20"/>
          <w:szCs w:val="20"/>
        </w:rPr>
      </w:pPr>
    </w:p>
    <w:p w14:paraId="55CC295A" w14:textId="03B95F61" w:rsidR="00BF2A91" w:rsidRDefault="001473B2" w:rsidP="00E11DB5">
      <w:pPr>
        <w:jc w:val="center"/>
        <w:rPr>
          <w:rFonts w:asciiTheme="majorHAnsi" w:hAnsiTheme="majorHAnsi"/>
          <w:sz w:val="20"/>
          <w:szCs w:val="20"/>
        </w:rPr>
      </w:pPr>
      <w:r w:rsidRPr="001473B2">
        <w:rPr>
          <w:rFonts w:asciiTheme="majorHAnsi" w:hAnsiTheme="majorHAnsi"/>
          <w:noProof/>
          <w:sz w:val="20"/>
          <w:szCs w:val="20"/>
        </w:rPr>
        <w:drawing>
          <wp:inline distT="0" distB="0" distL="0" distR="0" wp14:anchorId="798CB4FF" wp14:editId="6B843400">
            <wp:extent cx="2468880" cy="1681553"/>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68880" cy="1681553"/>
                    </a:xfrm>
                    <a:prstGeom prst="rect">
                      <a:avLst/>
                    </a:prstGeom>
                  </pic:spPr>
                </pic:pic>
              </a:graphicData>
            </a:graphic>
          </wp:inline>
        </w:drawing>
      </w:r>
    </w:p>
    <w:p w14:paraId="1A75D246" w14:textId="1656E316" w:rsidR="001473B2" w:rsidRDefault="00BF2A91" w:rsidP="000E1FF1">
      <w:pPr>
        <w:jc w:val="center"/>
        <w:rPr>
          <w:rFonts w:asciiTheme="majorHAnsi" w:hAnsiTheme="majorHAnsi"/>
          <w:sz w:val="20"/>
          <w:szCs w:val="20"/>
        </w:rPr>
      </w:pPr>
      <w:r w:rsidRPr="00D7143D">
        <w:rPr>
          <w:rFonts w:asciiTheme="majorHAnsi" w:hAnsiTheme="majorHAnsi"/>
          <w:sz w:val="20"/>
          <w:szCs w:val="20"/>
        </w:rPr>
        <w:t xml:space="preserve">(Fold </w:t>
      </w:r>
      <w:r>
        <w:rPr>
          <w:rFonts w:asciiTheme="majorHAnsi" w:hAnsiTheme="majorHAnsi"/>
          <w:sz w:val="20"/>
          <w:szCs w:val="20"/>
        </w:rPr>
        <w:t>4</w:t>
      </w:r>
      <w:r w:rsidRPr="00D7143D">
        <w:rPr>
          <w:rFonts w:asciiTheme="majorHAnsi" w:hAnsiTheme="majorHAnsi"/>
          <w:sz w:val="20"/>
          <w:szCs w:val="20"/>
        </w:rPr>
        <w:t>)</w:t>
      </w:r>
    </w:p>
    <w:p w14:paraId="1E528FB9" w14:textId="77777777" w:rsidR="00E11DB5" w:rsidRDefault="00E11DB5" w:rsidP="000E1FF1">
      <w:pPr>
        <w:jc w:val="center"/>
        <w:rPr>
          <w:rFonts w:asciiTheme="majorHAnsi" w:hAnsiTheme="majorHAnsi"/>
          <w:sz w:val="20"/>
          <w:szCs w:val="20"/>
        </w:rPr>
      </w:pPr>
    </w:p>
    <w:p w14:paraId="2ED20E54" w14:textId="77777777" w:rsidR="00512F03" w:rsidRDefault="001473B2" w:rsidP="000E1FF1">
      <w:pPr>
        <w:keepNext/>
        <w:jc w:val="center"/>
      </w:pPr>
      <w:r w:rsidRPr="001473B2">
        <w:rPr>
          <w:rFonts w:asciiTheme="majorHAnsi" w:hAnsiTheme="majorHAnsi"/>
          <w:noProof/>
          <w:sz w:val="20"/>
          <w:szCs w:val="20"/>
        </w:rPr>
        <w:drawing>
          <wp:inline distT="0" distB="0" distL="0" distR="0" wp14:anchorId="26870D29" wp14:editId="676A1829">
            <wp:extent cx="2468880" cy="1681553"/>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68880" cy="1681553"/>
                    </a:xfrm>
                    <a:prstGeom prst="rect">
                      <a:avLst/>
                    </a:prstGeom>
                  </pic:spPr>
                </pic:pic>
              </a:graphicData>
            </a:graphic>
          </wp:inline>
        </w:drawing>
      </w:r>
    </w:p>
    <w:p w14:paraId="6E51ED19" w14:textId="5776F0F3" w:rsidR="00BF2A91" w:rsidRDefault="00BF2A91" w:rsidP="000E1FF1">
      <w:pPr>
        <w:jc w:val="center"/>
        <w:rPr>
          <w:rFonts w:asciiTheme="majorHAnsi" w:hAnsiTheme="majorHAnsi"/>
          <w:sz w:val="20"/>
          <w:szCs w:val="20"/>
        </w:rPr>
      </w:pPr>
      <w:r w:rsidRPr="00D7143D">
        <w:rPr>
          <w:rFonts w:asciiTheme="majorHAnsi" w:hAnsiTheme="majorHAnsi"/>
          <w:sz w:val="20"/>
          <w:szCs w:val="20"/>
        </w:rPr>
        <w:t xml:space="preserve">(Fold </w:t>
      </w:r>
      <w:r>
        <w:rPr>
          <w:rFonts w:asciiTheme="majorHAnsi" w:hAnsiTheme="majorHAnsi"/>
          <w:sz w:val="20"/>
          <w:szCs w:val="20"/>
        </w:rPr>
        <w:t>5</w:t>
      </w:r>
      <w:r w:rsidRPr="00D7143D">
        <w:rPr>
          <w:rFonts w:asciiTheme="majorHAnsi" w:hAnsiTheme="majorHAnsi"/>
          <w:sz w:val="20"/>
          <w:szCs w:val="20"/>
        </w:rPr>
        <w:t>)</w:t>
      </w:r>
    </w:p>
    <w:p w14:paraId="57926BDD" w14:textId="54209601" w:rsidR="00976A1D" w:rsidRDefault="00512F03" w:rsidP="000E1FF1">
      <w:pPr>
        <w:pStyle w:val="Caption"/>
        <w:spacing w:after="0"/>
        <w:jc w:val="center"/>
        <w:rPr>
          <w:rFonts w:asciiTheme="majorHAnsi" w:hAnsiTheme="majorHAnsi"/>
          <w:i w:val="0"/>
          <w:iCs w:val="0"/>
          <w:color w:val="auto"/>
          <w:sz w:val="20"/>
          <w:szCs w:val="20"/>
        </w:rPr>
      </w:pPr>
      <w:bookmarkStart w:id="10" w:name="_Ref136597815"/>
      <w:r w:rsidRPr="00512F03">
        <w:rPr>
          <w:rFonts w:asciiTheme="majorHAnsi" w:hAnsiTheme="majorHAnsi"/>
          <w:i w:val="0"/>
          <w:iCs w:val="0"/>
          <w:color w:val="auto"/>
          <w:sz w:val="20"/>
          <w:szCs w:val="20"/>
        </w:rPr>
        <w:t xml:space="preserve">Figure </w:t>
      </w:r>
      <w:r w:rsidRPr="00512F03">
        <w:rPr>
          <w:rFonts w:asciiTheme="majorHAnsi" w:hAnsiTheme="majorHAnsi"/>
          <w:i w:val="0"/>
          <w:iCs w:val="0"/>
          <w:color w:val="auto"/>
          <w:sz w:val="20"/>
          <w:szCs w:val="20"/>
        </w:rPr>
        <w:fldChar w:fldCharType="begin"/>
      </w:r>
      <w:r w:rsidRPr="00512F03">
        <w:rPr>
          <w:rFonts w:asciiTheme="majorHAnsi" w:hAnsiTheme="majorHAnsi"/>
          <w:i w:val="0"/>
          <w:iCs w:val="0"/>
          <w:color w:val="auto"/>
          <w:sz w:val="20"/>
          <w:szCs w:val="20"/>
        </w:rPr>
        <w:instrText xml:space="preserve"> SEQ Figure \* ARABIC </w:instrText>
      </w:r>
      <w:r w:rsidRPr="00512F03">
        <w:rPr>
          <w:rFonts w:asciiTheme="majorHAnsi" w:hAnsiTheme="majorHAnsi"/>
          <w:i w:val="0"/>
          <w:iCs w:val="0"/>
          <w:color w:val="auto"/>
          <w:sz w:val="20"/>
          <w:szCs w:val="20"/>
        </w:rPr>
        <w:fldChar w:fldCharType="separate"/>
      </w:r>
      <w:r w:rsidR="000D7E36">
        <w:rPr>
          <w:rFonts w:asciiTheme="majorHAnsi" w:hAnsiTheme="majorHAnsi"/>
          <w:i w:val="0"/>
          <w:iCs w:val="0"/>
          <w:noProof/>
          <w:color w:val="auto"/>
          <w:sz w:val="20"/>
          <w:szCs w:val="20"/>
        </w:rPr>
        <w:t>8</w:t>
      </w:r>
      <w:r w:rsidRPr="00512F03">
        <w:rPr>
          <w:rFonts w:asciiTheme="majorHAnsi" w:hAnsiTheme="majorHAnsi"/>
          <w:i w:val="0"/>
          <w:iCs w:val="0"/>
          <w:color w:val="auto"/>
          <w:sz w:val="20"/>
          <w:szCs w:val="20"/>
        </w:rPr>
        <w:fldChar w:fldCharType="end"/>
      </w:r>
      <w:bookmarkEnd w:id="10"/>
      <w:r>
        <w:rPr>
          <w:rFonts w:asciiTheme="majorHAnsi" w:hAnsiTheme="majorHAnsi"/>
          <w:i w:val="0"/>
          <w:iCs w:val="0"/>
          <w:color w:val="auto"/>
          <w:sz w:val="20"/>
          <w:szCs w:val="20"/>
        </w:rPr>
        <w:t>.</w:t>
      </w:r>
      <w:r w:rsidR="00A44622">
        <w:rPr>
          <w:rFonts w:asciiTheme="majorHAnsi" w:hAnsiTheme="majorHAnsi"/>
          <w:i w:val="0"/>
          <w:iCs w:val="0"/>
          <w:color w:val="auto"/>
          <w:sz w:val="20"/>
          <w:szCs w:val="20"/>
        </w:rPr>
        <w:t xml:space="preserve"> </w:t>
      </w:r>
      <w:r w:rsidR="0037540E" w:rsidRPr="0037540E">
        <w:rPr>
          <w:rFonts w:asciiTheme="majorHAnsi" w:hAnsiTheme="majorHAnsi"/>
          <w:i w:val="0"/>
          <w:iCs w:val="0"/>
          <w:color w:val="auto"/>
          <w:sz w:val="20"/>
          <w:szCs w:val="20"/>
        </w:rPr>
        <w:t>Comparison of the confusion matrix resulting from the SVM algorithm classification using wavelet decomposition level 6</w:t>
      </w:r>
    </w:p>
    <w:p w14:paraId="768BBB7B" w14:textId="77777777" w:rsidR="00E11DB5" w:rsidRPr="00E11DB5" w:rsidRDefault="00E11DB5" w:rsidP="00E11DB5"/>
    <w:p w14:paraId="7E3350AA" w14:textId="46031130" w:rsidR="00976A1D" w:rsidRDefault="00A23606" w:rsidP="000E1FF1">
      <w:pPr>
        <w:jc w:val="both"/>
        <w:rPr>
          <w:rFonts w:asciiTheme="majorHAnsi" w:hAnsiTheme="majorHAnsi"/>
          <w:sz w:val="20"/>
          <w:szCs w:val="20"/>
        </w:rPr>
      </w:pPr>
      <w:r>
        <w:rPr>
          <w:rFonts w:asciiTheme="majorHAnsi" w:hAnsiTheme="majorHAnsi"/>
          <w:sz w:val="20"/>
          <w:szCs w:val="20"/>
        </w:rPr>
        <w:lastRenderedPageBreak/>
        <w:tab/>
      </w:r>
      <w:r w:rsidR="00AC73C3" w:rsidRPr="00665233">
        <w:rPr>
          <w:rFonts w:asciiTheme="majorHAnsi" w:hAnsiTheme="majorHAnsi"/>
          <w:sz w:val="20"/>
          <w:szCs w:val="20"/>
        </w:rPr>
        <w:t>In</w:t>
      </w:r>
      <w:r w:rsidRPr="00665233">
        <w:rPr>
          <w:rFonts w:asciiTheme="majorHAnsi" w:hAnsiTheme="majorHAnsi"/>
          <w:sz w:val="20"/>
          <w:szCs w:val="20"/>
        </w:rPr>
        <w:t xml:space="preserve"> </w:t>
      </w:r>
      <w:r w:rsidR="00EC60B5" w:rsidRPr="00665233">
        <w:rPr>
          <w:rFonts w:asciiTheme="majorHAnsi" w:hAnsiTheme="majorHAnsi"/>
          <w:sz w:val="20"/>
          <w:szCs w:val="20"/>
        </w:rPr>
        <w:fldChar w:fldCharType="begin"/>
      </w:r>
      <w:r w:rsidR="00EC60B5" w:rsidRPr="00665233">
        <w:rPr>
          <w:rFonts w:asciiTheme="majorHAnsi" w:hAnsiTheme="majorHAnsi"/>
          <w:sz w:val="20"/>
          <w:szCs w:val="20"/>
        </w:rPr>
        <w:instrText xml:space="preserve"> REF _Ref136597815 \h </w:instrText>
      </w:r>
      <w:r w:rsidR="00665233" w:rsidRPr="00665233">
        <w:rPr>
          <w:rFonts w:asciiTheme="majorHAnsi" w:hAnsiTheme="majorHAnsi"/>
          <w:sz w:val="20"/>
          <w:szCs w:val="20"/>
        </w:rPr>
        <w:instrText xml:space="preserve"> \* MERGEFORMAT </w:instrText>
      </w:r>
      <w:r w:rsidR="00EC60B5" w:rsidRPr="00665233">
        <w:rPr>
          <w:rFonts w:asciiTheme="majorHAnsi" w:hAnsiTheme="majorHAnsi"/>
          <w:sz w:val="20"/>
          <w:szCs w:val="20"/>
        </w:rPr>
      </w:r>
      <w:r w:rsidR="00EC60B5" w:rsidRPr="00665233">
        <w:rPr>
          <w:rFonts w:asciiTheme="majorHAnsi" w:hAnsiTheme="majorHAnsi"/>
          <w:sz w:val="20"/>
          <w:szCs w:val="20"/>
        </w:rPr>
        <w:fldChar w:fldCharType="separate"/>
      </w:r>
      <w:r w:rsidR="000D7E36" w:rsidRPr="00512F03">
        <w:rPr>
          <w:rFonts w:asciiTheme="majorHAnsi" w:hAnsiTheme="majorHAnsi"/>
          <w:sz w:val="20"/>
          <w:szCs w:val="20"/>
        </w:rPr>
        <w:t xml:space="preserve">Figure </w:t>
      </w:r>
      <w:r w:rsidR="000D7E36" w:rsidRPr="000D7E36">
        <w:rPr>
          <w:rFonts w:asciiTheme="majorHAnsi" w:hAnsiTheme="majorHAnsi"/>
          <w:noProof/>
          <w:sz w:val="20"/>
          <w:szCs w:val="20"/>
        </w:rPr>
        <w:t>8</w:t>
      </w:r>
      <w:r w:rsidR="00EC60B5" w:rsidRPr="00665233">
        <w:rPr>
          <w:rFonts w:asciiTheme="majorHAnsi" w:hAnsiTheme="majorHAnsi"/>
          <w:sz w:val="20"/>
          <w:szCs w:val="20"/>
        </w:rPr>
        <w:fldChar w:fldCharType="end"/>
      </w:r>
      <w:r w:rsidR="00430186" w:rsidRPr="00665233">
        <w:rPr>
          <w:rFonts w:asciiTheme="majorHAnsi" w:hAnsiTheme="majorHAnsi"/>
          <w:sz w:val="20"/>
          <w:szCs w:val="20"/>
        </w:rPr>
        <w:t>,</w:t>
      </w:r>
      <w:r w:rsidRPr="00665233">
        <w:rPr>
          <w:rFonts w:asciiTheme="majorHAnsi" w:hAnsiTheme="majorHAnsi"/>
          <w:sz w:val="20"/>
          <w:szCs w:val="20"/>
        </w:rPr>
        <w:t xml:space="preserve"> </w:t>
      </w:r>
      <w:r w:rsidR="006C5907" w:rsidRPr="00665233">
        <w:rPr>
          <w:rFonts w:asciiTheme="majorHAnsi" w:hAnsiTheme="majorHAnsi"/>
          <w:sz w:val="20"/>
          <w:szCs w:val="20"/>
        </w:rPr>
        <w:t>it</w:t>
      </w:r>
      <w:r w:rsidR="006C5907" w:rsidRPr="006C5907">
        <w:rPr>
          <w:rFonts w:asciiTheme="majorHAnsi" w:hAnsiTheme="majorHAnsi"/>
          <w:sz w:val="20"/>
          <w:szCs w:val="20"/>
        </w:rPr>
        <w:t xml:space="preserve"> can be seen that the confusion matrix uses the SVM algorithm at the wavelet decomposition level 6. The confusion matrix in Figure 8</w:t>
      </w:r>
      <w:r w:rsidR="00430186">
        <w:rPr>
          <w:rFonts w:asciiTheme="majorHAnsi" w:hAnsiTheme="majorHAnsi"/>
          <w:sz w:val="20"/>
          <w:szCs w:val="20"/>
        </w:rPr>
        <w:t>,</w:t>
      </w:r>
      <w:r w:rsidR="006C5907" w:rsidRPr="006C5907">
        <w:rPr>
          <w:rFonts w:asciiTheme="majorHAnsi" w:hAnsiTheme="majorHAnsi"/>
          <w:sz w:val="20"/>
          <w:szCs w:val="20"/>
        </w:rPr>
        <w:t xml:space="preserve"> Fold 1 shows that the </w:t>
      </w:r>
      <w:r w:rsidR="00430186">
        <w:rPr>
          <w:rFonts w:asciiTheme="majorHAnsi" w:hAnsiTheme="majorHAnsi"/>
          <w:sz w:val="20"/>
          <w:szCs w:val="20"/>
        </w:rPr>
        <w:t>facial image recognition classification results increase the number of face images that are successfully classified correctly compared to Figure 6, Fold 1,</w:t>
      </w:r>
      <w:r w:rsidR="006C5907" w:rsidRPr="006C5907">
        <w:rPr>
          <w:rFonts w:asciiTheme="majorHAnsi" w:hAnsiTheme="majorHAnsi"/>
          <w:sz w:val="20"/>
          <w:szCs w:val="20"/>
        </w:rPr>
        <w:t xml:space="preserve"> </w:t>
      </w:r>
      <w:r w:rsidR="00430186">
        <w:rPr>
          <w:rFonts w:asciiTheme="majorHAnsi" w:hAnsiTheme="majorHAnsi"/>
          <w:sz w:val="20"/>
          <w:szCs w:val="20"/>
        </w:rPr>
        <w:t xml:space="preserve">in </w:t>
      </w:r>
      <w:r w:rsidR="006C5907" w:rsidRPr="006C5907">
        <w:rPr>
          <w:rFonts w:asciiTheme="majorHAnsi" w:hAnsiTheme="majorHAnsi"/>
          <w:sz w:val="20"/>
          <w:szCs w:val="20"/>
        </w:rPr>
        <w:t xml:space="preserve">which only </w:t>
      </w:r>
      <w:r w:rsidR="00430186">
        <w:rPr>
          <w:rFonts w:asciiTheme="majorHAnsi" w:hAnsiTheme="majorHAnsi"/>
          <w:sz w:val="20"/>
          <w:szCs w:val="20"/>
        </w:rPr>
        <w:t>one</w:t>
      </w:r>
      <w:r w:rsidR="006C5907" w:rsidRPr="006C5907">
        <w:rPr>
          <w:rFonts w:asciiTheme="majorHAnsi" w:hAnsiTheme="majorHAnsi"/>
          <w:sz w:val="20"/>
          <w:szCs w:val="20"/>
        </w:rPr>
        <w:t xml:space="preserve"> face image was successfully classified correctly. Then in Figure 8 Fold 3 and 4</w:t>
      </w:r>
      <w:r w:rsidR="00430186">
        <w:rPr>
          <w:rFonts w:asciiTheme="majorHAnsi" w:hAnsiTheme="majorHAnsi"/>
          <w:sz w:val="20"/>
          <w:szCs w:val="20"/>
        </w:rPr>
        <w:t>,</w:t>
      </w:r>
      <w:r w:rsidR="006C5907" w:rsidRPr="006C5907">
        <w:rPr>
          <w:rFonts w:asciiTheme="majorHAnsi" w:hAnsiTheme="majorHAnsi"/>
          <w:sz w:val="20"/>
          <w:szCs w:val="20"/>
        </w:rPr>
        <w:t xml:space="preserve"> the number of face images </w:t>
      </w:r>
      <w:r w:rsidR="00430186">
        <w:rPr>
          <w:rFonts w:asciiTheme="majorHAnsi" w:hAnsiTheme="majorHAnsi"/>
          <w:sz w:val="20"/>
          <w:szCs w:val="20"/>
        </w:rPr>
        <w:t xml:space="preserve">correctly classified increases </w:t>
      </w:r>
      <w:r w:rsidR="006C5907" w:rsidRPr="006C5907">
        <w:rPr>
          <w:rFonts w:asciiTheme="majorHAnsi" w:hAnsiTheme="majorHAnsi"/>
          <w:sz w:val="20"/>
          <w:szCs w:val="20"/>
        </w:rPr>
        <w:t xml:space="preserve">compared to Figure 6 Fold 3 and 4. </w:t>
      </w:r>
      <w:r w:rsidR="00AC0A97" w:rsidRPr="00AC0A97">
        <w:rPr>
          <w:rFonts w:asciiTheme="majorHAnsi" w:hAnsiTheme="majorHAnsi"/>
          <w:sz w:val="20"/>
          <w:szCs w:val="20"/>
        </w:rPr>
        <w:t xml:space="preserve">This shows that the SVM algorithm </w:t>
      </w:r>
      <w:r w:rsidR="00400742">
        <w:rPr>
          <w:rFonts w:asciiTheme="majorHAnsi" w:hAnsiTheme="majorHAnsi"/>
          <w:sz w:val="20"/>
          <w:szCs w:val="20"/>
        </w:rPr>
        <w:t>performs better</w:t>
      </w:r>
      <w:r w:rsidR="00AC0A97" w:rsidRPr="00AC0A97">
        <w:rPr>
          <w:rFonts w:asciiTheme="majorHAnsi" w:hAnsiTheme="majorHAnsi"/>
          <w:sz w:val="20"/>
          <w:szCs w:val="20"/>
        </w:rPr>
        <w:t xml:space="preserve"> in classifying facial images than the KNN algorithm</w:t>
      </w:r>
      <w:r w:rsidR="006C5907" w:rsidRPr="006C5907">
        <w:rPr>
          <w:rFonts w:asciiTheme="majorHAnsi" w:hAnsiTheme="majorHAnsi"/>
          <w:sz w:val="20"/>
          <w:szCs w:val="20"/>
        </w:rPr>
        <w:t xml:space="preserve">. Overall Fold 1 to 5 at the wavelet decomposition level 6 shows an increase in the value of accuracy when using the SVM algorithm. </w:t>
      </w:r>
      <w:r w:rsidR="001D4534">
        <w:rPr>
          <w:rFonts w:asciiTheme="majorHAnsi" w:hAnsiTheme="majorHAnsi"/>
          <w:sz w:val="20"/>
          <w:szCs w:val="20"/>
        </w:rPr>
        <w:t>A c</w:t>
      </w:r>
      <w:r w:rsidR="006C5907" w:rsidRPr="006C5907">
        <w:rPr>
          <w:rFonts w:asciiTheme="majorHAnsi" w:hAnsiTheme="majorHAnsi"/>
          <w:sz w:val="20"/>
          <w:szCs w:val="20"/>
        </w:rPr>
        <w:t xml:space="preserve">omparison of the average accuracy value between the KNN and SVM algorithms is presented </w:t>
      </w:r>
      <w:r w:rsidR="006C5907" w:rsidRPr="00665233">
        <w:rPr>
          <w:rFonts w:asciiTheme="majorHAnsi" w:hAnsiTheme="majorHAnsi"/>
          <w:sz w:val="20"/>
          <w:szCs w:val="20"/>
        </w:rPr>
        <w:t>in</w:t>
      </w:r>
      <w:r w:rsidR="00F526A5" w:rsidRPr="00665233">
        <w:rPr>
          <w:rFonts w:asciiTheme="majorHAnsi" w:hAnsiTheme="majorHAnsi"/>
          <w:sz w:val="20"/>
          <w:szCs w:val="20"/>
        </w:rPr>
        <w:t xml:space="preserve"> </w:t>
      </w:r>
      <w:r w:rsidR="00EC60B5" w:rsidRPr="00665233">
        <w:rPr>
          <w:rFonts w:asciiTheme="majorHAnsi" w:hAnsiTheme="majorHAnsi"/>
          <w:sz w:val="20"/>
          <w:szCs w:val="20"/>
        </w:rPr>
        <w:fldChar w:fldCharType="begin"/>
      </w:r>
      <w:r w:rsidR="00EC60B5" w:rsidRPr="00665233">
        <w:rPr>
          <w:rFonts w:asciiTheme="majorHAnsi" w:hAnsiTheme="majorHAnsi"/>
          <w:sz w:val="20"/>
          <w:szCs w:val="20"/>
        </w:rPr>
        <w:instrText xml:space="preserve"> REF _Ref136597843 \h </w:instrText>
      </w:r>
      <w:r w:rsidR="00665233" w:rsidRPr="00665233">
        <w:rPr>
          <w:rFonts w:asciiTheme="majorHAnsi" w:hAnsiTheme="majorHAnsi"/>
          <w:sz w:val="20"/>
          <w:szCs w:val="20"/>
        </w:rPr>
        <w:instrText xml:space="preserve"> \* MERGEFORMAT </w:instrText>
      </w:r>
      <w:r w:rsidR="00EC60B5" w:rsidRPr="00665233">
        <w:rPr>
          <w:rFonts w:asciiTheme="majorHAnsi" w:hAnsiTheme="majorHAnsi"/>
          <w:sz w:val="20"/>
          <w:szCs w:val="20"/>
        </w:rPr>
      </w:r>
      <w:r w:rsidR="00EC60B5" w:rsidRPr="00665233">
        <w:rPr>
          <w:rFonts w:asciiTheme="majorHAnsi" w:hAnsiTheme="majorHAnsi"/>
          <w:sz w:val="20"/>
          <w:szCs w:val="20"/>
        </w:rPr>
        <w:fldChar w:fldCharType="separate"/>
      </w:r>
      <w:r w:rsidR="000D7E36" w:rsidRPr="00512F03">
        <w:rPr>
          <w:rFonts w:asciiTheme="majorHAnsi" w:hAnsiTheme="majorHAnsi"/>
          <w:sz w:val="20"/>
          <w:szCs w:val="20"/>
        </w:rPr>
        <w:t xml:space="preserve">Figure </w:t>
      </w:r>
      <w:r w:rsidR="000D7E36" w:rsidRPr="000D7E36">
        <w:rPr>
          <w:rFonts w:asciiTheme="majorHAnsi" w:hAnsiTheme="majorHAnsi"/>
          <w:sz w:val="20"/>
          <w:szCs w:val="20"/>
        </w:rPr>
        <w:t>9</w:t>
      </w:r>
      <w:r w:rsidR="00EC60B5" w:rsidRPr="00665233">
        <w:rPr>
          <w:rFonts w:asciiTheme="majorHAnsi" w:hAnsiTheme="majorHAnsi"/>
          <w:sz w:val="20"/>
          <w:szCs w:val="20"/>
        </w:rPr>
        <w:fldChar w:fldCharType="end"/>
      </w:r>
      <w:r w:rsidR="00F526A5" w:rsidRPr="00665233">
        <w:rPr>
          <w:rFonts w:asciiTheme="majorHAnsi" w:hAnsiTheme="majorHAnsi"/>
          <w:sz w:val="20"/>
          <w:szCs w:val="20"/>
        </w:rPr>
        <w:t>.</w:t>
      </w:r>
    </w:p>
    <w:p w14:paraId="1507D6A2" w14:textId="7267B126" w:rsidR="00455663" w:rsidRDefault="00455663" w:rsidP="000E1FF1">
      <w:pPr>
        <w:rPr>
          <w:rFonts w:asciiTheme="majorHAnsi" w:hAnsiTheme="majorHAnsi"/>
          <w:sz w:val="20"/>
          <w:szCs w:val="20"/>
        </w:rPr>
      </w:pPr>
    </w:p>
    <w:p w14:paraId="0F03F3C5" w14:textId="427B13B7" w:rsidR="00455663" w:rsidRDefault="00455663" w:rsidP="000E1FF1">
      <w:pPr>
        <w:rPr>
          <w:rFonts w:asciiTheme="majorHAnsi" w:hAnsiTheme="majorHAnsi"/>
          <w:sz w:val="20"/>
          <w:szCs w:val="20"/>
        </w:rPr>
      </w:pPr>
      <w:r>
        <w:rPr>
          <w:rFonts w:asciiTheme="majorHAnsi" w:hAnsiTheme="majorHAnsi"/>
          <w:noProof/>
          <w:sz w:val="20"/>
          <w:szCs w:val="20"/>
        </w:rPr>
        <w:drawing>
          <wp:inline distT="0" distB="0" distL="0" distR="0" wp14:anchorId="06B0321E" wp14:editId="6889E6DE">
            <wp:extent cx="2771775" cy="2165350"/>
            <wp:effectExtent l="0" t="0" r="952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E3E985A" w14:textId="77777777" w:rsidR="00455663" w:rsidRDefault="00455663" w:rsidP="000E1FF1">
      <w:pPr>
        <w:jc w:val="center"/>
        <w:rPr>
          <w:rFonts w:asciiTheme="majorHAnsi" w:hAnsiTheme="majorHAnsi"/>
          <w:sz w:val="20"/>
          <w:szCs w:val="20"/>
        </w:rPr>
      </w:pPr>
    </w:p>
    <w:p w14:paraId="3B84DF16" w14:textId="226F27B2" w:rsidR="00512F03" w:rsidRDefault="00512F03" w:rsidP="000E1FF1">
      <w:pPr>
        <w:pStyle w:val="Caption"/>
        <w:spacing w:after="0"/>
        <w:jc w:val="center"/>
        <w:rPr>
          <w:rFonts w:asciiTheme="majorHAnsi" w:hAnsiTheme="majorHAnsi"/>
          <w:i w:val="0"/>
          <w:iCs w:val="0"/>
          <w:color w:val="auto"/>
          <w:sz w:val="20"/>
          <w:szCs w:val="20"/>
        </w:rPr>
      </w:pPr>
      <w:bookmarkStart w:id="11" w:name="_Ref136597843"/>
      <w:r w:rsidRPr="00512F03">
        <w:rPr>
          <w:rFonts w:asciiTheme="majorHAnsi" w:hAnsiTheme="majorHAnsi"/>
          <w:i w:val="0"/>
          <w:iCs w:val="0"/>
          <w:color w:val="auto"/>
          <w:sz w:val="20"/>
          <w:szCs w:val="20"/>
        </w:rPr>
        <w:t xml:space="preserve">Figure </w:t>
      </w:r>
      <w:r w:rsidRPr="00512F03">
        <w:rPr>
          <w:rFonts w:asciiTheme="majorHAnsi" w:hAnsiTheme="majorHAnsi"/>
          <w:i w:val="0"/>
          <w:iCs w:val="0"/>
          <w:color w:val="auto"/>
          <w:sz w:val="20"/>
          <w:szCs w:val="20"/>
        </w:rPr>
        <w:fldChar w:fldCharType="begin"/>
      </w:r>
      <w:r w:rsidRPr="00512F03">
        <w:rPr>
          <w:rFonts w:asciiTheme="majorHAnsi" w:hAnsiTheme="majorHAnsi"/>
          <w:i w:val="0"/>
          <w:iCs w:val="0"/>
          <w:color w:val="auto"/>
          <w:sz w:val="20"/>
          <w:szCs w:val="20"/>
        </w:rPr>
        <w:instrText xml:space="preserve"> SEQ Figure \* ARABIC </w:instrText>
      </w:r>
      <w:r w:rsidRPr="00512F03">
        <w:rPr>
          <w:rFonts w:asciiTheme="majorHAnsi" w:hAnsiTheme="majorHAnsi"/>
          <w:i w:val="0"/>
          <w:iCs w:val="0"/>
          <w:color w:val="auto"/>
          <w:sz w:val="20"/>
          <w:szCs w:val="20"/>
        </w:rPr>
        <w:fldChar w:fldCharType="separate"/>
      </w:r>
      <w:r w:rsidR="000D7E36">
        <w:rPr>
          <w:rFonts w:asciiTheme="majorHAnsi" w:hAnsiTheme="majorHAnsi"/>
          <w:i w:val="0"/>
          <w:iCs w:val="0"/>
          <w:noProof/>
          <w:color w:val="auto"/>
          <w:sz w:val="20"/>
          <w:szCs w:val="20"/>
        </w:rPr>
        <w:t>9</w:t>
      </w:r>
      <w:r w:rsidRPr="00512F03">
        <w:rPr>
          <w:rFonts w:asciiTheme="majorHAnsi" w:hAnsiTheme="majorHAnsi"/>
          <w:i w:val="0"/>
          <w:iCs w:val="0"/>
          <w:color w:val="auto"/>
          <w:sz w:val="20"/>
          <w:szCs w:val="20"/>
        </w:rPr>
        <w:fldChar w:fldCharType="end"/>
      </w:r>
      <w:bookmarkEnd w:id="11"/>
      <w:r w:rsidRPr="00512F03">
        <w:rPr>
          <w:rFonts w:asciiTheme="majorHAnsi" w:hAnsiTheme="majorHAnsi"/>
          <w:i w:val="0"/>
          <w:iCs w:val="0"/>
          <w:color w:val="auto"/>
          <w:sz w:val="20"/>
          <w:szCs w:val="20"/>
        </w:rPr>
        <w:t xml:space="preserve"> </w:t>
      </w:r>
      <w:r w:rsidR="006C5907" w:rsidRPr="006C5907">
        <w:rPr>
          <w:rFonts w:asciiTheme="majorHAnsi" w:hAnsiTheme="majorHAnsi"/>
          <w:i w:val="0"/>
          <w:iCs w:val="0"/>
          <w:color w:val="auto"/>
          <w:sz w:val="20"/>
          <w:szCs w:val="20"/>
        </w:rPr>
        <w:t>Comparison of the average accuracy of each Fold between the KNN and SVM algorithms</w:t>
      </w:r>
    </w:p>
    <w:p w14:paraId="360EC32C" w14:textId="77777777" w:rsidR="00E14ED9" w:rsidRPr="00E14ED9" w:rsidRDefault="00E14ED9" w:rsidP="00E14ED9"/>
    <w:p w14:paraId="35480A5F" w14:textId="4D8AC17F" w:rsidR="00257386" w:rsidRDefault="00A739FB" w:rsidP="000E1FF1">
      <w:pPr>
        <w:ind w:firstLine="720"/>
        <w:jc w:val="both"/>
        <w:rPr>
          <w:rFonts w:asciiTheme="majorHAnsi" w:hAnsiTheme="majorHAnsi"/>
          <w:sz w:val="20"/>
          <w:szCs w:val="20"/>
        </w:rPr>
      </w:pPr>
      <w:r w:rsidRPr="00665233">
        <w:rPr>
          <w:rFonts w:asciiTheme="majorHAnsi" w:hAnsiTheme="majorHAnsi"/>
          <w:sz w:val="20"/>
          <w:szCs w:val="20"/>
        </w:rPr>
        <w:t>In</w:t>
      </w:r>
      <w:r w:rsidR="000159E4" w:rsidRPr="00665233">
        <w:rPr>
          <w:rFonts w:asciiTheme="majorHAnsi" w:hAnsiTheme="majorHAnsi"/>
          <w:sz w:val="20"/>
          <w:szCs w:val="20"/>
        </w:rPr>
        <w:t xml:space="preserve"> </w:t>
      </w:r>
      <w:r w:rsidR="00EC60B5" w:rsidRPr="00665233">
        <w:rPr>
          <w:rFonts w:asciiTheme="majorHAnsi" w:hAnsiTheme="majorHAnsi"/>
          <w:sz w:val="20"/>
          <w:szCs w:val="20"/>
        </w:rPr>
        <w:fldChar w:fldCharType="begin"/>
      </w:r>
      <w:r w:rsidR="00EC60B5" w:rsidRPr="00665233">
        <w:rPr>
          <w:rFonts w:asciiTheme="majorHAnsi" w:hAnsiTheme="majorHAnsi"/>
          <w:sz w:val="20"/>
          <w:szCs w:val="20"/>
        </w:rPr>
        <w:instrText xml:space="preserve"> REF _Ref136597843 \h </w:instrText>
      </w:r>
      <w:r w:rsidR="00665233" w:rsidRPr="00665233">
        <w:rPr>
          <w:rFonts w:asciiTheme="majorHAnsi" w:hAnsiTheme="majorHAnsi"/>
          <w:sz w:val="20"/>
          <w:szCs w:val="20"/>
        </w:rPr>
        <w:instrText xml:space="preserve"> \* MERGEFORMAT </w:instrText>
      </w:r>
      <w:r w:rsidR="00EC60B5" w:rsidRPr="00665233">
        <w:rPr>
          <w:rFonts w:asciiTheme="majorHAnsi" w:hAnsiTheme="majorHAnsi"/>
          <w:sz w:val="20"/>
          <w:szCs w:val="20"/>
        </w:rPr>
      </w:r>
      <w:r w:rsidR="00EC60B5" w:rsidRPr="00665233">
        <w:rPr>
          <w:rFonts w:asciiTheme="majorHAnsi" w:hAnsiTheme="majorHAnsi"/>
          <w:sz w:val="20"/>
          <w:szCs w:val="20"/>
        </w:rPr>
        <w:fldChar w:fldCharType="separate"/>
      </w:r>
      <w:r w:rsidR="000D7E36" w:rsidRPr="00512F03">
        <w:rPr>
          <w:rFonts w:asciiTheme="majorHAnsi" w:hAnsiTheme="majorHAnsi"/>
          <w:sz w:val="20"/>
          <w:szCs w:val="20"/>
        </w:rPr>
        <w:t xml:space="preserve">Figure </w:t>
      </w:r>
      <w:r w:rsidR="000D7E36" w:rsidRPr="000D7E36">
        <w:rPr>
          <w:rFonts w:asciiTheme="majorHAnsi" w:hAnsiTheme="majorHAnsi"/>
          <w:sz w:val="20"/>
          <w:szCs w:val="20"/>
        </w:rPr>
        <w:t>9</w:t>
      </w:r>
      <w:r w:rsidR="00EC60B5" w:rsidRPr="00665233">
        <w:rPr>
          <w:rFonts w:asciiTheme="majorHAnsi" w:hAnsiTheme="majorHAnsi"/>
          <w:sz w:val="20"/>
          <w:szCs w:val="20"/>
        </w:rPr>
        <w:fldChar w:fldCharType="end"/>
      </w:r>
      <w:r w:rsidR="00957864" w:rsidRPr="00665233">
        <w:rPr>
          <w:rFonts w:asciiTheme="majorHAnsi" w:hAnsiTheme="majorHAnsi"/>
          <w:sz w:val="20"/>
          <w:szCs w:val="20"/>
        </w:rPr>
        <w:t>,</w:t>
      </w:r>
      <w:r w:rsidR="000159E4" w:rsidRPr="000159E4">
        <w:rPr>
          <w:rFonts w:asciiTheme="majorHAnsi" w:hAnsiTheme="majorHAnsi"/>
          <w:sz w:val="20"/>
          <w:szCs w:val="20"/>
        </w:rPr>
        <w:t xml:space="preserve"> </w:t>
      </w:r>
      <w:r w:rsidRPr="00A739FB">
        <w:rPr>
          <w:rFonts w:asciiTheme="majorHAnsi" w:hAnsiTheme="majorHAnsi"/>
          <w:sz w:val="20"/>
          <w:szCs w:val="20"/>
        </w:rPr>
        <w:t xml:space="preserve">it can be seen that there is a decrease in the average accuracy when the Haar Wavelet level is increased. The </w:t>
      </w:r>
      <w:r w:rsidR="00957864">
        <w:rPr>
          <w:rFonts w:asciiTheme="majorHAnsi" w:hAnsiTheme="majorHAnsi"/>
          <w:sz w:val="20"/>
          <w:szCs w:val="20"/>
        </w:rPr>
        <w:t>average level of accuracy decrease</w:t>
      </w:r>
      <w:r w:rsidRPr="00A739FB">
        <w:rPr>
          <w:rFonts w:asciiTheme="majorHAnsi" w:hAnsiTheme="majorHAnsi"/>
          <w:sz w:val="20"/>
          <w:szCs w:val="20"/>
        </w:rPr>
        <w:t xml:space="preserve">s in the two classification algorithms used, namely the KNN and SVM algorithms. The average accuracy obtained by the SVM algorithm is higher than the KNN algorithm. The two algorithms </w:t>
      </w:r>
      <w:r w:rsidR="00957864">
        <w:rPr>
          <w:rFonts w:asciiTheme="majorHAnsi" w:hAnsiTheme="majorHAnsi"/>
          <w:sz w:val="20"/>
          <w:szCs w:val="20"/>
        </w:rPr>
        <w:t>can classify facial images well with an average accuracy</w:t>
      </w:r>
      <w:r w:rsidRPr="00A739FB">
        <w:rPr>
          <w:rFonts w:asciiTheme="majorHAnsi" w:hAnsiTheme="majorHAnsi"/>
          <w:sz w:val="20"/>
          <w:szCs w:val="20"/>
        </w:rPr>
        <w:t xml:space="preserve"> above 90% at each wavelet decomposition level</w:t>
      </w:r>
      <w:r w:rsidR="00933100">
        <w:rPr>
          <w:rFonts w:asciiTheme="majorHAnsi" w:hAnsiTheme="majorHAnsi"/>
          <w:sz w:val="20"/>
          <w:szCs w:val="20"/>
        </w:rPr>
        <w:t xml:space="preserve">. </w:t>
      </w:r>
    </w:p>
    <w:p w14:paraId="509BD09B" w14:textId="2298E64E" w:rsidR="00777DA1" w:rsidRDefault="00A739FB" w:rsidP="000E1FF1">
      <w:pPr>
        <w:ind w:firstLine="720"/>
        <w:jc w:val="both"/>
        <w:rPr>
          <w:rFonts w:asciiTheme="majorHAnsi" w:hAnsiTheme="majorHAnsi"/>
          <w:sz w:val="20"/>
          <w:szCs w:val="20"/>
        </w:rPr>
      </w:pPr>
      <w:r w:rsidRPr="00A739FB">
        <w:rPr>
          <w:rFonts w:asciiTheme="majorHAnsi" w:hAnsiTheme="majorHAnsi"/>
          <w:sz w:val="20"/>
          <w:szCs w:val="20"/>
        </w:rPr>
        <w:t xml:space="preserve">The best average accuracy is obtained using feature extraction with a wavelet decomposition level of 2, with </w:t>
      </w:r>
      <w:r w:rsidR="00400742">
        <w:rPr>
          <w:rFonts w:asciiTheme="majorHAnsi" w:hAnsiTheme="majorHAnsi"/>
          <w:sz w:val="20"/>
          <w:szCs w:val="20"/>
        </w:rPr>
        <w:t>several</w:t>
      </w:r>
      <w:r w:rsidRPr="00A739FB">
        <w:rPr>
          <w:rFonts w:asciiTheme="majorHAnsi" w:hAnsiTheme="majorHAnsi"/>
          <w:sz w:val="20"/>
          <w:szCs w:val="20"/>
        </w:rPr>
        <w:t xml:space="preserve"> features for each face image of 2401 pixels. The average accuracy generated at the wavelet decomposition level is 96.6% using the KNN algorithm and 99% using the SVM algorithm. While the average accuracy with the lowest value is obtained when </w:t>
      </w:r>
      <w:r w:rsidRPr="00A739FB">
        <w:rPr>
          <w:rFonts w:asciiTheme="majorHAnsi" w:hAnsiTheme="majorHAnsi"/>
          <w:sz w:val="20"/>
          <w:szCs w:val="20"/>
        </w:rPr>
        <w:t>using the wavelet decomposition level of 6 with the number of features for each image of 16 pixels. The average accuracy generated at level 6 of the wavelet decomposition is 93% using the KNN algorithm and 96.8% using the SVM algorithm. The comparison of the model creation time and the classification process using the two KNN and SVM algorithms is presented in Table 4.</w:t>
      </w:r>
    </w:p>
    <w:p w14:paraId="7C341499" w14:textId="77777777" w:rsidR="00B65F20" w:rsidRPr="00E57B50" w:rsidRDefault="00B65F20" w:rsidP="000E1FF1">
      <w:pPr>
        <w:ind w:firstLine="720"/>
        <w:jc w:val="both"/>
        <w:rPr>
          <w:rFonts w:asciiTheme="majorHAnsi" w:hAnsiTheme="majorHAnsi"/>
          <w:sz w:val="20"/>
          <w:szCs w:val="20"/>
        </w:rPr>
      </w:pPr>
    </w:p>
    <w:p w14:paraId="4FA0C4C6" w14:textId="50A74403" w:rsidR="00777DA1" w:rsidRPr="00E57B50" w:rsidRDefault="00E57B50" w:rsidP="000E1FF1">
      <w:pPr>
        <w:ind w:left="709" w:hanging="709"/>
        <w:jc w:val="both"/>
        <w:rPr>
          <w:rFonts w:asciiTheme="majorHAnsi" w:hAnsiTheme="majorHAnsi"/>
          <w:sz w:val="20"/>
          <w:szCs w:val="20"/>
          <w:lang w:val="id-ID"/>
        </w:rPr>
      </w:pPr>
      <w:r w:rsidRPr="00E57B50">
        <w:rPr>
          <w:rFonts w:asciiTheme="majorHAnsi" w:hAnsiTheme="majorHAnsi"/>
          <w:sz w:val="20"/>
          <w:szCs w:val="20"/>
          <w:lang w:val="id-ID"/>
        </w:rPr>
        <w:t xml:space="preserve">Table </w:t>
      </w:r>
      <w:r w:rsidRPr="00E57B50">
        <w:rPr>
          <w:rFonts w:asciiTheme="majorHAnsi" w:hAnsiTheme="majorHAnsi"/>
          <w:sz w:val="20"/>
          <w:szCs w:val="20"/>
          <w:lang w:val="id-ID"/>
        </w:rPr>
        <w:fldChar w:fldCharType="begin"/>
      </w:r>
      <w:r w:rsidRPr="00E57B50">
        <w:rPr>
          <w:rFonts w:asciiTheme="majorHAnsi" w:hAnsiTheme="majorHAnsi"/>
          <w:sz w:val="20"/>
          <w:szCs w:val="20"/>
          <w:lang w:val="id-ID"/>
        </w:rPr>
        <w:instrText xml:space="preserve"> SEQ Table \* ARABIC </w:instrText>
      </w:r>
      <w:r w:rsidRPr="00E57B50">
        <w:rPr>
          <w:rFonts w:asciiTheme="majorHAnsi" w:hAnsiTheme="majorHAnsi"/>
          <w:sz w:val="20"/>
          <w:szCs w:val="20"/>
          <w:lang w:val="id-ID"/>
        </w:rPr>
        <w:fldChar w:fldCharType="separate"/>
      </w:r>
      <w:r w:rsidR="000D7E36">
        <w:rPr>
          <w:rFonts w:asciiTheme="majorHAnsi" w:hAnsiTheme="majorHAnsi"/>
          <w:noProof/>
          <w:sz w:val="20"/>
          <w:szCs w:val="20"/>
          <w:lang w:val="id-ID"/>
        </w:rPr>
        <w:t>4</w:t>
      </w:r>
      <w:r w:rsidRPr="00E57B50">
        <w:rPr>
          <w:rFonts w:asciiTheme="majorHAnsi" w:hAnsiTheme="majorHAnsi"/>
          <w:sz w:val="20"/>
          <w:szCs w:val="20"/>
          <w:lang w:val="id-ID"/>
        </w:rPr>
        <w:fldChar w:fldCharType="end"/>
      </w:r>
      <w:r w:rsidRPr="00E57B50">
        <w:rPr>
          <w:rFonts w:asciiTheme="majorHAnsi" w:hAnsiTheme="majorHAnsi"/>
          <w:sz w:val="20"/>
          <w:szCs w:val="20"/>
          <w:lang w:val="id-ID"/>
        </w:rPr>
        <w:t xml:space="preserve">. </w:t>
      </w:r>
      <w:r w:rsidR="00A739FB" w:rsidRPr="00A739FB">
        <w:rPr>
          <w:rFonts w:asciiTheme="majorHAnsi" w:hAnsiTheme="majorHAnsi"/>
          <w:sz w:val="20"/>
          <w:szCs w:val="20"/>
        </w:rPr>
        <w:t>Comparison of model building time and classification proce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49"/>
        <w:gridCol w:w="1708"/>
        <w:gridCol w:w="1708"/>
      </w:tblGrid>
      <w:tr w:rsidR="00E57B50" w:rsidRPr="00E57B50" w14:paraId="691AFE03" w14:textId="77777777" w:rsidTr="0070647A">
        <w:tc>
          <w:tcPr>
            <w:tcW w:w="1087" w:type="pct"/>
            <w:tcBorders>
              <w:top w:val="single" w:sz="4" w:space="0" w:color="auto"/>
              <w:bottom w:val="single" w:sz="4" w:space="0" w:color="auto"/>
            </w:tcBorders>
          </w:tcPr>
          <w:p w14:paraId="65A9C921"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Level</w:t>
            </w:r>
          </w:p>
        </w:tc>
        <w:tc>
          <w:tcPr>
            <w:tcW w:w="1956" w:type="pct"/>
            <w:tcBorders>
              <w:top w:val="single" w:sz="4" w:space="0" w:color="auto"/>
              <w:bottom w:val="single" w:sz="4" w:space="0" w:color="auto"/>
            </w:tcBorders>
          </w:tcPr>
          <w:p w14:paraId="3D95D1BA"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KNN</w:t>
            </w:r>
          </w:p>
        </w:tc>
        <w:tc>
          <w:tcPr>
            <w:tcW w:w="1956" w:type="pct"/>
            <w:tcBorders>
              <w:top w:val="single" w:sz="4" w:space="0" w:color="auto"/>
              <w:bottom w:val="single" w:sz="4" w:space="0" w:color="auto"/>
            </w:tcBorders>
          </w:tcPr>
          <w:p w14:paraId="379BA523"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SVM</w:t>
            </w:r>
          </w:p>
        </w:tc>
      </w:tr>
      <w:tr w:rsidR="00E57B50" w:rsidRPr="00E57B50" w14:paraId="1C3DAECE" w14:textId="77777777" w:rsidTr="0070647A">
        <w:tc>
          <w:tcPr>
            <w:tcW w:w="1087" w:type="pct"/>
            <w:tcBorders>
              <w:top w:val="single" w:sz="4" w:space="0" w:color="auto"/>
            </w:tcBorders>
          </w:tcPr>
          <w:p w14:paraId="4B8FB22C"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2</w:t>
            </w:r>
          </w:p>
        </w:tc>
        <w:tc>
          <w:tcPr>
            <w:tcW w:w="1956" w:type="pct"/>
            <w:tcBorders>
              <w:top w:val="single" w:sz="4" w:space="0" w:color="auto"/>
            </w:tcBorders>
          </w:tcPr>
          <w:p w14:paraId="62B33034"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1.30</w:t>
            </w:r>
          </w:p>
        </w:tc>
        <w:tc>
          <w:tcPr>
            <w:tcW w:w="1956" w:type="pct"/>
            <w:tcBorders>
              <w:top w:val="single" w:sz="4" w:space="0" w:color="auto"/>
            </w:tcBorders>
          </w:tcPr>
          <w:p w14:paraId="0F4D1C27"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1.71</w:t>
            </w:r>
          </w:p>
        </w:tc>
      </w:tr>
      <w:tr w:rsidR="00E57B50" w:rsidRPr="00E57B50" w14:paraId="34975A04" w14:textId="77777777" w:rsidTr="0070647A">
        <w:tc>
          <w:tcPr>
            <w:tcW w:w="1087" w:type="pct"/>
          </w:tcPr>
          <w:p w14:paraId="0567D5E1"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3</w:t>
            </w:r>
          </w:p>
        </w:tc>
        <w:tc>
          <w:tcPr>
            <w:tcW w:w="1956" w:type="pct"/>
          </w:tcPr>
          <w:p w14:paraId="7B84BF53"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1.32</w:t>
            </w:r>
          </w:p>
        </w:tc>
        <w:tc>
          <w:tcPr>
            <w:tcW w:w="1956" w:type="pct"/>
          </w:tcPr>
          <w:p w14:paraId="2EACC1E6"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1.33</w:t>
            </w:r>
          </w:p>
        </w:tc>
      </w:tr>
      <w:tr w:rsidR="00E57B50" w:rsidRPr="00E57B50" w14:paraId="699B3DC9" w14:textId="77777777" w:rsidTr="0070647A">
        <w:tc>
          <w:tcPr>
            <w:tcW w:w="1087" w:type="pct"/>
          </w:tcPr>
          <w:p w14:paraId="2D650D8B"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4</w:t>
            </w:r>
          </w:p>
        </w:tc>
        <w:tc>
          <w:tcPr>
            <w:tcW w:w="1956" w:type="pct"/>
          </w:tcPr>
          <w:p w14:paraId="18C548EB"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1.26</w:t>
            </w:r>
          </w:p>
        </w:tc>
        <w:tc>
          <w:tcPr>
            <w:tcW w:w="1956" w:type="pct"/>
          </w:tcPr>
          <w:p w14:paraId="638B146B"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1.28</w:t>
            </w:r>
          </w:p>
        </w:tc>
      </w:tr>
      <w:tr w:rsidR="00E57B50" w:rsidRPr="00E57B50" w14:paraId="7FD540EE" w14:textId="77777777" w:rsidTr="0070647A">
        <w:tc>
          <w:tcPr>
            <w:tcW w:w="1087" w:type="pct"/>
          </w:tcPr>
          <w:p w14:paraId="039E3DF6"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5</w:t>
            </w:r>
          </w:p>
        </w:tc>
        <w:tc>
          <w:tcPr>
            <w:tcW w:w="1956" w:type="pct"/>
          </w:tcPr>
          <w:p w14:paraId="68BBB618"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1.30</w:t>
            </w:r>
          </w:p>
        </w:tc>
        <w:tc>
          <w:tcPr>
            <w:tcW w:w="1956" w:type="pct"/>
          </w:tcPr>
          <w:p w14:paraId="0445AB9C"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1.31</w:t>
            </w:r>
          </w:p>
        </w:tc>
      </w:tr>
      <w:tr w:rsidR="00E57B50" w:rsidRPr="00E57B50" w14:paraId="6CDEFA65" w14:textId="77777777" w:rsidTr="0070647A">
        <w:tc>
          <w:tcPr>
            <w:tcW w:w="1087" w:type="pct"/>
            <w:tcBorders>
              <w:bottom w:val="single" w:sz="4" w:space="0" w:color="auto"/>
            </w:tcBorders>
          </w:tcPr>
          <w:p w14:paraId="3328F2AF"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6</w:t>
            </w:r>
          </w:p>
        </w:tc>
        <w:tc>
          <w:tcPr>
            <w:tcW w:w="1956" w:type="pct"/>
            <w:tcBorders>
              <w:bottom w:val="single" w:sz="4" w:space="0" w:color="auto"/>
            </w:tcBorders>
          </w:tcPr>
          <w:p w14:paraId="44F2DFBE"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1.39</w:t>
            </w:r>
          </w:p>
        </w:tc>
        <w:tc>
          <w:tcPr>
            <w:tcW w:w="1956" w:type="pct"/>
            <w:tcBorders>
              <w:bottom w:val="single" w:sz="4" w:space="0" w:color="auto"/>
            </w:tcBorders>
          </w:tcPr>
          <w:p w14:paraId="347E5065" w14:textId="77777777" w:rsidR="00777DA1" w:rsidRPr="00E57B50" w:rsidRDefault="00777DA1" w:rsidP="000E1FF1">
            <w:pPr>
              <w:jc w:val="center"/>
              <w:rPr>
                <w:rFonts w:asciiTheme="majorHAnsi" w:hAnsiTheme="majorHAnsi"/>
                <w:sz w:val="20"/>
                <w:szCs w:val="20"/>
              </w:rPr>
            </w:pPr>
            <w:r w:rsidRPr="00E57B50">
              <w:rPr>
                <w:rFonts w:asciiTheme="majorHAnsi" w:hAnsiTheme="majorHAnsi"/>
                <w:sz w:val="20"/>
                <w:szCs w:val="20"/>
              </w:rPr>
              <w:t>1.37</w:t>
            </w:r>
          </w:p>
        </w:tc>
      </w:tr>
    </w:tbl>
    <w:p w14:paraId="4138EE60" w14:textId="77777777" w:rsidR="00777DA1" w:rsidRPr="00D2793B" w:rsidRDefault="00777DA1" w:rsidP="000E1FF1">
      <w:pPr>
        <w:jc w:val="both"/>
        <w:rPr>
          <w:rFonts w:asciiTheme="majorHAnsi" w:hAnsiTheme="majorHAnsi"/>
          <w:color w:val="FF0000"/>
          <w:sz w:val="20"/>
          <w:szCs w:val="20"/>
        </w:rPr>
      </w:pPr>
    </w:p>
    <w:p w14:paraId="56200B0F" w14:textId="5AC0C3F2" w:rsidR="00777DA1" w:rsidRPr="000159E4" w:rsidRDefault="00777DA1" w:rsidP="000E1FF1">
      <w:pPr>
        <w:jc w:val="both"/>
        <w:rPr>
          <w:rFonts w:asciiTheme="majorHAnsi" w:hAnsiTheme="majorHAnsi"/>
          <w:sz w:val="20"/>
          <w:szCs w:val="20"/>
          <w:lang w:val="en-ID"/>
        </w:rPr>
      </w:pPr>
      <w:r w:rsidRPr="00D2793B">
        <w:rPr>
          <w:rFonts w:asciiTheme="majorHAnsi" w:hAnsiTheme="majorHAnsi"/>
          <w:b/>
          <w:color w:val="FF0000"/>
          <w:sz w:val="20"/>
          <w:szCs w:val="20"/>
          <w:lang w:val="id-ID"/>
        </w:rPr>
        <w:tab/>
      </w:r>
      <w:r w:rsidR="00957864">
        <w:rPr>
          <w:rFonts w:asciiTheme="majorHAnsi" w:hAnsiTheme="majorHAnsi"/>
          <w:sz w:val="20"/>
          <w:szCs w:val="20"/>
        </w:rPr>
        <w:t>Table 4 shows</w:t>
      </w:r>
      <w:r w:rsidR="009556AF" w:rsidRPr="009556AF">
        <w:rPr>
          <w:rFonts w:asciiTheme="majorHAnsi" w:hAnsiTheme="majorHAnsi"/>
          <w:sz w:val="20"/>
          <w:szCs w:val="20"/>
        </w:rPr>
        <w:t xml:space="preserve"> the time needed to create a classification model using 310 facial images based on several haar wavelet levels. Then proceed with the classification process using the KNN and SVM algorithms. The results of this comparison stated that there was a difference of 0.41 seconds when using haar wavelet level 2, while for haar wavelets 3 to 6</w:t>
      </w:r>
      <w:r w:rsidR="00957864">
        <w:rPr>
          <w:rFonts w:asciiTheme="majorHAnsi" w:hAnsiTheme="majorHAnsi"/>
          <w:sz w:val="20"/>
          <w:szCs w:val="20"/>
        </w:rPr>
        <w:t>,</w:t>
      </w:r>
      <w:r w:rsidR="009556AF" w:rsidRPr="009556AF">
        <w:rPr>
          <w:rFonts w:asciiTheme="majorHAnsi" w:hAnsiTheme="majorHAnsi"/>
          <w:sz w:val="20"/>
          <w:szCs w:val="20"/>
        </w:rPr>
        <w:t xml:space="preserve"> there was no significant difference</w:t>
      </w:r>
      <w:r w:rsidRPr="00E57B50">
        <w:rPr>
          <w:rFonts w:asciiTheme="majorHAnsi" w:hAnsiTheme="majorHAnsi"/>
          <w:sz w:val="20"/>
          <w:szCs w:val="20"/>
        </w:rPr>
        <w:t>.</w:t>
      </w:r>
    </w:p>
    <w:p w14:paraId="63544662" w14:textId="707C10E6" w:rsidR="00BC2054" w:rsidRDefault="00BC2054" w:rsidP="000E1FF1">
      <w:pPr>
        <w:jc w:val="both"/>
        <w:rPr>
          <w:rFonts w:asciiTheme="majorHAnsi" w:hAnsiTheme="majorHAnsi"/>
          <w:b/>
          <w:sz w:val="20"/>
          <w:szCs w:val="20"/>
          <w:lang w:val="id-ID"/>
        </w:rPr>
      </w:pPr>
    </w:p>
    <w:p w14:paraId="331D1B68" w14:textId="77777777" w:rsidR="00BC2054" w:rsidRPr="001673B1" w:rsidRDefault="00806EC7" w:rsidP="000E1FF1">
      <w:pPr>
        <w:jc w:val="center"/>
        <w:rPr>
          <w:rFonts w:asciiTheme="majorHAnsi" w:hAnsiTheme="majorHAnsi"/>
          <w:b/>
          <w:caps/>
          <w:sz w:val="20"/>
          <w:szCs w:val="20"/>
          <w:lang w:val="id-ID"/>
        </w:rPr>
      </w:pPr>
      <w:r w:rsidRPr="00806EC7">
        <w:rPr>
          <w:rFonts w:asciiTheme="majorHAnsi" w:hAnsiTheme="majorHAnsi"/>
          <w:b/>
          <w:caps/>
          <w:sz w:val="20"/>
          <w:szCs w:val="20"/>
          <w:lang w:val="id-ID"/>
        </w:rPr>
        <w:t>CONCLUSIONS AND SUGGESTIONS</w:t>
      </w:r>
    </w:p>
    <w:p w14:paraId="7EB13DA5" w14:textId="77777777" w:rsidR="00EA7D4E" w:rsidRPr="001673B1" w:rsidRDefault="00EA7D4E" w:rsidP="000E1FF1">
      <w:pPr>
        <w:jc w:val="both"/>
        <w:rPr>
          <w:rFonts w:asciiTheme="majorHAnsi" w:hAnsiTheme="majorHAnsi"/>
          <w:b/>
          <w:caps/>
          <w:sz w:val="20"/>
          <w:szCs w:val="20"/>
          <w:lang w:val="id-ID"/>
        </w:rPr>
      </w:pPr>
    </w:p>
    <w:p w14:paraId="7096CD1D" w14:textId="77777777" w:rsidR="00806EC7" w:rsidRPr="00806EC7" w:rsidRDefault="00806EC7" w:rsidP="000E1FF1">
      <w:pPr>
        <w:jc w:val="both"/>
        <w:rPr>
          <w:rFonts w:asciiTheme="majorHAnsi" w:hAnsiTheme="majorHAnsi"/>
          <w:b/>
          <w:sz w:val="20"/>
          <w:szCs w:val="20"/>
          <w:lang w:val="id-ID"/>
        </w:rPr>
      </w:pPr>
      <w:r w:rsidRPr="00806EC7">
        <w:rPr>
          <w:rFonts w:asciiTheme="majorHAnsi" w:hAnsiTheme="majorHAnsi"/>
          <w:b/>
          <w:sz w:val="20"/>
          <w:szCs w:val="20"/>
          <w:lang w:val="id-ID"/>
        </w:rPr>
        <w:t>Conclusion</w:t>
      </w:r>
    </w:p>
    <w:p w14:paraId="7BE27E85" w14:textId="3B3886FD" w:rsidR="0072117C" w:rsidRPr="00E57B50" w:rsidRDefault="00400742" w:rsidP="000E1FF1">
      <w:pPr>
        <w:ind w:firstLine="720"/>
        <w:jc w:val="both"/>
        <w:rPr>
          <w:rFonts w:asciiTheme="majorHAnsi" w:hAnsiTheme="majorHAnsi"/>
          <w:sz w:val="20"/>
          <w:szCs w:val="20"/>
        </w:rPr>
      </w:pPr>
      <w:r>
        <w:rPr>
          <w:rFonts w:asciiTheme="majorHAnsi" w:hAnsiTheme="majorHAnsi"/>
          <w:sz w:val="20"/>
          <w:szCs w:val="20"/>
        </w:rPr>
        <w:t>Using the Haar Wavelet method, this study uses a feature extraction method on facial image data to reduce the image's dimensions so that it becomes low dimensional</w:t>
      </w:r>
      <w:r w:rsidR="001C3F08" w:rsidRPr="001C3F08">
        <w:rPr>
          <w:rFonts w:asciiTheme="majorHAnsi" w:hAnsiTheme="majorHAnsi"/>
          <w:sz w:val="20"/>
          <w:szCs w:val="20"/>
        </w:rPr>
        <w:t xml:space="preserve">. The haar wavelet levels used for facial image recognition are 2, 3, 4, 5, and 6. The greater the level of decomposition, the lower the dimensionality of the image identifier so that computational costs and processing time for facial image recognition can be minimized. Each </w:t>
      </w:r>
      <w:r w:rsidR="00865771">
        <w:rPr>
          <w:rFonts w:asciiTheme="majorHAnsi" w:hAnsiTheme="majorHAnsi"/>
          <w:sz w:val="20"/>
          <w:szCs w:val="20"/>
        </w:rPr>
        <w:t>wavelet decomposition level</w:t>
      </w:r>
      <w:r w:rsidR="001C3F08" w:rsidRPr="001C3F08">
        <w:rPr>
          <w:rFonts w:asciiTheme="majorHAnsi" w:hAnsiTheme="majorHAnsi"/>
          <w:sz w:val="20"/>
          <w:szCs w:val="20"/>
        </w:rPr>
        <w:t xml:space="preserve"> in the facial image data is classified using the SVM and KNN algorithms. As for the classification, the data was divided into training and test data using KFold Cross Validation, with a K value of 5. Classification of facial images using the SVM algorithm resulted in a high accuracy value of 98.8%, while classification using the KNN algorithm resulted in an accuracy of 96.6%. From the results of this accuracy</w:t>
      </w:r>
      <w:r w:rsidR="00865771">
        <w:rPr>
          <w:rFonts w:asciiTheme="majorHAnsi" w:hAnsiTheme="majorHAnsi"/>
          <w:sz w:val="20"/>
          <w:szCs w:val="20"/>
        </w:rPr>
        <w:t>,</w:t>
      </w:r>
      <w:r w:rsidR="001C3F08" w:rsidRPr="001C3F08">
        <w:rPr>
          <w:rFonts w:asciiTheme="majorHAnsi" w:hAnsiTheme="majorHAnsi"/>
          <w:sz w:val="20"/>
          <w:szCs w:val="20"/>
        </w:rPr>
        <w:t xml:space="preserve"> it can be concluded that the SVM algorithm is superior in classifying low-dimensional facial image data from the Haar Wavelet feature extraction method compared to the KNN algorithm. The SVM algorithm </w:t>
      </w:r>
      <w:r>
        <w:rPr>
          <w:rFonts w:asciiTheme="majorHAnsi" w:hAnsiTheme="majorHAnsi"/>
          <w:sz w:val="20"/>
          <w:szCs w:val="20"/>
        </w:rPr>
        <w:t>can</w:t>
      </w:r>
      <w:r w:rsidR="001C3F08" w:rsidRPr="001C3F08">
        <w:rPr>
          <w:rFonts w:asciiTheme="majorHAnsi" w:hAnsiTheme="majorHAnsi"/>
          <w:sz w:val="20"/>
          <w:szCs w:val="20"/>
        </w:rPr>
        <w:t xml:space="preserve"> recognize facial images even though it uses image training data with various face poses and sizes, resulting in higher accuracy.</w:t>
      </w:r>
    </w:p>
    <w:p w14:paraId="2EBF7A04" w14:textId="77777777" w:rsidR="00806EC7" w:rsidRPr="00806EC7" w:rsidRDefault="00806EC7" w:rsidP="000E1FF1">
      <w:pPr>
        <w:ind w:firstLine="720"/>
        <w:jc w:val="both"/>
        <w:rPr>
          <w:rFonts w:asciiTheme="majorHAnsi" w:hAnsiTheme="majorHAnsi"/>
          <w:b/>
          <w:sz w:val="20"/>
          <w:szCs w:val="20"/>
          <w:lang w:val="id-ID"/>
        </w:rPr>
      </w:pPr>
    </w:p>
    <w:p w14:paraId="02B8C17A" w14:textId="77777777" w:rsidR="00806EC7" w:rsidRPr="00806EC7" w:rsidRDefault="00806EC7" w:rsidP="000E1FF1">
      <w:pPr>
        <w:jc w:val="both"/>
        <w:rPr>
          <w:rFonts w:asciiTheme="majorHAnsi" w:hAnsiTheme="majorHAnsi"/>
          <w:b/>
          <w:sz w:val="20"/>
          <w:szCs w:val="20"/>
          <w:lang w:val="id-ID"/>
        </w:rPr>
      </w:pPr>
      <w:r w:rsidRPr="00806EC7">
        <w:rPr>
          <w:rFonts w:asciiTheme="majorHAnsi" w:hAnsiTheme="majorHAnsi"/>
          <w:b/>
          <w:sz w:val="20"/>
          <w:szCs w:val="20"/>
          <w:lang w:val="id-ID"/>
        </w:rPr>
        <w:lastRenderedPageBreak/>
        <w:t>Suggestion</w:t>
      </w:r>
    </w:p>
    <w:p w14:paraId="04E30684" w14:textId="1374DB0B" w:rsidR="00BC2054" w:rsidRPr="00DD3AD1" w:rsidRDefault="00F27B50" w:rsidP="000E1FF1">
      <w:pPr>
        <w:ind w:firstLine="720"/>
        <w:jc w:val="both"/>
        <w:rPr>
          <w:rFonts w:asciiTheme="majorHAnsi" w:hAnsiTheme="majorHAnsi"/>
          <w:sz w:val="20"/>
          <w:szCs w:val="20"/>
        </w:rPr>
      </w:pPr>
      <w:r w:rsidRPr="00F27B50">
        <w:rPr>
          <w:rFonts w:asciiTheme="majorHAnsi" w:hAnsiTheme="majorHAnsi"/>
          <w:sz w:val="20"/>
          <w:szCs w:val="20"/>
        </w:rPr>
        <w:t xml:space="preserve">Based on the results of the research that has been done, a suggestion for further research is to add feature extraction features such as facial morphology as additional identifiers that can be combined with the identifier of the haar wavelet results for face recognition using the KNN algorithm to classify facial image data that has pose and face size that vary in </w:t>
      </w:r>
      <w:r w:rsidR="00865771">
        <w:rPr>
          <w:rFonts w:asciiTheme="majorHAnsi" w:hAnsiTheme="majorHAnsi"/>
          <w:sz w:val="20"/>
          <w:szCs w:val="20"/>
        </w:rPr>
        <w:t xml:space="preserve">the </w:t>
      </w:r>
      <w:r w:rsidRPr="00F27B50">
        <w:rPr>
          <w:rFonts w:asciiTheme="majorHAnsi" w:hAnsiTheme="majorHAnsi"/>
          <w:sz w:val="20"/>
          <w:szCs w:val="20"/>
        </w:rPr>
        <w:t>image.</w:t>
      </w:r>
    </w:p>
    <w:p w14:paraId="3723A287" w14:textId="77777777" w:rsidR="001C3F08" w:rsidRPr="001673B1" w:rsidRDefault="001C3F08" w:rsidP="000E1FF1">
      <w:pPr>
        <w:jc w:val="both"/>
        <w:rPr>
          <w:rFonts w:asciiTheme="majorHAnsi" w:hAnsiTheme="majorHAnsi"/>
          <w:b/>
          <w:caps/>
          <w:sz w:val="20"/>
          <w:szCs w:val="20"/>
          <w:lang w:val="id-ID"/>
        </w:rPr>
      </w:pPr>
    </w:p>
    <w:p w14:paraId="3688CAB8" w14:textId="77777777" w:rsidR="00BC2054" w:rsidRPr="00CD61D1" w:rsidRDefault="00806EC7" w:rsidP="000E1FF1">
      <w:pPr>
        <w:jc w:val="center"/>
        <w:rPr>
          <w:rFonts w:asciiTheme="majorHAnsi" w:hAnsiTheme="majorHAnsi"/>
          <w:b/>
          <w:caps/>
          <w:sz w:val="20"/>
          <w:szCs w:val="20"/>
          <w:lang w:val="en-ID"/>
        </w:rPr>
      </w:pPr>
      <w:r>
        <w:rPr>
          <w:rFonts w:asciiTheme="majorHAnsi" w:hAnsiTheme="majorHAnsi"/>
          <w:b/>
          <w:caps/>
          <w:sz w:val="20"/>
          <w:szCs w:val="20"/>
          <w:lang w:val="id-ID"/>
        </w:rPr>
        <w:t>REFERENCE</w:t>
      </w:r>
      <w:r w:rsidR="00CD61D1">
        <w:rPr>
          <w:rFonts w:asciiTheme="majorHAnsi" w:hAnsiTheme="majorHAnsi"/>
          <w:b/>
          <w:caps/>
          <w:sz w:val="20"/>
          <w:szCs w:val="20"/>
          <w:lang w:val="en-ID"/>
        </w:rPr>
        <w:t>S</w:t>
      </w:r>
    </w:p>
    <w:p w14:paraId="38D5C26F" w14:textId="77777777" w:rsidR="00EA7D4E" w:rsidRPr="001673B1" w:rsidRDefault="00EA7D4E" w:rsidP="000E1FF1">
      <w:pPr>
        <w:ind w:left="684" w:hanging="684"/>
        <w:jc w:val="both"/>
        <w:rPr>
          <w:rFonts w:asciiTheme="majorHAnsi" w:hAnsiTheme="majorHAnsi"/>
          <w:sz w:val="20"/>
          <w:szCs w:val="20"/>
          <w:lang w:val="id-ID"/>
        </w:rPr>
      </w:pPr>
    </w:p>
    <w:p w14:paraId="655C33D8" w14:textId="2A9229C5" w:rsidR="00E14ED9" w:rsidRPr="00D90C55" w:rsidRDefault="00833E69" w:rsidP="00E14ED9">
      <w:pPr>
        <w:widowControl w:val="0"/>
        <w:autoSpaceDE w:val="0"/>
        <w:autoSpaceDN w:val="0"/>
        <w:adjustRightInd w:val="0"/>
        <w:ind w:left="480" w:hanging="480"/>
        <w:jc w:val="both"/>
        <w:rPr>
          <w:rFonts w:ascii="Cambria" w:hAnsi="Cambria"/>
          <w:noProof/>
          <w:sz w:val="20"/>
          <w:lang w:val="sv-FI"/>
        </w:rPr>
      </w:pPr>
      <w:r>
        <w:rPr>
          <w:rFonts w:asciiTheme="majorHAnsi" w:hAnsiTheme="majorHAnsi"/>
          <w:sz w:val="20"/>
          <w:szCs w:val="20"/>
          <w:lang w:val="en-ID"/>
        </w:rPr>
        <w:fldChar w:fldCharType="begin" w:fldLock="1"/>
      </w:r>
      <w:r>
        <w:rPr>
          <w:rFonts w:asciiTheme="majorHAnsi" w:hAnsiTheme="majorHAnsi"/>
          <w:sz w:val="20"/>
          <w:szCs w:val="20"/>
          <w:lang w:val="en-ID"/>
        </w:rPr>
        <w:instrText xml:space="preserve">ADDIN Mendeley Bibliography CSL_BIBLIOGRAPHY </w:instrText>
      </w:r>
      <w:r>
        <w:rPr>
          <w:rFonts w:asciiTheme="majorHAnsi" w:hAnsiTheme="majorHAnsi"/>
          <w:sz w:val="20"/>
          <w:szCs w:val="20"/>
          <w:lang w:val="en-ID"/>
        </w:rPr>
        <w:fldChar w:fldCharType="separate"/>
      </w:r>
      <w:r w:rsidR="00E14ED9" w:rsidRPr="00E14ED9">
        <w:rPr>
          <w:rFonts w:ascii="Cambria" w:hAnsi="Cambria"/>
          <w:noProof/>
          <w:sz w:val="20"/>
        </w:rPr>
        <w:t xml:space="preserve">Ahmad, I., Siddiqi, M. H., Fatima, I., Lee, S., &amp; Lee, Y.-K. (2011). Weed classification based on Haar wavelet transform via k-nearest neighbor (k-NN) for real-time automatic sprayer control system. </w:t>
      </w:r>
      <w:r w:rsidR="00E14ED9" w:rsidRPr="00D90C55">
        <w:rPr>
          <w:rFonts w:ascii="Cambria" w:hAnsi="Cambria"/>
          <w:i/>
          <w:iCs/>
          <w:noProof/>
          <w:sz w:val="20"/>
          <w:lang w:val="sv-FI"/>
        </w:rPr>
        <w:t>ICUIMC ’11</w:t>
      </w:r>
      <w:r w:rsidR="00E14ED9" w:rsidRPr="00D90C55">
        <w:rPr>
          <w:rFonts w:ascii="Cambria" w:hAnsi="Cambria"/>
          <w:noProof/>
          <w:sz w:val="20"/>
          <w:lang w:val="sv-FI"/>
        </w:rPr>
        <w:t>, 1–6.</w:t>
      </w:r>
    </w:p>
    <w:p w14:paraId="1D3DCBE6" w14:textId="77777777" w:rsidR="00E14ED9" w:rsidRPr="00D90C55" w:rsidRDefault="00E14ED9" w:rsidP="00E14ED9">
      <w:pPr>
        <w:widowControl w:val="0"/>
        <w:autoSpaceDE w:val="0"/>
        <w:autoSpaceDN w:val="0"/>
        <w:adjustRightInd w:val="0"/>
        <w:ind w:left="480" w:hanging="480"/>
        <w:jc w:val="both"/>
        <w:rPr>
          <w:rFonts w:ascii="Cambria" w:hAnsi="Cambria"/>
          <w:noProof/>
          <w:sz w:val="20"/>
          <w:lang w:val="sv-FI"/>
        </w:rPr>
      </w:pPr>
      <w:r w:rsidRPr="00D90C55">
        <w:rPr>
          <w:rFonts w:ascii="Cambria" w:hAnsi="Cambria"/>
          <w:noProof/>
          <w:sz w:val="20"/>
          <w:lang w:val="sv-FI"/>
        </w:rPr>
        <w:t xml:space="preserve">Al-Aidid, S., &amp; Pamungkas, D. (2018). Sistem Pengenalan Wajah dengan Algoritma Haar Cascade dan Local Binary Pattern Histogram. </w:t>
      </w:r>
      <w:r w:rsidRPr="00D90C55">
        <w:rPr>
          <w:rFonts w:ascii="Cambria" w:hAnsi="Cambria"/>
          <w:i/>
          <w:iCs/>
          <w:noProof/>
          <w:sz w:val="20"/>
          <w:lang w:val="sv-FI"/>
        </w:rPr>
        <w:t>Jurnal Rekayasa Elektrika</w:t>
      </w:r>
      <w:r w:rsidRPr="00D90C55">
        <w:rPr>
          <w:rFonts w:ascii="Cambria" w:hAnsi="Cambria"/>
          <w:noProof/>
          <w:sz w:val="20"/>
          <w:lang w:val="sv-FI"/>
        </w:rPr>
        <w:t xml:space="preserve">, </w:t>
      </w:r>
      <w:r w:rsidRPr="00D90C55">
        <w:rPr>
          <w:rFonts w:ascii="Cambria" w:hAnsi="Cambria"/>
          <w:i/>
          <w:iCs/>
          <w:noProof/>
          <w:sz w:val="20"/>
          <w:lang w:val="sv-FI"/>
        </w:rPr>
        <w:t>14</w:t>
      </w:r>
      <w:r w:rsidRPr="00D90C55">
        <w:rPr>
          <w:rFonts w:ascii="Cambria" w:hAnsi="Cambria"/>
          <w:noProof/>
          <w:sz w:val="20"/>
          <w:lang w:val="sv-FI"/>
        </w:rPr>
        <w:t>(1), 62–67.</w:t>
      </w:r>
    </w:p>
    <w:p w14:paraId="66C3F5A4" w14:textId="77777777" w:rsidR="00E14ED9" w:rsidRPr="00D90C55" w:rsidRDefault="00E14ED9" w:rsidP="00E14ED9">
      <w:pPr>
        <w:widowControl w:val="0"/>
        <w:autoSpaceDE w:val="0"/>
        <w:autoSpaceDN w:val="0"/>
        <w:adjustRightInd w:val="0"/>
        <w:ind w:left="480" w:hanging="480"/>
        <w:jc w:val="both"/>
        <w:rPr>
          <w:rFonts w:ascii="Cambria" w:hAnsi="Cambria"/>
          <w:noProof/>
          <w:sz w:val="20"/>
          <w:lang w:val="sv-FI"/>
        </w:rPr>
      </w:pPr>
      <w:r w:rsidRPr="00E14ED9">
        <w:rPr>
          <w:rFonts w:ascii="Cambria" w:hAnsi="Cambria"/>
          <w:noProof/>
          <w:sz w:val="20"/>
        </w:rPr>
        <w:t xml:space="preserve">Aminudin, A., &amp; Cahyono, E. B. (2019). Pengukuran Performa Apache Spark dengan Library H2O Menggunakan Benchmark Hibench Berbasis Cloud Computing. </w:t>
      </w:r>
      <w:r w:rsidRPr="00D90C55">
        <w:rPr>
          <w:rFonts w:ascii="Cambria" w:hAnsi="Cambria"/>
          <w:i/>
          <w:iCs/>
          <w:noProof/>
          <w:sz w:val="20"/>
          <w:lang w:val="sv-FI"/>
        </w:rPr>
        <w:t>Jurnal Teknologi Informasi Dan Ilmu Komputer</w:t>
      </w:r>
      <w:r w:rsidRPr="00D90C55">
        <w:rPr>
          <w:rFonts w:ascii="Cambria" w:hAnsi="Cambria"/>
          <w:noProof/>
          <w:sz w:val="20"/>
          <w:lang w:val="sv-FI"/>
        </w:rPr>
        <w:t xml:space="preserve">, </w:t>
      </w:r>
      <w:r w:rsidRPr="00D90C55">
        <w:rPr>
          <w:rFonts w:ascii="Cambria" w:hAnsi="Cambria"/>
          <w:i/>
          <w:iCs/>
          <w:noProof/>
          <w:sz w:val="20"/>
          <w:lang w:val="sv-FI"/>
        </w:rPr>
        <w:t>6</w:t>
      </w:r>
      <w:r w:rsidRPr="00D90C55">
        <w:rPr>
          <w:rFonts w:ascii="Cambria" w:hAnsi="Cambria"/>
          <w:noProof/>
          <w:sz w:val="20"/>
          <w:lang w:val="sv-FI"/>
        </w:rPr>
        <w:t>(5), 519. https://doi.org/10.25126/jtiik.2019651520</w:t>
      </w:r>
    </w:p>
    <w:p w14:paraId="06B39289" w14:textId="77777777" w:rsidR="00E14ED9" w:rsidRPr="00D90C55" w:rsidRDefault="00E14ED9" w:rsidP="00E14ED9">
      <w:pPr>
        <w:widowControl w:val="0"/>
        <w:autoSpaceDE w:val="0"/>
        <w:autoSpaceDN w:val="0"/>
        <w:adjustRightInd w:val="0"/>
        <w:ind w:left="480" w:hanging="480"/>
        <w:jc w:val="both"/>
        <w:rPr>
          <w:rFonts w:ascii="Cambria" w:hAnsi="Cambria"/>
          <w:noProof/>
          <w:sz w:val="20"/>
          <w:lang w:val="sv-FI"/>
        </w:rPr>
      </w:pPr>
      <w:r w:rsidRPr="00D90C55">
        <w:rPr>
          <w:rFonts w:ascii="Cambria" w:hAnsi="Cambria"/>
          <w:noProof/>
          <w:sz w:val="20"/>
          <w:lang w:val="sv-FI"/>
        </w:rPr>
        <w:t xml:space="preserve">Bahri, S., &amp; Lubis, A. (2020). Metode Klasifikasi Decision Tree Untuk Memprediksi Juara English Premier League. </w:t>
      </w:r>
      <w:r w:rsidRPr="00D90C55">
        <w:rPr>
          <w:rFonts w:ascii="Cambria" w:hAnsi="Cambria"/>
          <w:i/>
          <w:iCs/>
          <w:noProof/>
          <w:sz w:val="20"/>
          <w:lang w:val="sv-FI"/>
        </w:rPr>
        <w:t>Jurnal Sintaksis</w:t>
      </w:r>
      <w:r w:rsidRPr="00D90C55">
        <w:rPr>
          <w:rFonts w:ascii="Cambria" w:hAnsi="Cambria"/>
          <w:noProof/>
          <w:sz w:val="20"/>
          <w:lang w:val="sv-FI"/>
        </w:rPr>
        <w:t xml:space="preserve">, </w:t>
      </w:r>
      <w:r w:rsidRPr="00D90C55">
        <w:rPr>
          <w:rFonts w:ascii="Cambria" w:hAnsi="Cambria"/>
          <w:i/>
          <w:iCs/>
          <w:noProof/>
          <w:sz w:val="20"/>
          <w:lang w:val="sv-FI"/>
        </w:rPr>
        <w:t>2</w:t>
      </w:r>
      <w:r w:rsidRPr="00D90C55">
        <w:rPr>
          <w:rFonts w:ascii="Cambria" w:hAnsi="Cambria"/>
          <w:noProof/>
          <w:sz w:val="20"/>
          <w:lang w:val="sv-FI"/>
        </w:rPr>
        <w:t>(1), 63–70.</w:t>
      </w:r>
    </w:p>
    <w:p w14:paraId="32095236" w14:textId="77777777" w:rsidR="00E14ED9" w:rsidRPr="00E14ED9" w:rsidRDefault="00E14ED9" w:rsidP="00E14ED9">
      <w:pPr>
        <w:widowControl w:val="0"/>
        <w:autoSpaceDE w:val="0"/>
        <w:autoSpaceDN w:val="0"/>
        <w:adjustRightInd w:val="0"/>
        <w:ind w:left="480" w:hanging="480"/>
        <w:jc w:val="both"/>
        <w:rPr>
          <w:rFonts w:ascii="Cambria" w:hAnsi="Cambria"/>
          <w:noProof/>
          <w:sz w:val="20"/>
        </w:rPr>
      </w:pPr>
      <w:r w:rsidRPr="00D90C55">
        <w:rPr>
          <w:rFonts w:ascii="Cambria" w:hAnsi="Cambria"/>
          <w:noProof/>
          <w:sz w:val="20"/>
          <w:lang w:val="sv-FI"/>
        </w:rPr>
        <w:t xml:space="preserve">Desylvia, S. N. (2014). </w:t>
      </w:r>
      <w:r w:rsidRPr="00D90C55">
        <w:rPr>
          <w:rFonts w:ascii="Cambria" w:hAnsi="Cambria"/>
          <w:i/>
          <w:iCs/>
          <w:noProof/>
          <w:sz w:val="20"/>
          <w:lang w:val="sv-FI"/>
        </w:rPr>
        <w:t>Perbandingan SOM dan LVQ pada Identifikasi Citra Wajah dengan Wavelet sebagai Ekstraksi Ciri</w:t>
      </w:r>
      <w:r w:rsidRPr="00D90C55">
        <w:rPr>
          <w:rFonts w:ascii="Cambria" w:hAnsi="Cambria"/>
          <w:noProof/>
          <w:sz w:val="20"/>
          <w:lang w:val="sv-FI"/>
        </w:rPr>
        <w:t xml:space="preserve">. </w:t>
      </w:r>
      <w:r w:rsidRPr="00E14ED9">
        <w:rPr>
          <w:rFonts w:ascii="Cambria" w:hAnsi="Cambria"/>
          <w:noProof/>
          <w:sz w:val="20"/>
        </w:rPr>
        <w:t>Institute Pertanian Bogor.</w:t>
      </w:r>
    </w:p>
    <w:p w14:paraId="2AA39D30" w14:textId="77777777" w:rsidR="00E14ED9" w:rsidRPr="00E14ED9" w:rsidRDefault="00E14ED9" w:rsidP="00E14ED9">
      <w:pPr>
        <w:widowControl w:val="0"/>
        <w:autoSpaceDE w:val="0"/>
        <w:autoSpaceDN w:val="0"/>
        <w:adjustRightInd w:val="0"/>
        <w:ind w:left="480" w:hanging="480"/>
        <w:jc w:val="both"/>
        <w:rPr>
          <w:rFonts w:ascii="Cambria" w:hAnsi="Cambria"/>
          <w:noProof/>
          <w:sz w:val="20"/>
        </w:rPr>
      </w:pPr>
      <w:r w:rsidRPr="00E14ED9">
        <w:rPr>
          <w:rFonts w:ascii="Cambria" w:hAnsi="Cambria"/>
          <w:noProof/>
          <w:sz w:val="20"/>
        </w:rPr>
        <w:t xml:space="preserve">Feta, N. R. (2022). Classification of Burned Peatland Using Probabilistic Neural Network Algorithm Based on High Temporal Data. </w:t>
      </w:r>
      <w:r w:rsidRPr="00E14ED9">
        <w:rPr>
          <w:rFonts w:ascii="Cambria" w:hAnsi="Cambria"/>
          <w:i/>
          <w:iCs/>
          <w:noProof/>
          <w:sz w:val="20"/>
        </w:rPr>
        <w:t>Jurnal Riset Informatika</w:t>
      </w:r>
      <w:r w:rsidRPr="00E14ED9">
        <w:rPr>
          <w:rFonts w:ascii="Cambria" w:hAnsi="Cambria"/>
          <w:noProof/>
          <w:sz w:val="20"/>
        </w:rPr>
        <w:t xml:space="preserve">, </w:t>
      </w:r>
      <w:r w:rsidRPr="00E14ED9">
        <w:rPr>
          <w:rFonts w:ascii="Cambria" w:hAnsi="Cambria"/>
          <w:i/>
          <w:iCs/>
          <w:noProof/>
          <w:sz w:val="20"/>
        </w:rPr>
        <w:t>4</w:t>
      </w:r>
      <w:r w:rsidRPr="00E14ED9">
        <w:rPr>
          <w:rFonts w:ascii="Cambria" w:hAnsi="Cambria"/>
          <w:noProof/>
          <w:sz w:val="20"/>
        </w:rPr>
        <w:t>(2), 141–148.</w:t>
      </w:r>
    </w:p>
    <w:p w14:paraId="61D1FD6C" w14:textId="77777777" w:rsidR="00E14ED9" w:rsidRPr="00D90C55" w:rsidRDefault="00E14ED9" w:rsidP="00E14ED9">
      <w:pPr>
        <w:widowControl w:val="0"/>
        <w:autoSpaceDE w:val="0"/>
        <w:autoSpaceDN w:val="0"/>
        <w:adjustRightInd w:val="0"/>
        <w:ind w:left="480" w:hanging="480"/>
        <w:jc w:val="both"/>
        <w:rPr>
          <w:rFonts w:ascii="Cambria" w:hAnsi="Cambria"/>
          <w:noProof/>
          <w:sz w:val="20"/>
          <w:lang w:val="sv-FI"/>
        </w:rPr>
      </w:pPr>
      <w:r w:rsidRPr="00E14ED9">
        <w:rPr>
          <w:rFonts w:ascii="Cambria" w:hAnsi="Cambria"/>
          <w:noProof/>
          <w:sz w:val="20"/>
        </w:rPr>
        <w:t xml:space="preserve">Feta, N. R., &amp; Ginanjar, A. R. (2019). Komparasi Fungsi Kernel Metode Support Vector Machine Untuk Pemodelan Klasifikasi Terhadap Comparison of the Kernel Function of Support Vector Machine Method for Modeling Classification of Soybean Plat Disease. </w:t>
      </w:r>
      <w:r w:rsidRPr="00D90C55">
        <w:rPr>
          <w:rFonts w:ascii="Cambria" w:hAnsi="Cambria"/>
          <w:i/>
          <w:iCs/>
          <w:noProof/>
          <w:sz w:val="20"/>
          <w:lang w:val="sv-FI"/>
        </w:rPr>
        <w:t>Jurnal Ilmiah Ilmu Komputer, Sains Dan Teknologi Terapan</w:t>
      </w:r>
      <w:r w:rsidRPr="00D90C55">
        <w:rPr>
          <w:rFonts w:ascii="Cambria" w:hAnsi="Cambria"/>
          <w:noProof/>
          <w:sz w:val="20"/>
          <w:lang w:val="sv-FI"/>
        </w:rPr>
        <w:t xml:space="preserve">, </w:t>
      </w:r>
      <w:r w:rsidRPr="00D90C55">
        <w:rPr>
          <w:rFonts w:ascii="Cambria" w:hAnsi="Cambria"/>
          <w:i/>
          <w:iCs/>
          <w:noProof/>
          <w:sz w:val="20"/>
          <w:lang w:val="sv-FI"/>
        </w:rPr>
        <w:t>1</w:t>
      </w:r>
      <w:r w:rsidRPr="00D90C55">
        <w:rPr>
          <w:rFonts w:ascii="Cambria" w:hAnsi="Cambria"/>
          <w:noProof/>
          <w:sz w:val="20"/>
          <w:lang w:val="sv-FI"/>
        </w:rPr>
        <w:t>(1), 33–39.</w:t>
      </w:r>
    </w:p>
    <w:p w14:paraId="4FF400E9" w14:textId="77777777" w:rsidR="00E14ED9" w:rsidRPr="00D90C55" w:rsidRDefault="00E14ED9" w:rsidP="00E14ED9">
      <w:pPr>
        <w:widowControl w:val="0"/>
        <w:autoSpaceDE w:val="0"/>
        <w:autoSpaceDN w:val="0"/>
        <w:adjustRightInd w:val="0"/>
        <w:ind w:left="480" w:hanging="480"/>
        <w:jc w:val="both"/>
        <w:rPr>
          <w:rFonts w:ascii="Cambria" w:hAnsi="Cambria"/>
          <w:noProof/>
          <w:sz w:val="20"/>
          <w:lang w:val="sv-FI"/>
        </w:rPr>
      </w:pPr>
      <w:r w:rsidRPr="00D90C55">
        <w:rPr>
          <w:rFonts w:ascii="Cambria" w:hAnsi="Cambria"/>
          <w:noProof/>
          <w:sz w:val="20"/>
          <w:lang w:val="sv-FI"/>
        </w:rPr>
        <w:t xml:space="preserve">Ginanjar, A. R., &amp; Feta, N. R. (2019). Identifikasi Citra Wajah Menggunakan Probabilistic Neural Network dengan Ekstraksi Ciri Berbasis Wavelet. </w:t>
      </w:r>
      <w:r w:rsidRPr="00D90C55">
        <w:rPr>
          <w:rFonts w:ascii="Cambria" w:hAnsi="Cambria"/>
          <w:i/>
          <w:iCs/>
          <w:noProof/>
          <w:sz w:val="20"/>
          <w:lang w:val="sv-FI"/>
        </w:rPr>
        <w:t>BRITech</w:t>
      </w:r>
      <w:r w:rsidRPr="00D90C55">
        <w:rPr>
          <w:rFonts w:ascii="Cambria" w:hAnsi="Cambria"/>
          <w:noProof/>
          <w:sz w:val="20"/>
          <w:lang w:val="sv-FI"/>
        </w:rPr>
        <w:t xml:space="preserve">, </w:t>
      </w:r>
      <w:r w:rsidRPr="00D90C55">
        <w:rPr>
          <w:rFonts w:ascii="Cambria" w:hAnsi="Cambria"/>
          <w:i/>
          <w:iCs/>
          <w:noProof/>
          <w:sz w:val="20"/>
          <w:lang w:val="sv-FI"/>
        </w:rPr>
        <w:t>1</w:t>
      </w:r>
      <w:r w:rsidRPr="00D90C55">
        <w:rPr>
          <w:rFonts w:ascii="Cambria" w:hAnsi="Cambria"/>
          <w:noProof/>
          <w:sz w:val="20"/>
          <w:lang w:val="sv-FI"/>
        </w:rPr>
        <w:t>(1), 24–32.</w:t>
      </w:r>
    </w:p>
    <w:p w14:paraId="5ED3BAF7" w14:textId="77777777" w:rsidR="00E14ED9" w:rsidRPr="00E14ED9" w:rsidRDefault="00E14ED9" w:rsidP="00E14ED9">
      <w:pPr>
        <w:widowControl w:val="0"/>
        <w:autoSpaceDE w:val="0"/>
        <w:autoSpaceDN w:val="0"/>
        <w:adjustRightInd w:val="0"/>
        <w:ind w:left="480" w:hanging="480"/>
        <w:jc w:val="both"/>
        <w:rPr>
          <w:rFonts w:ascii="Cambria" w:hAnsi="Cambria"/>
          <w:noProof/>
          <w:sz w:val="20"/>
        </w:rPr>
      </w:pPr>
      <w:r w:rsidRPr="00D90C55">
        <w:rPr>
          <w:rFonts w:ascii="Cambria" w:hAnsi="Cambria"/>
          <w:noProof/>
          <w:sz w:val="20"/>
          <w:lang w:val="sv-FI"/>
        </w:rPr>
        <w:t xml:space="preserve">Kosasih, R. (2020). Kombinasi Metode ISOMAP Dan KNN Pada Image Processing Untuk Pengenalan Wajah. </w:t>
      </w:r>
      <w:r w:rsidRPr="00E14ED9">
        <w:rPr>
          <w:rFonts w:ascii="Cambria" w:hAnsi="Cambria"/>
          <w:i/>
          <w:iCs/>
          <w:noProof/>
          <w:sz w:val="20"/>
        </w:rPr>
        <w:t>CESS (Journal of Computer Engineering, System and Science)</w:t>
      </w:r>
      <w:r w:rsidRPr="00E14ED9">
        <w:rPr>
          <w:rFonts w:ascii="Cambria" w:hAnsi="Cambria"/>
          <w:noProof/>
          <w:sz w:val="20"/>
        </w:rPr>
        <w:t xml:space="preserve">, </w:t>
      </w:r>
      <w:r w:rsidRPr="00E14ED9">
        <w:rPr>
          <w:rFonts w:ascii="Cambria" w:hAnsi="Cambria"/>
          <w:i/>
          <w:iCs/>
          <w:noProof/>
          <w:sz w:val="20"/>
        </w:rPr>
        <w:t>5</w:t>
      </w:r>
      <w:r w:rsidRPr="00E14ED9">
        <w:rPr>
          <w:rFonts w:ascii="Cambria" w:hAnsi="Cambria"/>
          <w:noProof/>
          <w:sz w:val="20"/>
        </w:rPr>
        <w:t>(2), 166.</w:t>
      </w:r>
    </w:p>
    <w:p w14:paraId="7BB88B24" w14:textId="77777777" w:rsidR="00E14ED9" w:rsidRPr="00E14ED9" w:rsidRDefault="00E14ED9" w:rsidP="00E14ED9">
      <w:pPr>
        <w:widowControl w:val="0"/>
        <w:autoSpaceDE w:val="0"/>
        <w:autoSpaceDN w:val="0"/>
        <w:adjustRightInd w:val="0"/>
        <w:ind w:left="480" w:hanging="480"/>
        <w:jc w:val="both"/>
        <w:rPr>
          <w:rFonts w:ascii="Cambria" w:hAnsi="Cambria"/>
          <w:noProof/>
          <w:sz w:val="20"/>
        </w:rPr>
      </w:pPr>
      <w:r w:rsidRPr="00E14ED9">
        <w:rPr>
          <w:rFonts w:ascii="Cambria" w:hAnsi="Cambria"/>
          <w:noProof/>
          <w:sz w:val="20"/>
        </w:rPr>
        <w:t xml:space="preserve">Nasution, M. R. A. N., &amp; Hayaty, M. (2019). </w:t>
      </w:r>
      <w:r w:rsidRPr="00D90C55">
        <w:rPr>
          <w:rFonts w:ascii="Cambria" w:hAnsi="Cambria"/>
          <w:noProof/>
          <w:sz w:val="20"/>
          <w:lang w:val="sv-FI"/>
        </w:rPr>
        <w:t xml:space="preserve">Perbandingan Akurasi dan Waktu Proses Algoritma K-NN dan SVM dalam Analisis Sentimen Twitter. </w:t>
      </w:r>
      <w:r w:rsidRPr="00E14ED9">
        <w:rPr>
          <w:rFonts w:ascii="Cambria" w:hAnsi="Cambria"/>
          <w:i/>
          <w:iCs/>
          <w:noProof/>
          <w:sz w:val="20"/>
        </w:rPr>
        <w:t>Jurnal Informatika</w:t>
      </w:r>
      <w:r w:rsidRPr="00E14ED9">
        <w:rPr>
          <w:rFonts w:ascii="Cambria" w:hAnsi="Cambria"/>
          <w:noProof/>
          <w:sz w:val="20"/>
        </w:rPr>
        <w:t xml:space="preserve">, </w:t>
      </w:r>
      <w:r w:rsidRPr="00E14ED9">
        <w:rPr>
          <w:rFonts w:ascii="Cambria" w:hAnsi="Cambria"/>
          <w:i/>
          <w:iCs/>
          <w:noProof/>
          <w:sz w:val="20"/>
        </w:rPr>
        <w:t>6</w:t>
      </w:r>
      <w:r w:rsidRPr="00E14ED9">
        <w:rPr>
          <w:rFonts w:ascii="Cambria" w:hAnsi="Cambria"/>
          <w:noProof/>
          <w:sz w:val="20"/>
        </w:rPr>
        <w:t>(2), 226–235.</w:t>
      </w:r>
    </w:p>
    <w:p w14:paraId="71BED61E" w14:textId="77777777" w:rsidR="00E14ED9" w:rsidRPr="00D90C55" w:rsidRDefault="00E14ED9" w:rsidP="00E14ED9">
      <w:pPr>
        <w:widowControl w:val="0"/>
        <w:autoSpaceDE w:val="0"/>
        <w:autoSpaceDN w:val="0"/>
        <w:adjustRightInd w:val="0"/>
        <w:ind w:left="480" w:hanging="480"/>
        <w:jc w:val="both"/>
        <w:rPr>
          <w:rFonts w:ascii="Cambria" w:hAnsi="Cambria"/>
          <w:noProof/>
          <w:sz w:val="20"/>
          <w:lang w:val="sv-FI"/>
        </w:rPr>
      </w:pPr>
      <w:r w:rsidRPr="00E14ED9">
        <w:rPr>
          <w:rFonts w:ascii="Cambria" w:hAnsi="Cambria"/>
          <w:noProof/>
          <w:sz w:val="20"/>
        </w:rPr>
        <w:t xml:space="preserve">Ramdani, M. H., Wijaya, I. G. P. S., &amp; Dwiyansaputra, R. (2022). Optimalisasi Pengenalan Wajah Berbasis Linear Discriminant Analysis Dan K-Nearest Neighbor menggunakan Particle Swarm Optimization. </w:t>
      </w:r>
      <w:r w:rsidRPr="00D90C55">
        <w:rPr>
          <w:rFonts w:ascii="Cambria" w:hAnsi="Cambria"/>
          <w:i/>
          <w:iCs/>
          <w:noProof/>
          <w:sz w:val="20"/>
          <w:lang w:val="sv-FI"/>
        </w:rPr>
        <w:t>Teknologi Informasi, Komputer Dan Aplikasinya (JTIKA)</w:t>
      </w:r>
      <w:r w:rsidRPr="00D90C55">
        <w:rPr>
          <w:rFonts w:ascii="Cambria" w:hAnsi="Cambria"/>
          <w:noProof/>
          <w:sz w:val="20"/>
          <w:lang w:val="sv-FI"/>
        </w:rPr>
        <w:t xml:space="preserve">, </w:t>
      </w:r>
      <w:r w:rsidRPr="00D90C55">
        <w:rPr>
          <w:rFonts w:ascii="Cambria" w:hAnsi="Cambria"/>
          <w:i/>
          <w:iCs/>
          <w:noProof/>
          <w:sz w:val="20"/>
          <w:lang w:val="sv-FI"/>
        </w:rPr>
        <w:t>4</w:t>
      </w:r>
      <w:r w:rsidRPr="00D90C55">
        <w:rPr>
          <w:rFonts w:ascii="Cambria" w:hAnsi="Cambria"/>
          <w:noProof/>
          <w:sz w:val="20"/>
          <w:lang w:val="sv-FI"/>
        </w:rPr>
        <w:t>(1), 40–51.</w:t>
      </w:r>
    </w:p>
    <w:p w14:paraId="4129286C" w14:textId="77777777" w:rsidR="00E14ED9" w:rsidRPr="00E14ED9" w:rsidRDefault="00E14ED9" w:rsidP="00E14ED9">
      <w:pPr>
        <w:widowControl w:val="0"/>
        <w:autoSpaceDE w:val="0"/>
        <w:autoSpaceDN w:val="0"/>
        <w:adjustRightInd w:val="0"/>
        <w:ind w:left="480" w:hanging="480"/>
        <w:jc w:val="both"/>
        <w:rPr>
          <w:rFonts w:ascii="Cambria" w:hAnsi="Cambria"/>
          <w:noProof/>
          <w:sz w:val="20"/>
        </w:rPr>
      </w:pPr>
      <w:r w:rsidRPr="00D90C55">
        <w:rPr>
          <w:rFonts w:ascii="Cambria" w:hAnsi="Cambria"/>
          <w:noProof/>
          <w:sz w:val="20"/>
          <w:lang w:val="sv-FI"/>
        </w:rPr>
        <w:t xml:space="preserve">Reisenhofer, R., Bosse, S., Kutyniok, G., &amp; Wiegand, T. (2018). </w:t>
      </w:r>
      <w:r w:rsidRPr="00E14ED9">
        <w:rPr>
          <w:rFonts w:ascii="Cambria" w:hAnsi="Cambria"/>
          <w:noProof/>
          <w:sz w:val="20"/>
        </w:rPr>
        <w:t xml:space="preserve">A Haar wavelet-based perceptual similarity index for image quality assessment. </w:t>
      </w:r>
      <w:r w:rsidRPr="00E14ED9">
        <w:rPr>
          <w:rFonts w:ascii="Cambria" w:hAnsi="Cambria"/>
          <w:i/>
          <w:iCs/>
          <w:noProof/>
          <w:sz w:val="20"/>
        </w:rPr>
        <w:t>Signal Processing: Image Communication</w:t>
      </w:r>
      <w:r w:rsidRPr="00E14ED9">
        <w:rPr>
          <w:rFonts w:ascii="Cambria" w:hAnsi="Cambria"/>
          <w:noProof/>
          <w:sz w:val="20"/>
        </w:rPr>
        <w:t xml:space="preserve">, </w:t>
      </w:r>
      <w:r w:rsidRPr="00E14ED9">
        <w:rPr>
          <w:rFonts w:ascii="Cambria" w:hAnsi="Cambria"/>
          <w:i/>
          <w:iCs/>
          <w:noProof/>
          <w:sz w:val="20"/>
        </w:rPr>
        <w:t>61</w:t>
      </w:r>
      <w:r w:rsidRPr="00E14ED9">
        <w:rPr>
          <w:rFonts w:ascii="Cambria" w:hAnsi="Cambria"/>
          <w:noProof/>
          <w:sz w:val="20"/>
        </w:rPr>
        <w:t>(February), 33–43.</w:t>
      </w:r>
    </w:p>
    <w:p w14:paraId="630083E2" w14:textId="77777777" w:rsidR="00E14ED9" w:rsidRPr="00D90C55" w:rsidRDefault="00E14ED9" w:rsidP="00E14ED9">
      <w:pPr>
        <w:widowControl w:val="0"/>
        <w:autoSpaceDE w:val="0"/>
        <w:autoSpaceDN w:val="0"/>
        <w:adjustRightInd w:val="0"/>
        <w:ind w:left="480" w:hanging="480"/>
        <w:jc w:val="both"/>
        <w:rPr>
          <w:rFonts w:ascii="Cambria" w:hAnsi="Cambria"/>
          <w:noProof/>
          <w:sz w:val="20"/>
          <w:lang w:val="sv-FI"/>
        </w:rPr>
      </w:pPr>
      <w:r w:rsidRPr="00E14ED9">
        <w:rPr>
          <w:rFonts w:ascii="Cambria" w:hAnsi="Cambria"/>
          <w:noProof/>
          <w:sz w:val="20"/>
        </w:rPr>
        <w:t xml:space="preserve">Religia, Y. (2019). Feature Extraction Untuk Klasifikasi Pengenalan Wajah Menggunakan Support Vector Machine Dan K-Nearest Neighbor. </w:t>
      </w:r>
      <w:r w:rsidRPr="00D90C55">
        <w:rPr>
          <w:rFonts w:ascii="Cambria" w:hAnsi="Cambria"/>
          <w:i/>
          <w:iCs/>
          <w:noProof/>
          <w:sz w:val="20"/>
          <w:lang w:val="sv-FI"/>
        </w:rPr>
        <w:t>Pelita Teknologi: Jurnal Ilmiah Informatika, Arsitektur Dan Lingkungan</w:t>
      </w:r>
      <w:r w:rsidRPr="00D90C55">
        <w:rPr>
          <w:rFonts w:ascii="Cambria" w:hAnsi="Cambria"/>
          <w:noProof/>
          <w:sz w:val="20"/>
          <w:lang w:val="sv-FI"/>
        </w:rPr>
        <w:t xml:space="preserve">, </w:t>
      </w:r>
      <w:r w:rsidRPr="00D90C55">
        <w:rPr>
          <w:rFonts w:ascii="Cambria" w:hAnsi="Cambria"/>
          <w:i/>
          <w:iCs/>
          <w:noProof/>
          <w:sz w:val="20"/>
          <w:lang w:val="sv-FI"/>
        </w:rPr>
        <w:t>14</w:t>
      </w:r>
      <w:r w:rsidRPr="00D90C55">
        <w:rPr>
          <w:rFonts w:ascii="Cambria" w:hAnsi="Cambria"/>
          <w:noProof/>
          <w:sz w:val="20"/>
          <w:lang w:val="sv-FI"/>
        </w:rPr>
        <w:t>(2), 85–92.</w:t>
      </w:r>
    </w:p>
    <w:p w14:paraId="25D06E56" w14:textId="77777777" w:rsidR="00E14ED9" w:rsidRPr="00E14ED9" w:rsidRDefault="00E14ED9" w:rsidP="00E14ED9">
      <w:pPr>
        <w:widowControl w:val="0"/>
        <w:autoSpaceDE w:val="0"/>
        <w:autoSpaceDN w:val="0"/>
        <w:adjustRightInd w:val="0"/>
        <w:ind w:left="480" w:hanging="480"/>
        <w:jc w:val="both"/>
        <w:rPr>
          <w:rFonts w:ascii="Cambria" w:hAnsi="Cambria"/>
          <w:noProof/>
          <w:sz w:val="20"/>
        </w:rPr>
      </w:pPr>
      <w:r w:rsidRPr="00D90C55">
        <w:rPr>
          <w:rFonts w:ascii="Cambria" w:hAnsi="Cambria"/>
          <w:noProof/>
          <w:sz w:val="20"/>
          <w:lang w:val="sv-FI"/>
        </w:rPr>
        <w:t xml:space="preserve">S.Raikwal, J., &amp; Saxena, K. (2012). </w:t>
      </w:r>
      <w:r w:rsidRPr="00E14ED9">
        <w:rPr>
          <w:rFonts w:ascii="Cambria" w:hAnsi="Cambria"/>
          <w:noProof/>
          <w:sz w:val="20"/>
        </w:rPr>
        <w:t xml:space="preserve">Performance Evaluation of SVM and K-Nearest Neighbor Algorithm over Medical Data set. </w:t>
      </w:r>
      <w:r w:rsidRPr="00E14ED9">
        <w:rPr>
          <w:rFonts w:ascii="Cambria" w:hAnsi="Cambria"/>
          <w:i/>
          <w:iCs/>
          <w:noProof/>
          <w:sz w:val="20"/>
        </w:rPr>
        <w:t>International Journal of Computer Applications</w:t>
      </w:r>
      <w:r w:rsidRPr="00E14ED9">
        <w:rPr>
          <w:rFonts w:ascii="Cambria" w:hAnsi="Cambria"/>
          <w:noProof/>
          <w:sz w:val="20"/>
        </w:rPr>
        <w:t xml:space="preserve">, </w:t>
      </w:r>
      <w:r w:rsidRPr="00E14ED9">
        <w:rPr>
          <w:rFonts w:ascii="Cambria" w:hAnsi="Cambria"/>
          <w:i/>
          <w:iCs/>
          <w:noProof/>
          <w:sz w:val="20"/>
        </w:rPr>
        <w:t>50</w:t>
      </w:r>
      <w:r w:rsidRPr="00E14ED9">
        <w:rPr>
          <w:rFonts w:ascii="Cambria" w:hAnsi="Cambria"/>
          <w:noProof/>
          <w:sz w:val="20"/>
        </w:rPr>
        <w:t>(14), 35–39. https://doi.org/10.5120/7842-1055</w:t>
      </w:r>
    </w:p>
    <w:p w14:paraId="4825AF09" w14:textId="77777777" w:rsidR="00E14ED9" w:rsidRPr="00D90C55" w:rsidRDefault="00E14ED9" w:rsidP="00E14ED9">
      <w:pPr>
        <w:widowControl w:val="0"/>
        <w:autoSpaceDE w:val="0"/>
        <w:autoSpaceDN w:val="0"/>
        <w:adjustRightInd w:val="0"/>
        <w:ind w:left="480" w:hanging="480"/>
        <w:jc w:val="both"/>
        <w:rPr>
          <w:rFonts w:ascii="Cambria" w:hAnsi="Cambria"/>
          <w:noProof/>
          <w:sz w:val="20"/>
          <w:lang w:val="sv-FI"/>
        </w:rPr>
      </w:pPr>
      <w:r w:rsidRPr="00E14ED9">
        <w:rPr>
          <w:rFonts w:ascii="Cambria" w:hAnsi="Cambria"/>
          <w:noProof/>
          <w:sz w:val="20"/>
        </w:rPr>
        <w:t xml:space="preserve">Situmorang, G. T., Widodo, A. W., &amp; Rahman, M. A. (2019). </w:t>
      </w:r>
      <w:r w:rsidRPr="00D90C55">
        <w:rPr>
          <w:rFonts w:ascii="Cambria" w:hAnsi="Cambria"/>
          <w:noProof/>
          <w:sz w:val="20"/>
          <w:lang w:val="sv-FI"/>
        </w:rPr>
        <w:t xml:space="preserve">Penerapan Metode Gray Level Co-occurrence Matrix ( GLCM ) untuk ekstraksi ciri pada telapak tangan. </w:t>
      </w:r>
      <w:r w:rsidRPr="00D90C55">
        <w:rPr>
          <w:rFonts w:ascii="Cambria" w:hAnsi="Cambria"/>
          <w:i/>
          <w:iCs/>
          <w:noProof/>
          <w:sz w:val="20"/>
          <w:lang w:val="sv-FI"/>
        </w:rPr>
        <w:t>Jurnal Pengembangan Teknologi Informasi Dan Ilmu Komputer</w:t>
      </w:r>
      <w:r w:rsidRPr="00D90C55">
        <w:rPr>
          <w:rFonts w:ascii="Cambria" w:hAnsi="Cambria"/>
          <w:noProof/>
          <w:sz w:val="20"/>
          <w:lang w:val="sv-FI"/>
        </w:rPr>
        <w:t xml:space="preserve">, </w:t>
      </w:r>
      <w:r w:rsidRPr="00D90C55">
        <w:rPr>
          <w:rFonts w:ascii="Cambria" w:hAnsi="Cambria"/>
          <w:i/>
          <w:iCs/>
          <w:noProof/>
          <w:sz w:val="20"/>
          <w:lang w:val="sv-FI"/>
        </w:rPr>
        <w:t>3</w:t>
      </w:r>
      <w:r w:rsidRPr="00D90C55">
        <w:rPr>
          <w:rFonts w:ascii="Cambria" w:hAnsi="Cambria"/>
          <w:noProof/>
          <w:sz w:val="20"/>
          <w:lang w:val="sv-FI"/>
        </w:rPr>
        <w:t>(5), 4710–4716.</w:t>
      </w:r>
    </w:p>
    <w:p w14:paraId="68B8C548" w14:textId="77777777" w:rsidR="00E14ED9" w:rsidRPr="00D90C55" w:rsidRDefault="00E14ED9" w:rsidP="00E14ED9">
      <w:pPr>
        <w:widowControl w:val="0"/>
        <w:autoSpaceDE w:val="0"/>
        <w:autoSpaceDN w:val="0"/>
        <w:adjustRightInd w:val="0"/>
        <w:ind w:left="480" w:hanging="480"/>
        <w:jc w:val="both"/>
        <w:rPr>
          <w:rFonts w:ascii="Cambria" w:hAnsi="Cambria"/>
          <w:noProof/>
          <w:sz w:val="20"/>
          <w:lang w:val="sv-FI"/>
        </w:rPr>
      </w:pPr>
      <w:r w:rsidRPr="00D90C55">
        <w:rPr>
          <w:rFonts w:ascii="Cambria" w:hAnsi="Cambria"/>
          <w:noProof/>
          <w:sz w:val="20"/>
          <w:lang w:val="sv-FI"/>
        </w:rPr>
        <w:t xml:space="preserve">Wijaya, Y. A., Bahtiar, A., Kaslani, &amp; R, N. (2021). Analisa Klasifikasi menggunakan Algoritma Decision Tree pada Data Log Firewall. </w:t>
      </w:r>
      <w:r w:rsidRPr="00D90C55">
        <w:rPr>
          <w:rFonts w:ascii="Cambria" w:hAnsi="Cambria"/>
          <w:i/>
          <w:iCs/>
          <w:noProof/>
          <w:sz w:val="20"/>
          <w:lang w:val="sv-FI"/>
        </w:rPr>
        <w:t>Jurnal Sistem Informasi Dan Manajemen</w:t>
      </w:r>
      <w:r w:rsidRPr="00D90C55">
        <w:rPr>
          <w:rFonts w:ascii="Cambria" w:hAnsi="Cambria"/>
          <w:noProof/>
          <w:sz w:val="20"/>
          <w:lang w:val="sv-FI"/>
        </w:rPr>
        <w:t xml:space="preserve">, </w:t>
      </w:r>
      <w:r w:rsidRPr="00D90C55">
        <w:rPr>
          <w:rFonts w:ascii="Cambria" w:hAnsi="Cambria"/>
          <w:i/>
          <w:iCs/>
          <w:noProof/>
          <w:sz w:val="20"/>
          <w:lang w:val="sv-FI"/>
        </w:rPr>
        <w:t>9</w:t>
      </w:r>
      <w:r w:rsidRPr="00D90C55">
        <w:rPr>
          <w:rFonts w:ascii="Cambria" w:hAnsi="Cambria"/>
          <w:noProof/>
          <w:sz w:val="20"/>
          <w:lang w:val="sv-FI"/>
        </w:rPr>
        <w:t>(3), 256–264. https://doi.org/10.47024/JS.V9I3.303</w:t>
      </w:r>
    </w:p>
    <w:p w14:paraId="13755345" w14:textId="77777777" w:rsidR="00E14ED9" w:rsidRPr="00E14ED9" w:rsidRDefault="00E14ED9" w:rsidP="00E14ED9">
      <w:pPr>
        <w:widowControl w:val="0"/>
        <w:autoSpaceDE w:val="0"/>
        <w:autoSpaceDN w:val="0"/>
        <w:adjustRightInd w:val="0"/>
        <w:ind w:left="480" w:hanging="480"/>
        <w:jc w:val="both"/>
        <w:rPr>
          <w:rFonts w:ascii="Cambria" w:hAnsi="Cambria"/>
          <w:noProof/>
          <w:sz w:val="20"/>
        </w:rPr>
      </w:pPr>
      <w:r w:rsidRPr="00E14ED9">
        <w:rPr>
          <w:rFonts w:ascii="Cambria" w:hAnsi="Cambria"/>
          <w:noProof/>
          <w:sz w:val="20"/>
        </w:rPr>
        <w:t xml:space="preserve">Wilhelm, B., &amp; Mark, J. B. (2016). Digital Image Processing An Algorithmic Introduction Using Java Second Edition. In </w:t>
      </w:r>
      <w:r w:rsidRPr="00E14ED9">
        <w:rPr>
          <w:rFonts w:ascii="Cambria" w:hAnsi="Cambria"/>
          <w:i/>
          <w:iCs/>
          <w:noProof/>
          <w:sz w:val="20"/>
        </w:rPr>
        <w:t>European Journal of Engineering Education</w:t>
      </w:r>
      <w:r w:rsidRPr="00E14ED9">
        <w:rPr>
          <w:rFonts w:ascii="Cambria" w:hAnsi="Cambria"/>
          <w:noProof/>
          <w:sz w:val="20"/>
        </w:rPr>
        <w:t xml:space="preserve"> (Second, Vol. 19, Issue 3). Springer.</w:t>
      </w:r>
    </w:p>
    <w:p w14:paraId="17083810" w14:textId="77777777" w:rsidR="00E14ED9" w:rsidRPr="00D90C55" w:rsidRDefault="00E14ED9" w:rsidP="00E14ED9">
      <w:pPr>
        <w:widowControl w:val="0"/>
        <w:autoSpaceDE w:val="0"/>
        <w:autoSpaceDN w:val="0"/>
        <w:adjustRightInd w:val="0"/>
        <w:ind w:left="480" w:hanging="480"/>
        <w:jc w:val="both"/>
        <w:rPr>
          <w:rFonts w:ascii="Cambria" w:hAnsi="Cambria"/>
          <w:noProof/>
          <w:sz w:val="20"/>
          <w:lang w:val="sv-FI"/>
        </w:rPr>
      </w:pPr>
      <w:r w:rsidRPr="00E14ED9">
        <w:rPr>
          <w:rFonts w:ascii="Cambria" w:hAnsi="Cambria"/>
          <w:noProof/>
          <w:sz w:val="20"/>
        </w:rPr>
        <w:t xml:space="preserve">Yohannes, Y., Sari, Y. P., &amp; Feristyani, I. (2019). Klasifikasi Wajah Hewan Mamalia Tampak Depan Menggunakan k-Nearest Neighbor Dengan Ekstraksi Fitur HOG. </w:t>
      </w:r>
      <w:r w:rsidRPr="00D90C55">
        <w:rPr>
          <w:rFonts w:ascii="Cambria" w:hAnsi="Cambria"/>
          <w:i/>
          <w:iCs/>
          <w:noProof/>
          <w:sz w:val="20"/>
          <w:lang w:val="sv-FI"/>
        </w:rPr>
        <w:t>Jurnal Teknik Informatika Dan Sistem Informasi</w:t>
      </w:r>
      <w:r w:rsidRPr="00D90C55">
        <w:rPr>
          <w:rFonts w:ascii="Cambria" w:hAnsi="Cambria"/>
          <w:noProof/>
          <w:sz w:val="20"/>
          <w:lang w:val="sv-FI"/>
        </w:rPr>
        <w:t xml:space="preserve">, </w:t>
      </w:r>
      <w:r w:rsidRPr="00D90C55">
        <w:rPr>
          <w:rFonts w:ascii="Cambria" w:hAnsi="Cambria"/>
          <w:i/>
          <w:iCs/>
          <w:noProof/>
          <w:sz w:val="20"/>
          <w:lang w:val="sv-FI"/>
        </w:rPr>
        <w:t>5</w:t>
      </w:r>
      <w:r w:rsidRPr="00D90C55">
        <w:rPr>
          <w:rFonts w:ascii="Cambria" w:hAnsi="Cambria"/>
          <w:noProof/>
          <w:sz w:val="20"/>
          <w:lang w:val="sv-FI"/>
        </w:rPr>
        <w:t>(1), 84–97.</w:t>
      </w:r>
    </w:p>
    <w:p w14:paraId="315B87EB" w14:textId="77777777" w:rsidR="00E14ED9" w:rsidRPr="00E14ED9" w:rsidRDefault="00E14ED9" w:rsidP="00E14ED9">
      <w:pPr>
        <w:widowControl w:val="0"/>
        <w:autoSpaceDE w:val="0"/>
        <w:autoSpaceDN w:val="0"/>
        <w:adjustRightInd w:val="0"/>
        <w:ind w:left="480" w:hanging="480"/>
        <w:jc w:val="both"/>
        <w:rPr>
          <w:rFonts w:ascii="Cambria" w:hAnsi="Cambria"/>
          <w:noProof/>
          <w:sz w:val="20"/>
        </w:rPr>
      </w:pPr>
      <w:r w:rsidRPr="00D90C55">
        <w:rPr>
          <w:rFonts w:ascii="Cambria" w:hAnsi="Cambria"/>
          <w:noProof/>
          <w:sz w:val="20"/>
          <w:lang w:val="sv-FI"/>
        </w:rPr>
        <w:t xml:space="preserve">Yulianti, D., Triastomoro, I., &amp; Sa’idah, S. (2022). Identifikasi Pengenalan Wajah Untuk Sistem Presensi Menggunakan Metode Knn (K-Nearest Neighbor). </w:t>
      </w:r>
      <w:r w:rsidRPr="00E14ED9">
        <w:rPr>
          <w:rFonts w:ascii="Cambria" w:hAnsi="Cambria"/>
          <w:i/>
          <w:iCs/>
          <w:noProof/>
          <w:sz w:val="20"/>
        </w:rPr>
        <w:t>Jurnal Teknik Informasi Dan Komputer (Tekinkom)</w:t>
      </w:r>
      <w:r w:rsidRPr="00E14ED9">
        <w:rPr>
          <w:rFonts w:ascii="Cambria" w:hAnsi="Cambria"/>
          <w:noProof/>
          <w:sz w:val="20"/>
        </w:rPr>
        <w:t xml:space="preserve">, </w:t>
      </w:r>
      <w:r w:rsidRPr="00E14ED9">
        <w:rPr>
          <w:rFonts w:ascii="Cambria" w:hAnsi="Cambria"/>
          <w:i/>
          <w:iCs/>
          <w:noProof/>
          <w:sz w:val="20"/>
        </w:rPr>
        <w:t>5</w:t>
      </w:r>
      <w:r w:rsidRPr="00E14ED9">
        <w:rPr>
          <w:rFonts w:ascii="Cambria" w:hAnsi="Cambria"/>
          <w:noProof/>
          <w:sz w:val="20"/>
        </w:rPr>
        <w:t>(1), 1–10.</w:t>
      </w:r>
    </w:p>
    <w:p w14:paraId="2217B106" w14:textId="2B15B2AB" w:rsidR="00BC2054" w:rsidRDefault="00833E69" w:rsidP="00E14ED9">
      <w:pPr>
        <w:jc w:val="both"/>
        <w:rPr>
          <w:rFonts w:asciiTheme="majorHAnsi" w:hAnsiTheme="majorHAnsi"/>
          <w:sz w:val="20"/>
          <w:szCs w:val="20"/>
          <w:lang w:val="en-ID"/>
        </w:rPr>
      </w:pPr>
      <w:r>
        <w:rPr>
          <w:rFonts w:asciiTheme="majorHAnsi" w:hAnsiTheme="majorHAnsi"/>
          <w:sz w:val="20"/>
          <w:szCs w:val="20"/>
          <w:lang w:val="en-ID"/>
        </w:rPr>
        <w:fldChar w:fldCharType="end"/>
      </w:r>
    </w:p>
    <w:sectPr w:rsidR="00BC2054" w:rsidSect="00E14ED9">
      <w:type w:val="continuous"/>
      <w:pgSz w:w="11907" w:h="16840" w:code="9"/>
      <w:pgMar w:top="1701" w:right="1418" w:bottom="1134" w:left="1418" w:header="709" w:footer="709" w:gutter="0"/>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04847" w14:textId="77777777" w:rsidR="00737D58" w:rsidRDefault="00737D58" w:rsidP="00BB10EC">
      <w:r>
        <w:separator/>
      </w:r>
    </w:p>
  </w:endnote>
  <w:endnote w:type="continuationSeparator" w:id="0">
    <w:p w14:paraId="649721AD" w14:textId="77777777" w:rsidR="00737D58" w:rsidRDefault="00737D58" w:rsidP="00BB1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IDFont+F5">
    <w:altName w:val="Cambria"/>
    <w:panose1 w:val="00000000000000000000"/>
    <w:charset w:val="00"/>
    <w:family w:val="roman"/>
    <w:notTrueType/>
    <w:pitch w:val="default"/>
  </w:font>
  <w:font w:name="CIDFont+F6">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1C02E" w14:textId="77777777" w:rsidR="00620446" w:rsidRPr="00526FAA" w:rsidRDefault="00620446" w:rsidP="00620446">
    <w:pPr>
      <w:pStyle w:val="Default"/>
      <w:jc w:val="center"/>
      <w:rPr>
        <w:rFonts w:ascii="Calibri Light" w:hAnsi="Calibri Light"/>
        <w:b/>
        <w:sz w:val="17"/>
        <w:szCs w:val="17"/>
      </w:rPr>
    </w:pPr>
  </w:p>
  <w:p w14:paraId="48664D9F" w14:textId="3B601BB6" w:rsidR="00620446" w:rsidRPr="00526FAA" w:rsidRDefault="00620446" w:rsidP="00620446">
    <w:pPr>
      <w:pStyle w:val="Default"/>
      <w:jc w:val="center"/>
      <w:rPr>
        <w:rFonts w:ascii="Calibri Light" w:hAnsi="Calibri Light"/>
        <w:b/>
        <w:sz w:val="17"/>
        <w:szCs w:val="17"/>
      </w:rPr>
    </w:pPr>
    <w:r w:rsidRPr="00526FAA">
      <w:rPr>
        <w:rFonts w:ascii="Calibri Light" w:hAnsi="Calibri Light"/>
        <w:b/>
        <w:sz w:val="17"/>
        <w:szCs w:val="17"/>
      </w:rPr>
      <w:fldChar w:fldCharType="begin"/>
    </w:r>
    <w:r w:rsidRPr="00526FAA">
      <w:rPr>
        <w:rFonts w:ascii="Calibri Light" w:hAnsi="Calibri Light"/>
        <w:b/>
        <w:sz w:val="17"/>
        <w:szCs w:val="17"/>
      </w:rPr>
      <w:instrText xml:space="preserve"> PAGE   \* MERGEFORMAT </w:instrText>
    </w:r>
    <w:r w:rsidRPr="00526FAA">
      <w:rPr>
        <w:rFonts w:ascii="Calibri Light" w:hAnsi="Calibri Light"/>
        <w:b/>
        <w:sz w:val="17"/>
        <w:szCs w:val="17"/>
      </w:rPr>
      <w:fldChar w:fldCharType="separate"/>
    </w:r>
    <w:r w:rsidR="000D7E36">
      <w:rPr>
        <w:rFonts w:ascii="Calibri Light" w:hAnsi="Calibri Light"/>
        <w:b/>
        <w:noProof/>
        <w:sz w:val="17"/>
        <w:szCs w:val="17"/>
      </w:rPr>
      <w:t>324</w:t>
    </w:r>
    <w:r w:rsidRPr="00526FAA">
      <w:rPr>
        <w:rFonts w:ascii="Calibri Light" w:hAnsi="Calibri Light"/>
        <w:b/>
        <w:noProof/>
        <w:sz w:val="17"/>
        <w:szCs w:val="17"/>
      </w:rPr>
      <w:fldChar w:fldCharType="end"/>
    </w:r>
  </w:p>
  <w:p w14:paraId="17BCAD59" w14:textId="77777777" w:rsidR="001F582E" w:rsidRPr="00620446" w:rsidRDefault="00620446" w:rsidP="00620446">
    <w:pPr>
      <w:pStyle w:val="Default"/>
      <w:jc w:val="center"/>
      <w:rPr>
        <w:rFonts w:ascii="Calibri Light" w:hAnsi="Calibri Light"/>
        <w:sz w:val="14"/>
        <w:szCs w:val="20"/>
        <w:lang w:val="en-ID"/>
      </w:rPr>
    </w:pPr>
    <w:r w:rsidRPr="00526FAA">
      <w:rPr>
        <w:rFonts w:ascii="Calibri Light" w:hAnsi="Calibri Light"/>
        <w:sz w:val="10"/>
        <w:szCs w:val="17"/>
      </w:rPr>
      <w:br/>
    </w:r>
    <w:r w:rsidRPr="004B2332">
      <w:rPr>
        <w:noProof/>
      </w:rPr>
      <w:drawing>
        <wp:inline distT="0" distB="0" distL="0" distR="0" wp14:anchorId="5E56291E" wp14:editId="2A744515">
          <wp:extent cx="4295775" cy="3238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95775" cy="323850"/>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A47F2" w14:textId="77777777" w:rsidR="00620446" w:rsidRPr="00526FAA" w:rsidRDefault="00620446" w:rsidP="00620446">
    <w:pPr>
      <w:pStyle w:val="Default"/>
      <w:jc w:val="center"/>
      <w:rPr>
        <w:rFonts w:ascii="Calibri Light" w:hAnsi="Calibri Light"/>
        <w:b/>
        <w:sz w:val="17"/>
        <w:szCs w:val="17"/>
      </w:rPr>
    </w:pPr>
  </w:p>
  <w:p w14:paraId="60C6FEDB" w14:textId="3347F0EE" w:rsidR="00620446" w:rsidRPr="00526FAA" w:rsidRDefault="00620446" w:rsidP="00620446">
    <w:pPr>
      <w:pStyle w:val="Default"/>
      <w:jc w:val="center"/>
      <w:rPr>
        <w:rFonts w:ascii="Calibri Light" w:hAnsi="Calibri Light"/>
        <w:b/>
        <w:sz w:val="17"/>
        <w:szCs w:val="17"/>
      </w:rPr>
    </w:pPr>
    <w:r w:rsidRPr="00526FAA">
      <w:rPr>
        <w:rFonts w:ascii="Calibri Light" w:hAnsi="Calibri Light"/>
        <w:b/>
        <w:sz w:val="17"/>
        <w:szCs w:val="17"/>
      </w:rPr>
      <w:fldChar w:fldCharType="begin"/>
    </w:r>
    <w:r w:rsidRPr="00526FAA">
      <w:rPr>
        <w:rFonts w:ascii="Calibri Light" w:hAnsi="Calibri Light"/>
        <w:b/>
        <w:sz w:val="17"/>
        <w:szCs w:val="17"/>
      </w:rPr>
      <w:instrText xml:space="preserve"> PAGE   \* MERGEFORMAT </w:instrText>
    </w:r>
    <w:r w:rsidRPr="00526FAA">
      <w:rPr>
        <w:rFonts w:ascii="Calibri Light" w:hAnsi="Calibri Light"/>
        <w:b/>
        <w:sz w:val="17"/>
        <w:szCs w:val="17"/>
      </w:rPr>
      <w:fldChar w:fldCharType="separate"/>
    </w:r>
    <w:r w:rsidR="000D7E36">
      <w:rPr>
        <w:rFonts w:ascii="Calibri Light" w:hAnsi="Calibri Light"/>
        <w:b/>
        <w:noProof/>
        <w:sz w:val="17"/>
        <w:szCs w:val="17"/>
      </w:rPr>
      <w:t>325</w:t>
    </w:r>
    <w:r w:rsidRPr="00526FAA">
      <w:rPr>
        <w:rFonts w:ascii="Calibri Light" w:hAnsi="Calibri Light"/>
        <w:b/>
        <w:noProof/>
        <w:sz w:val="17"/>
        <w:szCs w:val="17"/>
      </w:rPr>
      <w:fldChar w:fldCharType="end"/>
    </w:r>
  </w:p>
  <w:p w14:paraId="4D2BFFA2" w14:textId="77777777" w:rsidR="00D51E4F" w:rsidRPr="00620446" w:rsidRDefault="00620446" w:rsidP="00620446">
    <w:pPr>
      <w:pStyle w:val="Default"/>
      <w:jc w:val="center"/>
      <w:rPr>
        <w:rFonts w:ascii="Calibri Light" w:hAnsi="Calibri Light"/>
        <w:sz w:val="14"/>
        <w:szCs w:val="20"/>
        <w:lang w:val="en-ID"/>
      </w:rPr>
    </w:pPr>
    <w:r w:rsidRPr="00526FAA">
      <w:rPr>
        <w:rFonts w:ascii="Calibri Light" w:hAnsi="Calibri Light"/>
        <w:sz w:val="10"/>
        <w:szCs w:val="17"/>
      </w:rPr>
      <w:br/>
    </w:r>
    <w:r w:rsidRPr="004B2332">
      <w:rPr>
        <w:noProof/>
      </w:rPr>
      <w:drawing>
        <wp:inline distT="0" distB="0" distL="0" distR="0" wp14:anchorId="498B00A8" wp14:editId="74A5188D">
          <wp:extent cx="4295775" cy="3238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95775" cy="32385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55B5FC" w14:textId="77777777" w:rsidR="00737D58" w:rsidRDefault="00737D58" w:rsidP="00BB10EC">
      <w:r>
        <w:separator/>
      </w:r>
    </w:p>
  </w:footnote>
  <w:footnote w:type="continuationSeparator" w:id="0">
    <w:p w14:paraId="0B95A127" w14:textId="77777777" w:rsidR="00737D58" w:rsidRDefault="00737D58" w:rsidP="00BB10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961" w:type="pct"/>
      <w:tblBorders>
        <w:bottom w:val="single" w:sz="4" w:space="0" w:color="auto"/>
      </w:tblBorders>
      <w:tblLook w:val="04A0" w:firstRow="1" w:lastRow="0" w:firstColumn="1" w:lastColumn="0" w:noHBand="0" w:noVBand="1"/>
    </w:tblPr>
    <w:tblGrid>
      <w:gridCol w:w="4783"/>
      <w:gridCol w:w="4217"/>
    </w:tblGrid>
    <w:tr w:rsidR="0075185F" w:rsidRPr="00063EBC" w14:paraId="4915E103" w14:textId="77777777" w:rsidTr="00E208BD">
      <w:tc>
        <w:tcPr>
          <w:tcW w:w="2657" w:type="pct"/>
          <w:tcBorders>
            <w:bottom w:val="single" w:sz="4" w:space="0" w:color="auto"/>
          </w:tcBorders>
          <w:shd w:val="clear" w:color="auto" w:fill="auto"/>
        </w:tcPr>
        <w:p w14:paraId="374F43C6" w14:textId="77777777" w:rsidR="0075185F" w:rsidRPr="00063EBC" w:rsidRDefault="0075185F" w:rsidP="0075185F">
          <w:pPr>
            <w:pStyle w:val="Header"/>
            <w:tabs>
              <w:tab w:val="clear" w:pos="4680"/>
            </w:tabs>
            <w:rPr>
              <w:rFonts w:asciiTheme="majorHAnsi" w:hAnsiTheme="majorHAnsi"/>
              <w:b/>
              <w:szCs w:val="28"/>
              <w:lang w:val="en-ID"/>
            </w:rPr>
          </w:pPr>
          <w:r w:rsidRPr="00063EBC">
            <w:rPr>
              <w:rFonts w:asciiTheme="majorHAnsi" w:hAnsiTheme="majorHAnsi"/>
              <w:b/>
              <w:szCs w:val="28"/>
              <w:lang w:val="id-ID"/>
            </w:rPr>
            <w:t>P-ISSN: 2656-1743</w:t>
          </w:r>
          <w:r w:rsidRPr="00063EBC">
            <w:rPr>
              <w:rFonts w:asciiTheme="majorHAnsi" w:hAnsiTheme="majorHAnsi"/>
              <w:b/>
              <w:szCs w:val="28"/>
              <w:lang w:val="en-ID"/>
            </w:rPr>
            <w:t xml:space="preserve"> | </w:t>
          </w:r>
          <w:r w:rsidRPr="00063EBC">
            <w:rPr>
              <w:rFonts w:asciiTheme="majorHAnsi" w:hAnsiTheme="majorHAnsi"/>
              <w:b/>
              <w:szCs w:val="28"/>
              <w:lang w:val="id-ID"/>
            </w:rPr>
            <w:t>E-ISSN: 2656-1735</w:t>
          </w:r>
        </w:p>
        <w:p w14:paraId="76E7C444" w14:textId="5FD56787" w:rsidR="0075185F" w:rsidRPr="00063EBC" w:rsidRDefault="0075185F" w:rsidP="0075185F">
          <w:pPr>
            <w:pStyle w:val="Header"/>
            <w:tabs>
              <w:tab w:val="clear" w:pos="4680"/>
            </w:tabs>
            <w:rPr>
              <w:rFonts w:asciiTheme="majorHAnsi" w:hAnsiTheme="majorHAnsi"/>
              <w:b/>
              <w:szCs w:val="28"/>
              <w:lang w:val="en-ID"/>
            </w:rPr>
          </w:pPr>
          <w:r w:rsidRPr="00063EBC">
            <w:rPr>
              <w:rFonts w:asciiTheme="majorHAnsi" w:hAnsiTheme="majorHAnsi"/>
              <w:sz w:val="22"/>
              <w:szCs w:val="28"/>
              <w:lang w:val="en-ID"/>
            </w:rPr>
            <w:t>DOI: https://doi.org/10.34288/jri.v</w:t>
          </w:r>
          <w:r>
            <w:rPr>
              <w:rFonts w:asciiTheme="majorHAnsi" w:hAnsiTheme="majorHAnsi"/>
              <w:sz w:val="22"/>
              <w:szCs w:val="28"/>
              <w:lang w:val="en-ID"/>
            </w:rPr>
            <w:t>5i3</w:t>
          </w:r>
          <w:r w:rsidRPr="00063EBC">
            <w:rPr>
              <w:rFonts w:asciiTheme="majorHAnsi" w:hAnsiTheme="majorHAnsi"/>
              <w:sz w:val="22"/>
              <w:szCs w:val="28"/>
              <w:lang w:val="en-ID"/>
            </w:rPr>
            <w:t>.</w:t>
          </w:r>
          <w:r w:rsidR="00D90C55">
            <w:rPr>
              <w:rFonts w:asciiTheme="majorHAnsi" w:hAnsiTheme="majorHAnsi"/>
              <w:sz w:val="22"/>
              <w:szCs w:val="28"/>
              <w:lang w:val="en-ID"/>
            </w:rPr>
            <w:t>224</w:t>
          </w:r>
        </w:p>
      </w:tc>
      <w:tc>
        <w:tcPr>
          <w:tcW w:w="2343" w:type="pct"/>
          <w:tcBorders>
            <w:bottom w:val="single" w:sz="4" w:space="0" w:color="auto"/>
          </w:tcBorders>
          <w:shd w:val="clear" w:color="auto" w:fill="auto"/>
        </w:tcPr>
        <w:p w14:paraId="34614D87" w14:textId="77777777" w:rsidR="0075185F" w:rsidRPr="00063EBC" w:rsidRDefault="0075185F" w:rsidP="0075185F">
          <w:pPr>
            <w:pStyle w:val="Header"/>
            <w:jc w:val="right"/>
            <w:rPr>
              <w:rFonts w:asciiTheme="majorHAnsi" w:hAnsiTheme="majorHAnsi"/>
              <w:b/>
              <w:noProof/>
              <w:szCs w:val="28"/>
              <w:lang w:val="id-ID"/>
            </w:rPr>
          </w:pPr>
          <w:r w:rsidRPr="00063EBC">
            <w:rPr>
              <w:rFonts w:asciiTheme="majorHAnsi" w:hAnsiTheme="majorHAnsi"/>
              <w:b/>
              <w:noProof/>
              <w:szCs w:val="28"/>
              <w:lang w:val="id-ID"/>
            </w:rPr>
            <w:t>JURNAL RISET INFORMATIKA</w:t>
          </w:r>
        </w:p>
        <w:p w14:paraId="13E81261" w14:textId="77777777" w:rsidR="0075185F" w:rsidRPr="00063EBC" w:rsidRDefault="0075185F" w:rsidP="0075185F">
          <w:pPr>
            <w:pStyle w:val="Header"/>
            <w:tabs>
              <w:tab w:val="clear" w:pos="4680"/>
            </w:tabs>
            <w:jc w:val="right"/>
            <w:rPr>
              <w:rFonts w:asciiTheme="majorHAnsi" w:hAnsiTheme="majorHAnsi"/>
              <w:szCs w:val="28"/>
              <w:lang w:val="en-ID"/>
            </w:rPr>
          </w:pPr>
          <w:r w:rsidRPr="00063EBC">
            <w:rPr>
              <w:rFonts w:asciiTheme="majorHAnsi" w:hAnsiTheme="majorHAnsi"/>
              <w:szCs w:val="28"/>
              <w:lang w:val="id-ID"/>
            </w:rPr>
            <w:t xml:space="preserve">Vol. </w:t>
          </w:r>
          <w:r>
            <w:rPr>
              <w:rFonts w:asciiTheme="majorHAnsi" w:hAnsiTheme="majorHAnsi"/>
              <w:szCs w:val="28"/>
              <w:lang w:val="en-ID"/>
            </w:rPr>
            <w:t>5</w:t>
          </w:r>
          <w:r w:rsidRPr="00063EBC">
            <w:rPr>
              <w:rFonts w:asciiTheme="majorHAnsi" w:hAnsiTheme="majorHAnsi"/>
              <w:szCs w:val="28"/>
              <w:lang w:val="id-ID"/>
            </w:rPr>
            <w:t xml:space="preserve">, </w:t>
          </w:r>
          <w:r w:rsidRPr="00063EBC">
            <w:rPr>
              <w:rFonts w:asciiTheme="majorHAnsi" w:hAnsiTheme="majorHAnsi"/>
              <w:szCs w:val="28"/>
              <w:lang w:val="en-ID"/>
            </w:rPr>
            <w:t>No.</w:t>
          </w:r>
          <w:r w:rsidRPr="00063EBC">
            <w:rPr>
              <w:rFonts w:asciiTheme="majorHAnsi" w:hAnsiTheme="majorHAnsi"/>
              <w:szCs w:val="28"/>
              <w:lang w:val="id-ID"/>
            </w:rPr>
            <w:t xml:space="preserve"> </w:t>
          </w:r>
          <w:r>
            <w:rPr>
              <w:rFonts w:asciiTheme="majorHAnsi" w:hAnsiTheme="majorHAnsi"/>
              <w:szCs w:val="28"/>
              <w:lang w:val="en-ID"/>
            </w:rPr>
            <w:t>3</w:t>
          </w:r>
          <w:r w:rsidRPr="00063EBC">
            <w:rPr>
              <w:rFonts w:asciiTheme="majorHAnsi" w:hAnsiTheme="majorHAnsi"/>
              <w:szCs w:val="28"/>
              <w:lang w:val="id-ID"/>
            </w:rPr>
            <w:t xml:space="preserve"> </w:t>
          </w:r>
          <w:r>
            <w:rPr>
              <w:rFonts w:asciiTheme="majorHAnsi" w:hAnsiTheme="majorHAnsi"/>
              <w:szCs w:val="28"/>
              <w:lang w:val="en-ID"/>
            </w:rPr>
            <w:t>June</w:t>
          </w:r>
          <w:r w:rsidRPr="00063EBC">
            <w:rPr>
              <w:rFonts w:asciiTheme="majorHAnsi" w:hAnsiTheme="majorHAnsi"/>
              <w:szCs w:val="28"/>
              <w:lang w:val="id-ID"/>
            </w:rPr>
            <w:t xml:space="preserve"> 202</w:t>
          </w:r>
          <w:r>
            <w:rPr>
              <w:rFonts w:asciiTheme="majorHAnsi" w:hAnsiTheme="majorHAnsi"/>
              <w:szCs w:val="28"/>
              <w:lang w:val="en-ID"/>
            </w:rPr>
            <w:t>3</w:t>
          </w:r>
        </w:p>
      </w:tc>
    </w:tr>
    <w:tr w:rsidR="0075185F" w:rsidRPr="00063EBC" w14:paraId="53B6DD2E" w14:textId="77777777" w:rsidTr="00E208BD">
      <w:trPr>
        <w:trHeight w:val="288"/>
      </w:trPr>
      <w:tc>
        <w:tcPr>
          <w:tcW w:w="5000" w:type="pct"/>
          <w:gridSpan w:val="2"/>
          <w:tcBorders>
            <w:top w:val="single" w:sz="4" w:space="0" w:color="auto"/>
          </w:tcBorders>
          <w:shd w:val="clear" w:color="auto" w:fill="auto"/>
          <w:vAlign w:val="center"/>
        </w:tcPr>
        <w:p w14:paraId="67661EC2" w14:textId="77777777" w:rsidR="0075185F" w:rsidRPr="00063EBC" w:rsidRDefault="0075185F" w:rsidP="0075185F">
          <w:pPr>
            <w:pStyle w:val="Header"/>
            <w:jc w:val="center"/>
            <w:rPr>
              <w:rFonts w:asciiTheme="majorHAnsi" w:hAnsiTheme="majorHAnsi"/>
              <w:b/>
              <w:noProof/>
              <w:sz w:val="16"/>
              <w:szCs w:val="28"/>
              <w:lang w:val="id-ID"/>
            </w:rPr>
          </w:pPr>
          <w:r>
            <w:rPr>
              <w:rFonts w:asciiTheme="majorHAnsi" w:hAnsiTheme="majorHAnsi"/>
              <w:b/>
              <w:sz w:val="16"/>
            </w:rPr>
            <w:t>Accredited rank 4 (SINTA 4</w:t>
          </w:r>
          <w:r w:rsidRPr="00063EBC">
            <w:rPr>
              <w:rFonts w:asciiTheme="majorHAnsi" w:hAnsiTheme="majorHAnsi"/>
              <w:b/>
              <w:sz w:val="16"/>
            </w:rPr>
            <w:t xml:space="preserve">), excerpts from the decision of the </w:t>
          </w:r>
          <w:r w:rsidRPr="007C4173">
            <w:rPr>
              <w:rFonts w:asciiTheme="majorHAnsi" w:hAnsiTheme="majorHAnsi"/>
              <w:b/>
              <w:sz w:val="16"/>
            </w:rPr>
            <w:t>DITJEN DIKTIRISTEK</w:t>
          </w:r>
          <w:r w:rsidRPr="00063EBC">
            <w:rPr>
              <w:rFonts w:asciiTheme="majorHAnsi" w:hAnsiTheme="majorHAnsi"/>
              <w:b/>
              <w:sz w:val="16"/>
            </w:rPr>
            <w:t xml:space="preserve"> </w:t>
          </w:r>
          <w:r>
            <w:rPr>
              <w:rFonts w:asciiTheme="majorHAnsi" w:hAnsiTheme="majorHAnsi"/>
              <w:b/>
              <w:sz w:val="16"/>
            </w:rPr>
            <w:t>No. 230/E/KPT/2023</w:t>
          </w:r>
        </w:p>
      </w:tc>
    </w:tr>
  </w:tbl>
  <w:p w14:paraId="438B2F97" w14:textId="121D7ECD" w:rsidR="00BB10EC" w:rsidRPr="0075185F" w:rsidRDefault="00BB10EC" w:rsidP="007518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198" w:type="dxa"/>
      <w:tblBorders>
        <w:bottom w:val="single" w:sz="4" w:space="0" w:color="auto"/>
      </w:tblBorders>
      <w:tblLook w:val="04A0" w:firstRow="1" w:lastRow="0" w:firstColumn="1" w:lastColumn="0" w:noHBand="0" w:noVBand="1"/>
    </w:tblPr>
    <w:tblGrid>
      <w:gridCol w:w="4068"/>
      <w:gridCol w:w="5130"/>
    </w:tblGrid>
    <w:tr w:rsidR="0075185F" w:rsidRPr="00063EBC" w14:paraId="152DF441" w14:textId="77777777" w:rsidTr="00E208BD">
      <w:tc>
        <w:tcPr>
          <w:tcW w:w="4068" w:type="dxa"/>
          <w:tcBorders>
            <w:bottom w:val="single" w:sz="4" w:space="0" w:color="auto"/>
          </w:tcBorders>
          <w:shd w:val="clear" w:color="auto" w:fill="auto"/>
        </w:tcPr>
        <w:p w14:paraId="607269F8" w14:textId="77777777" w:rsidR="0075185F" w:rsidRPr="00063EBC" w:rsidRDefault="0075185F" w:rsidP="0075185F">
          <w:pPr>
            <w:pStyle w:val="Header"/>
            <w:rPr>
              <w:rFonts w:asciiTheme="majorHAnsi" w:hAnsiTheme="majorHAnsi"/>
              <w:b/>
              <w:noProof/>
              <w:szCs w:val="28"/>
              <w:lang w:val="id-ID"/>
            </w:rPr>
          </w:pPr>
          <w:r w:rsidRPr="00063EBC">
            <w:rPr>
              <w:rFonts w:asciiTheme="majorHAnsi" w:hAnsiTheme="majorHAnsi"/>
              <w:b/>
              <w:noProof/>
              <w:szCs w:val="28"/>
              <w:lang w:val="id-ID"/>
            </w:rPr>
            <w:t>JURNAL RISET INFORMATIKA</w:t>
          </w:r>
        </w:p>
        <w:p w14:paraId="20583C1E" w14:textId="77777777" w:rsidR="0075185F" w:rsidRPr="00063EBC" w:rsidRDefault="0075185F" w:rsidP="0075185F">
          <w:pPr>
            <w:pStyle w:val="Header"/>
            <w:tabs>
              <w:tab w:val="clear" w:pos="4680"/>
              <w:tab w:val="left" w:pos="1168"/>
              <w:tab w:val="left" w:pos="2018"/>
            </w:tabs>
            <w:rPr>
              <w:rFonts w:asciiTheme="majorHAnsi" w:hAnsiTheme="majorHAnsi"/>
              <w:szCs w:val="28"/>
            </w:rPr>
          </w:pPr>
          <w:r w:rsidRPr="00063EBC">
            <w:rPr>
              <w:rFonts w:asciiTheme="majorHAnsi" w:hAnsiTheme="majorHAnsi"/>
              <w:szCs w:val="28"/>
              <w:lang w:val="id-ID"/>
            </w:rPr>
            <w:t>Vol.</w:t>
          </w:r>
          <w:r>
            <w:rPr>
              <w:rFonts w:asciiTheme="majorHAnsi" w:hAnsiTheme="majorHAnsi"/>
              <w:szCs w:val="28"/>
            </w:rPr>
            <w:t xml:space="preserve"> 5</w:t>
          </w:r>
          <w:r w:rsidRPr="00063EBC">
            <w:rPr>
              <w:rFonts w:asciiTheme="majorHAnsi" w:hAnsiTheme="majorHAnsi"/>
              <w:szCs w:val="28"/>
              <w:lang w:val="id-ID"/>
            </w:rPr>
            <w:t xml:space="preserve">, </w:t>
          </w:r>
          <w:r>
            <w:rPr>
              <w:rFonts w:asciiTheme="majorHAnsi" w:hAnsiTheme="majorHAnsi"/>
              <w:szCs w:val="28"/>
              <w:lang w:val="en-ID"/>
            </w:rPr>
            <w:t>No. 3</w:t>
          </w:r>
          <w:r w:rsidRPr="00063EBC">
            <w:rPr>
              <w:rFonts w:asciiTheme="majorHAnsi" w:hAnsiTheme="majorHAnsi"/>
              <w:szCs w:val="28"/>
              <w:lang w:val="en-ID"/>
            </w:rPr>
            <w:t>.</w:t>
          </w:r>
          <w:r w:rsidRPr="00063EBC">
            <w:rPr>
              <w:rFonts w:asciiTheme="majorHAnsi" w:hAnsiTheme="majorHAnsi"/>
              <w:szCs w:val="28"/>
              <w:lang w:val="id-ID"/>
            </w:rPr>
            <w:t xml:space="preserve"> </w:t>
          </w:r>
          <w:r>
            <w:rPr>
              <w:rFonts w:asciiTheme="majorHAnsi" w:hAnsiTheme="majorHAnsi"/>
              <w:szCs w:val="28"/>
            </w:rPr>
            <w:t>June</w:t>
          </w:r>
          <w:r w:rsidRPr="00063EBC">
            <w:rPr>
              <w:rFonts w:asciiTheme="majorHAnsi" w:hAnsiTheme="majorHAnsi"/>
              <w:szCs w:val="28"/>
              <w:lang w:val="id-ID"/>
            </w:rPr>
            <w:t xml:space="preserve"> 20</w:t>
          </w:r>
          <w:r>
            <w:rPr>
              <w:rFonts w:asciiTheme="majorHAnsi" w:hAnsiTheme="majorHAnsi"/>
              <w:szCs w:val="28"/>
            </w:rPr>
            <w:t>23</w:t>
          </w:r>
        </w:p>
      </w:tc>
      <w:tc>
        <w:tcPr>
          <w:tcW w:w="5130" w:type="dxa"/>
          <w:tcBorders>
            <w:bottom w:val="single" w:sz="4" w:space="0" w:color="auto"/>
          </w:tcBorders>
          <w:shd w:val="clear" w:color="auto" w:fill="auto"/>
        </w:tcPr>
        <w:p w14:paraId="74070963" w14:textId="77777777" w:rsidR="0075185F" w:rsidRPr="00063EBC" w:rsidRDefault="0075185F" w:rsidP="0075185F">
          <w:pPr>
            <w:pStyle w:val="Header"/>
            <w:tabs>
              <w:tab w:val="clear" w:pos="4680"/>
            </w:tabs>
            <w:jc w:val="right"/>
            <w:rPr>
              <w:rFonts w:asciiTheme="majorHAnsi" w:hAnsiTheme="majorHAnsi"/>
              <w:b/>
              <w:szCs w:val="28"/>
              <w:lang w:val="en-ID"/>
            </w:rPr>
          </w:pPr>
          <w:r w:rsidRPr="00063EBC">
            <w:rPr>
              <w:rFonts w:asciiTheme="majorHAnsi" w:hAnsiTheme="majorHAnsi"/>
              <w:b/>
              <w:szCs w:val="28"/>
              <w:lang w:val="id-ID"/>
            </w:rPr>
            <w:t>P-ISSN: 2656-1743</w:t>
          </w:r>
          <w:r w:rsidRPr="00063EBC">
            <w:rPr>
              <w:rFonts w:asciiTheme="majorHAnsi" w:hAnsiTheme="majorHAnsi"/>
              <w:b/>
              <w:szCs w:val="28"/>
              <w:lang w:val="en-ID"/>
            </w:rPr>
            <w:t xml:space="preserve"> |</w:t>
          </w:r>
          <w:r w:rsidRPr="00063EBC">
            <w:rPr>
              <w:rFonts w:asciiTheme="majorHAnsi" w:hAnsiTheme="majorHAnsi"/>
              <w:b/>
              <w:szCs w:val="28"/>
              <w:lang w:val="id-ID"/>
            </w:rPr>
            <w:t>E-ISSN: 2656-1735</w:t>
          </w:r>
        </w:p>
        <w:p w14:paraId="4D000789" w14:textId="144D841E" w:rsidR="0075185F" w:rsidRPr="00063EBC" w:rsidRDefault="0075185F" w:rsidP="0075185F">
          <w:pPr>
            <w:pStyle w:val="Header"/>
            <w:tabs>
              <w:tab w:val="clear" w:pos="4680"/>
            </w:tabs>
            <w:jc w:val="right"/>
            <w:rPr>
              <w:rFonts w:asciiTheme="majorHAnsi" w:hAnsiTheme="majorHAnsi"/>
              <w:szCs w:val="28"/>
              <w:lang w:val="en-ID"/>
            </w:rPr>
          </w:pPr>
          <w:r w:rsidRPr="00063EBC">
            <w:rPr>
              <w:rFonts w:asciiTheme="majorHAnsi" w:hAnsiTheme="majorHAnsi"/>
              <w:sz w:val="22"/>
              <w:szCs w:val="28"/>
              <w:lang w:val="en-ID"/>
            </w:rPr>
            <w:t>DOI: h</w:t>
          </w:r>
          <w:r>
            <w:rPr>
              <w:rFonts w:asciiTheme="majorHAnsi" w:hAnsiTheme="majorHAnsi"/>
              <w:sz w:val="22"/>
              <w:szCs w:val="28"/>
              <w:lang w:val="en-ID"/>
            </w:rPr>
            <w:t>ttps://doi.org/10.34288/jri.v5i3</w:t>
          </w:r>
          <w:r w:rsidRPr="00063EBC">
            <w:rPr>
              <w:rFonts w:asciiTheme="majorHAnsi" w:hAnsiTheme="majorHAnsi"/>
              <w:sz w:val="22"/>
              <w:szCs w:val="28"/>
              <w:lang w:val="en-ID"/>
            </w:rPr>
            <w:t>.</w:t>
          </w:r>
          <w:r w:rsidR="00D90C55">
            <w:rPr>
              <w:rFonts w:asciiTheme="majorHAnsi" w:hAnsiTheme="majorHAnsi"/>
              <w:sz w:val="22"/>
              <w:szCs w:val="28"/>
              <w:lang w:val="en-ID"/>
            </w:rPr>
            <w:t>224</w:t>
          </w:r>
        </w:p>
      </w:tc>
    </w:tr>
    <w:tr w:rsidR="0075185F" w:rsidRPr="00063EBC" w14:paraId="6304B034" w14:textId="77777777" w:rsidTr="00E208BD">
      <w:trPr>
        <w:trHeight w:val="288"/>
      </w:trPr>
      <w:tc>
        <w:tcPr>
          <w:tcW w:w="9198" w:type="dxa"/>
          <w:gridSpan w:val="2"/>
          <w:tcBorders>
            <w:top w:val="single" w:sz="4" w:space="0" w:color="auto"/>
          </w:tcBorders>
          <w:shd w:val="clear" w:color="auto" w:fill="auto"/>
          <w:vAlign w:val="center"/>
        </w:tcPr>
        <w:p w14:paraId="1F002128" w14:textId="77777777" w:rsidR="0075185F" w:rsidRPr="00063EBC" w:rsidRDefault="0075185F" w:rsidP="0075185F">
          <w:pPr>
            <w:pStyle w:val="Header"/>
            <w:tabs>
              <w:tab w:val="clear" w:pos="4680"/>
            </w:tabs>
            <w:jc w:val="center"/>
            <w:rPr>
              <w:rFonts w:asciiTheme="majorHAnsi" w:hAnsiTheme="majorHAnsi"/>
              <w:b/>
              <w:szCs w:val="28"/>
              <w:lang w:val="id-ID"/>
            </w:rPr>
          </w:pPr>
          <w:r w:rsidRPr="00063EBC">
            <w:rPr>
              <w:rFonts w:asciiTheme="majorHAnsi" w:hAnsiTheme="majorHAnsi"/>
              <w:b/>
              <w:sz w:val="16"/>
            </w:rPr>
            <w:t xml:space="preserve">Accredited rank </w:t>
          </w:r>
          <w:r>
            <w:rPr>
              <w:rFonts w:asciiTheme="majorHAnsi" w:hAnsiTheme="majorHAnsi"/>
              <w:b/>
              <w:sz w:val="16"/>
            </w:rPr>
            <w:t>4</w:t>
          </w:r>
          <w:r w:rsidRPr="00063EBC">
            <w:rPr>
              <w:rFonts w:asciiTheme="majorHAnsi" w:hAnsiTheme="majorHAnsi"/>
              <w:b/>
              <w:sz w:val="16"/>
            </w:rPr>
            <w:t xml:space="preserve"> (SINTA </w:t>
          </w:r>
          <w:r>
            <w:rPr>
              <w:rFonts w:asciiTheme="majorHAnsi" w:hAnsiTheme="majorHAnsi"/>
              <w:b/>
              <w:sz w:val="16"/>
            </w:rPr>
            <w:t>4</w:t>
          </w:r>
          <w:r w:rsidRPr="00063EBC">
            <w:rPr>
              <w:rFonts w:asciiTheme="majorHAnsi" w:hAnsiTheme="majorHAnsi"/>
              <w:b/>
              <w:sz w:val="16"/>
            </w:rPr>
            <w:t xml:space="preserve">), excerpts from the decision of the </w:t>
          </w:r>
          <w:r w:rsidRPr="007C4173">
            <w:rPr>
              <w:rFonts w:asciiTheme="majorHAnsi" w:hAnsiTheme="majorHAnsi"/>
              <w:b/>
              <w:sz w:val="16"/>
            </w:rPr>
            <w:t>DITJEN DIKTIRISTEK</w:t>
          </w:r>
          <w:r w:rsidRPr="00063EBC">
            <w:rPr>
              <w:rFonts w:asciiTheme="majorHAnsi" w:hAnsiTheme="majorHAnsi"/>
              <w:b/>
              <w:sz w:val="16"/>
            </w:rPr>
            <w:t xml:space="preserve"> </w:t>
          </w:r>
          <w:r>
            <w:rPr>
              <w:rFonts w:asciiTheme="majorHAnsi" w:hAnsiTheme="majorHAnsi"/>
              <w:b/>
              <w:sz w:val="16"/>
            </w:rPr>
            <w:t>No. 230/E/KPT/2023</w:t>
          </w:r>
        </w:p>
      </w:tc>
    </w:tr>
  </w:tbl>
  <w:p w14:paraId="495BF7DC" w14:textId="30775466" w:rsidR="00BB10EC" w:rsidRPr="0075185F" w:rsidRDefault="00BB10EC" w:rsidP="007518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173EF"/>
    <w:multiLevelType w:val="hybridMultilevel"/>
    <w:tmpl w:val="8078E794"/>
    <w:lvl w:ilvl="0" w:tplc="566A72D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F92B17"/>
    <w:multiLevelType w:val="hybridMultilevel"/>
    <w:tmpl w:val="BF0846E6"/>
    <w:lvl w:ilvl="0" w:tplc="1578FDD0">
      <w:start w:val="1"/>
      <w:numFmt w:val="bullet"/>
      <w:lvlText w:val="-"/>
      <w:lvlJc w:val="left"/>
      <w:pPr>
        <w:ind w:left="1101" w:hanging="360"/>
      </w:pPr>
      <w:rPr>
        <w:rFonts w:ascii="Cambria" w:eastAsia="Times New Roman" w:hAnsi="Cambria" w:cs="Times New Roman" w:hint="default"/>
      </w:rPr>
    </w:lvl>
    <w:lvl w:ilvl="1" w:tplc="04090003" w:tentative="1">
      <w:start w:val="1"/>
      <w:numFmt w:val="bullet"/>
      <w:lvlText w:val="o"/>
      <w:lvlJc w:val="left"/>
      <w:pPr>
        <w:ind w:left="1821" w:hanging="360"/>
      </w:pPr>
      <w:rPr>
        <w:rFonts w:ascii="Courier New" w:hAnsi="Courier New" w:cs="Courier New" w:hint="default"/>
      </w:rPr>
    </w:lvl>
    <w:lvl w:ilvl="2" w:tplc="04090005" w:tentative="1">
      <w:start w:val="1"/>
      <w:numFmt w:val="bullet"/>
      <w:lvlText w:val=""/>
      <w:lvlJc w:val="left"/>
      <w:pPr>
        <w:ind w:left="2541" w:hanging="360"/>
      </w:pPr>
      <w:rPr>
        <w:rFonts w:ascii="Wingdings" w:hAnsi="Wingdings" w:hint="default"/>
      </w:rPr>
    </w:lvl>
    <w:lvl w:ilvl="3" w:tplc="04090001" w:tentative="1">
      <w:start w:val="1"/>
      <w:numFmt w:val="bullet"/>
      <w:lvlText w:val=""/>
      <w:lvlJc w:val="left"/>
      <w:pPr>
        <w:ind w:left="3261" w:hanging="360"/>
      </w:pPr>
      <w:rPr>
        <w:rFonts w:ascii="Symbol" w:hAnsi="Symbol" w:hint="default"/>
      </w:rPr>
    </w:lvl>
    <w:lvl w:ilvl="4" w:tplc="04090003" w:tentative="1">
      <w:start w:val="1"/>
      <w:numFmt w:val="bullet"/>
      <w:lvlText w:val="o"/>
      <w:lvlJc w:val="left"/>
      <w:pPr>
        <w:ind w:left="3981" w:hanging="360"/>
      </w:pPr>
      <w:rPr>
        <w:rFonts w:ascii="Courier New" w:hAnsi="Courier New" w:cs="Courier New" w:hint="default"/>
      </w:rPr>
    </w:lvl>
    <w:lvl w:ilvl="5" w:tplc="04090005" w:tentative="1">
      <w:start w:val="1"/>
      <w:numFmt w:val="bullet"/>
      <w:lvlText w:val=""/>
      <w:lvlJc w:val="left"/>
      <w:pPr>
        <w:ind w:left="4701" w:hanging="360"/>
      </w:pPr>
      <w:rPr>
        <w:rFonts w:ascii="Wingdings" w:hAnsi="Wingdings" w:hint="default"/>
      </w:rPr>
    </w:lvl>
    <w:lvl w:ilvl="6" w:tplc="04090001" w:tentative="1">
      <w:start w:val="1"/>
      <w:numFmt w:val="bullet"/>
      <w:lvlText w:val=""/>
      <w:lvlJc w:val="left"/>
      <w:pPr>
        <w:ind w:left="5421" w:hanging="360"/>
      </w:pPr>
      <w:rPr>
        <w:rFonts w:ascii="Symbol" w:hAnsi="Symbol" w:hint="default"/>
      </w:rPr>
    </w:lvl>
    <w:lvl w:ilvl="7" w:tplc="04090003" w:tentative="1">
      <w:start w:val="1"/>
      <w:numFmt w:val="bullet"/>
      <w:lvlText w:val="o"/>
      <w:lvlJc w:val="left"/>
      <w:pPr>
        <w:ind w:left="6141" w:hanging="360"/>
      </w:pPr>
      <w:rPr>
        <w:rFonts w:ascii="Courier New" w:hAnsi="Courier New" w:cs="Courier New" w:hint="default"/>
      </w:rPr>
    </w:lvl>
    <w:lvl w:ilvl="8" w:tplc="04090005" w:tentative="1">
      <w:start w:val="1"/>
      <w:numFmt w:val="bullet"/>
      <w:lvlText w:val=""/>
      <w:lvlJc w:val="left"/>
      <w:pPr>
        <w:ind w:left="6861" w:hanging="360"/>
      </w:pPr>
      <w:rPr>
        <w:rFonts w:ascii="Wingdings" w:hAnsi="Wingdings" w:hint="default"/>
      </w:rPr>
    </w:lvl>
  </w:abstractNum>
  <w:abstractNum w:abstractNumId="2" w15:restartNumberingAfterBreak="0">
    <w:nsid w:val="28E63732"/>
    <w:multiLevelType w:val="hybridMultilevel"/>
    <w:tmpl w:val="780032AC"/>
    <w:lvl w:ilvl="0" w:tplc="A0BAAAAE">
      <w:start w:val="1"/>
      <w:numFmt w:val="decimal"/>
      <w:lvlText w:val="%1."/>
      <w:lvlJc w:val="left"/>
      <w:pPr>
        <w:ind w:left="1101" w:hanging="360"/>
      </w:pPr>
      <w:rPr>
        <w:rFonts w:hint="default"/>
      </w:rPr>
    </w:lvl>
    <w:lvl w:ilvl="1" w:tplc="04090019" w:tentative="1">
      <w:start w:val="1"/>
      <w:numFmt w:val="lowerLetter"/>
      <w:lvlText w:val="%2."/>
      <w:lvlJc w:val="left"/>
      <w:pPr>
        <w:ind w:left="1821" w:hanging="360"/>
      </w:pPr>
    </w:lvl>
    <w:lvl w:ilvl="2" w:tplc="0409001B" w:tentative="1">
      <w:start w:val="1"/>
      <w:numFmt w:val="lowerRoman"/>
      <w:lvlText w:val="%3."/>
      <w:lvlJc w:val="right"/>
      <w:pPr>
        <w:ind w:left="2541" w:hanging="180"/>
      </w:pPr>
    </w:lvl>
    <w:lvl w:ilvl="3" w:tplc="0409000F" w:tentative="1">
      <w:start w:val="1"/>
      <w:numFmt w:val="decimal"/>
      <w:lvlText w:val="%4."/>
      <w:lvlJc w:val="left"/>
      <w:pPr>
        <w:ind w:left="3261" w:hanging="360"/>
      </w:pPr>
    </w:lvl>
    <w:lvl w:ilvl="4" w:tplc="04090019" w:tentative="1">
      <w:start w:val="1"/>
      <w:numFmt w:val="lowerLetter"/>
      <w:lvlText w:val="%5."/>
      <w:lvlJc w:val="left"/>
      <w:pPr>
        <w:ind w:left="3981" w:hanging="360"/>
      </w:pPr>
    </w:lvl>
    <w:lvl w:ilvl="5" w:tplc="0409001B" w:tentative="1">
      <w:start w:val="1"/>
      <w:numFmt w:val="lowerRoman"/>
      <w:lvlText w:val="%6."/>
      <w:lvlJc w:val="right"/>
      <w:pPr>
        <w:ind w:left="4701" w:hanging="180"/>
      </w:pPr>
    </w:lvl>
    <w:lvl w:ilvl="6" w:tplc="0409000F" w:tentative="1">
      <w:start w:val="1"/>
      <w:numFmt w:val="decimal"/>
      <w:lvlText w:val="%7."/>
      <w:lvlJc w:val="left"/>
      <w:pPr>
        <w:ind w:left="5421" w:hanging="360"/>
      </w:pPr>
    </w:lvl>
    <w:lvl w:ilvl="7" w:tplc="04090019" w:tentative="1">
      <w:start w:val="1"/>
      <w:numFmt w:val="lowerLetter"/>
      <w:lvlText w:val="%8."/>
      <w:lvlJc w:val="left"/>
      <w:pPr>
        <w:ind w:left="6141" w:hanging="360"/>
      </w:pPr>
    </w:lvl>
    <w:lvl w:ilvl="8" w:tplc="0409001B" w:tentative="1">
      <w:start w:val="1"/>
      <w:numFmt w:val="lowerRoman"/>
      <w:lvlText w:val="%9."/>
      <w:lvlJc w:val="right"/>
      <w:pPr>
        <w:ind w:left="6861" w:hanging="180"/>
      </w:pPr>
    </w:lvl>
  </w:abstractNum>
  <w:abstractNum w:abstractNumId="3" w15:restartNumberingAfterBreak="0">
    <w:nsid w:val="3B2F2F89"/>
    <w:multiLevelType w:val="hybridMultilevel"/>
    <w:tmpl w:val="AB1036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32E7261"/>
    <w:multiLevelType w:val="hybridMultilevel"/>
    <w:tmpl w:val="CB004858"/>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4A47B03"/>
    <w:multiLevelType w:val="hybridMultilevel"/>
    <w:tmpl w:val="CEBA3A26"/>
    <w:lvl w:ilvl="0" w:tplc="86F28410">
      <w:start w:val="1"/>
      <w:numFmt w:val="lowerLetter"/>
      <w:lvlText w:val="(%1)"/>
      <w:lvlJc w:val="left"/>
      <w:pPr>
        <w:ind w:left="3123" w:hanging="213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15:restartNumberingAfterBreak="0">
    <w:nsid w:val="5B2612BA"/>
    <w:multiLevelType w:val="hybridMultilevel"/>
    <w:tmpl w:val="805E0392"/>
    <w:lvl w:ilvl="0" w:tplc="CDCA74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CD92EAD"/>
    <w:multiLevelType w:val="hybridMultilevel"/>
    <w:tmpl w:val="586A7306"/>
    <w:lvl w:ilvl="0" w:tplc="629EA77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E1104C3"/>
    <w:multiLevelType w:val="hybridMultilevel"/>
    <w:tmpl w:val="6F1C15CE"/>
    <w:lvl w:ilvl="0" w:tplc="BD365E48">
      <w:start w:val="1"/>
      <w:numFmt w:val="lowerLetter"/>
      <w:lvlText w:val="(%1)"/>
      <w:lvlJc w:val="left"/>
      <w:pPr>
        <w:ind w:left="400" w:hanging="360"/>
      </w:pPr>
      <w:rPr>
        <w:rFonts w:hint="default"/>
      </w:rPr>
    </w:lvl>
    <w:lvl w:ilvl="1" w:tplc="38090019" w:tentative="1">
      <w:start w:val="1"/>
      <w:numFmt w:val="lowerLetter"/>
      <w:lvlText w:val="%2."/>
      <w:lvlJc w:val="left"/>
      <w:pPr>
        <w:ind w:left="1120" w:hanging="360"/>
      </w:pPr>
    </w:lvl>
    <w:lvl w:ilvl="2" w:tplc="3809001B" w:tentative="1">
      <w:start w:val="1"/>
      <w:numFmt w:val="lowerRoman"/>
      <w:lvlText w:val="%3."/>
      <w:lvlJc w:val="right"/>
      <w:pPr>
        <w:ind w:left="1840" w:hanging="180"/>
      </w:pPr>
    </w:lvl>
    <w:lvl w:ilvl="3" w:tplc="3809000F" w:tentative="1">
      <w:start w:val="1"/>
      <w:numFmt w:val="decimal"/>
      <w:lvlText w:val="%4."/>
      <w:lvlJc w:val="left"/>
      <w:pPr>
        <w:ind w:left="2560" w:hanging="360"/>
      </w:pPr>
    </w:lvl>
    <w:lvl w:ilvl="4" w:tplc="38090019" w:tentative="1">
      <w:start w:val="1"/>
      <w:numFmt w:val="lowerLetter"/>
      <w:lvlText w:val="%5."/>
      <w:lvlJc w:val="left"/>
      <w:pPr>
        <w:ind w:left="3280" w:hanging="360"/>
      </w:pPr>
    </w:lvl>
    <w:lvl w:ilvl="5" w:tplc="3809001B" w:tentative="1">
      <w:start w:val="1"/>
      <w:numFmt w:val="lowerRoman"/>
      <w:lvlText w:val="%6."/>
      <w:lvlJc w:val="right"/>
      <w:pPr>
        <w:ind w:left="4000" w:hanging="180"/>
      </w:pPr>
    </w:lvl>
    <w:lvl w:ilvl="6" w:tplc="3809000F" w:tentative="1">
      <w:start w:val="1"/>
      <w:numFmt w:val="decimal"/>
      <w:lvlText w:val="%7."/>
      <w:lvlJc w:val="left"/>
      <w:pPr>
        <w:ind w:left="4720" w:hanging="360"/>
      </w:pPr>
    </w:lvl>
    <w:lvl w:ilvl="7" w:tplc="38090019" w:tentative="1">
      <w:start w:val="1"/>
      <w:numFmt w:val="lowerLetter"/>
      <w:lvlText w:val="%8."/>
      <w:lvlJc w:val="left"/>
      <w:pPr>
        <w:ind w:left="5440" w:hanging="360"/>
      </w:pPr>
    </w:lvl>
    <w:lvl w:ilvl="8" w:tplc="3809001B" w:tentative="1">
      <w:start w:val="1"/>
      <w:numFmt w:val="lowerRoman"/>
      <w:lvlText w:val="%9."/>
      <w:lvlJc w:val="right"/>
      <w:pPr>
        <w:ind w:left="6160" w:hanging="180"/>
      </w:pPr>
    </w:lvl>
  </w:abstractNum>
  <w:abstractNum w:abstractNumId="9" w15:restartNumberingAfterBreak="0">
    <w:nsid w:val="613D3417"/>
    <w:multiLevelType w:val="hybridMultilevel"/>
    <w:tmpl w:val="3F52B2F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F182066"/>
    <w:multiLevelType w:val="hybridMultilevel"/>
    <w:tmpl w:val="C0224F6C"/>
    <w:lvl w:ilvl="0" w:tplc="72441E6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F617374"/>
    <w:multiLevelType w:val="hybridMultilevel"/>
    <w:tmpl w:val="B8F420D2"/>
    <w:lvl w:ilvl="0" w:tplc="ECB470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48369387">
    <w:abstractNumId w:val="6"/>
  </w:num>
  <w:num w:numId="2" w16cid:durableId="1106970647">
    <w:abstractNumId w:val="1"/>
  </w:num>
  <w:num w:numId="3" w16cid:durableId="116531148">
    <w:abstractNumId w:val="2"/>
  </w:num>
  <w:num w:numId="4" w16cid:durableId="1765416601">
    <w:abstractNumId w:val="3"/>
  </w:num>
  <w:num w:numId="5" w16cid:durableId="1152022515">
    <w:abstractNumId w:val="7"/>
  </w:num>
  <w:num w:numId="6" w16cid:durableId="95634751">
    <w:abstractNumId w:val="11"/>
  </w:num>
  <w:num w:numId="7" w16cid:durableId="1861238278">
    <w:abstractNumId w:val="4"/>
  </w:num>
  <w:num w:numId="8" w16cid:durableId="2108303843">
    <w:abstractNumId w:val="9"/>
  </w:num>
  <w:num w:numId="9" w16cid:durableId="842161644">
    <w:abstractNumId w:val="10"/>
  </w:num>
  <w:num w:numId="10" w16cid:durableId="963541589">
    <w:abstractNumId w:val="0"/>
  </w:num>
  <w:num w:numId="11" w16cid:durableId="514345586">
    <w:abstractNumId w:val="8"/>
  </w:num>
  <w:num w:numId="12" w16cid:durableId="18346410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0MbG0NDcxNTa3NDFR0lEKTi0uzszPAykwNKsFAFMANPstAAAA"/>
  </w:docVars>
  <w:rsids>
    <w:rsidRoot w:val="00BB10EC"/>
    <w:rsid w:val="00001067"/>
    <w:rsid w:val="00002556"/>
    <w:rsid w:val="0000291B"/>
    <w:rsid w:val="0000653E"/>
    <w:rsid w:val="000078ED"/>
    <w:rsid w:val="00014B28"/>
    <w:rsid w:val="000159E4"/>
    <w:rsid w:val="000229F9"/>
    <w:rsid w:val="0003121D"/>
    <w:rsid w:val="0004255A"/>
    <w:rsid w:val="00050182"/>
    <w:rsid w:val="0006709D"/>
    <w:rsid w:val="00076233"/>
    <w:rsid w:val="0007720C"/>
    <w:rsid w:val="00080404"/>
    <w:rsid w:val="0008641E"/>
    <w:rsid w:val="000A4FE2"/>
    <w:rsid w:val="000A52F0"/>
    <w:rsid w:val="000B22BF"/>
    <w:rsid w:val="000B33D2"/>
    <w:rsid w:val="000B56BF"/>
    <w:rsid w:val="000B737D"/>
    <w:rsid w:val="000C01C2"/>
    <w:rsid w:val="000D004F"/>
    <w:rsid w:val="000D2B9F"/>
    <w:rsid w:val="000D2D5B"/>
    <w:rsid w:val="000D6212"/>
    <w:rsid w:val="000D7209"/>
    <w:rsid w:val="000D7E36"/>
    <w:rsid w:val="000E09EC"/>
    <w:rsid w:val="000E1FF1"/>
    <w:rsid w:val="000E3DBA"/>
    <w:rsid w:val="000E6119"/>
    <w:rsid w:val="000F6349"/>
    <w:rsid w:val="0010191B"/>
    <w:rsid w:val="00101BF6"/>
    <w:rsid w:val="00102CD8"/>
    <w:rsid w:val="001062C3"/>
    <w:rsid w:val="00107AF4"/>
    <w:rsid w:val="00114EAA"/>
    <w:rsid w:val="00120820"/>
    <w:rsid w:val="001214C3"/>
    <w:rsid w:val="00137675"/>
    <w:rsid w:val="001439CD"/>
    <w:rsid w:val="001473B2"/>
    <w:rsid w:val="00147E4A"/>
    <w:rsid w:val="00151356"/>
    <w:rsid w:val="00151C16"/>
    <w:rsid w:val="00157D2C"/>
    <w:rsid w:val="001673B1"/>
    <w:rsid w:val="00174A96"/>
    <w:rsid w:val="00177989"/>
    <w:rsid w:val="00181F1C"/>
    <w:rsid w:val="00185408"/>
    <w:rsid w:val="00185CFD"/>
    <w:rsid w:val="00195A68"/>
    <w:rsid w:val="001979DF"/>
    <w:rsid w:val="001A3243"/>
    <w:rsid w:val="001A7F0B"/>
    <w:rsid w:val="001B15A3"/>
    <w:rsid w:val="001C0DF2"/>
    <w:rsid w:val="001C1257"/>
    <w:rsid w:val="001C3F08"/>
    <w:rsid w:val="001D3E1F"/>
    <w:rsid w:val="001D4534"/>
    <w:rsid w:val="001E09BC"/>
    <w:rsid w:val="001E645A"/>
    <w:rsid w:val="001E68D6"/>
    <w:rsid w:val="001F582E"/>
    <w:rsid w:val="001F5D90"/>
    <w:rsid w:val="00203F94"/>
    <w:rsid w:val="0020446E"/>
    <w:rsid w:val="00205232"/>
    <w:rsid w:val="0021330C"/>
    <w:rsid w:val="00215F0B"/>
    <w:rsid w:val="00221D16"/>
    <w:rsid w:val="00222349"/>
    <w:rsid w:val="00223680"/>
    <w:rsid w:val="0022497E"/>
    <w:rsid w:val="0022508A"/>
    <w:rsid w:val="002307A4"/>
    <w:rsid w:val="00236350"/>
    <w:rsid w:val="00243A56"/>
    <w:rsid w:val="0024776C"/>
    <w:rsid w:val="002507FA"/>
    <w:rsid w:val="0025464C"/>
    <w:rsid w:val="00257386"/>
    <w:rsid w:val="00262A36"/>
    <w:rsid w:val="002637D3"/>
    <w:rsid w:val="0026504C"/>
    <w:rsid w:val="00266FF0"/>
    <w:rsid w:val="0026725C"/>
    <w:rsid w:val="002709A6"/>
    <w:rsid w:val="00273D3C"/>
    <w:rsid w:val="002753B2"/>
    <w:rsid w:val="00275A03"/>
    <w:rsid w:val="00276B19"/>
    <w:rsid w:val="0028069B"/>
    <w:rsid w:val="00286B47"/>
    <w:rsid w:val="00287A34"/>
    <w:rsid w:val="00290CBB"/>
    <w:rsid w:val="00292631"/>
    <w:rsid w:val="00293415"/>
    <w:rsid w:val="00296178"/>
    <w:rsid w:val="002A7F07"/>
    <w:rsid w:val="002B1B00"/>
    <w:rsid w:val="002D09C4"/>
    <w:rsid w:val="002D1CB0"/>
    <w:rsid w:val="002E0F80"/>
    <w:rsid w:val="002E311F"/>
    <w:rsid w:val="002E705D"/>
    <w:rsid w:val="0031265C"/>
    <w:rsid w:val="0032056B"/>
    <w:rsid w:val="003268A5"/>
    <w:rsid w:val="00332CE8"/>
    <w:rsid w:val="003451D9"/>
    <w:rsid w:val="003471AF"/>
    <w:rsid w:val="00347C39"/>
    <w:rsid w:val="003622C3"/>
    <w:rsid w:val="00362711"/>
    <w:rsid w:val="00362E8E"/>
    <w:rsid w:val="0037540E"/>
    <w:rsid w:val="003777AA"/>
    <w:rsid w:val="0038011D"/>
    <w:rsid w:val="00383E65"/>
    <w:rsid w:val="00384418"/>
    <w:rsid w:val="00392980"/>
    <w:rsid w:val="003A570A"/>
    <w:rsid w:val="003B13E9"/>
    <w:rsid w:val="003C30D3"/>
    <w:rsid w:val="003C512C"/>
    <w:rsid w:val="003D0C55"/>
    <w:rsid w:val="003D1FF2"/>
    <w:rsid w:val="003E307D"/>
    <w:rsid w:val="003F2A97"/>
    <w:rsid w:val="003F6B12"/>
    <w:rsid w:val="00400742"/>
    <w:rsid w:val="00407A87"/>
    <w:rsid w:val="0041549A"/>
    <w:rsid w:val="00422FB3"/>
    <w:rsid w:val="00430186"/>
    <w:rsid w:val="00435665"/>
    <w:rsid w:val="00440B6C"/>
    <w:rsid w:val="00444984"/>
    <w:rsid w:val="00445CAC"/>
    <w:rsid w:val="004541FC"/>
    <w:rsid w:val="00454324"/>
    <w:rsid w:val="00454B69"/>
    <w:rsid w:val="00455663"/>
    <w:rsid w:val="00456875"/>
    <w:rsid w:val="004630A2"/>
    <w:rsid w:val="00466803"/>
    <w:rsid w:val="00466E66"/>
    <w:rsid w:val="0046753A"/>
    <w:rsid w:val="00467689"/>
    <w:rsid w:val="00472E7E"/>
    <w:rsid w:val="004739FF"/>
    <w:rsid w:val="004757B9"/>
    <w:rsid w:val="00475E68"/>
    <w:rsid w:val="00485402"/>
    <w:rsid w:val="004859B0"/>
    <w:rsid w:val="004867B8"/>
    <w:rsid w:val="00493496"/>
    <w:rsid w:val="004A371C"/>
    <w:rsid w:val="004A40C1"/>
    <w:rsid w:val="004B5057"/>
    <w:rsid w:val="004B61B4"/>
    <w:rsid w:val="004C38B8"/>
    <w:rsid w:val="004C542B"/>
    <w:rsid w:val="004D0245"/>
    <w:rsid w:val="004D2406"/>
    <w:rsid w:val="004D6261"/>
    <w:rsid w:val="004D69C2"/>
    <w:rsid w:val="004D7DEB"/>
    <w:rsid w:val="004E06AC"/>
    <w:rsid w:val="004E257F"/>
    <w:rsid w:val="004E262B"/>
    <w:rsid w:val="004E6364"/>
    <w:rsid w:val="004F0094"/>
    <w:rsid w:val="004F16E8"/>
    <w:rsid w:val="004F7E3C"/>
    <w:rsid w:val="00504A98"/>
    <w:rsid w:val="00506436"/>
    <w:rsid w:val="0051027F"/>
    <w:rsid w:val="00510ABC"/>
    <w:rsid w:val="00512632"/>
    <w:rsid w:val="00512F03"/>
    <w:rsid w:val="00513672"/>
    <w:rsid w:val="00517639"/>
    <w:rsid w:val="00526691"/>
    <w:rsid w:val="00526FFE"/>
    <w:rsid w:val="005314F2"/>
    <w:rsid w:val="0053566D"/>
    <w:rsid w:val="00536658"/>
    <w:rsid w:val="00545BD0"/>
    <w:rsid w:val="00552961"/>
    <w:rsid w:val="00556C05"/>
    <w:rsid w:val="00557BF1"/>
    <w:rsid w:val="005666EA"/>
    <w:rsid w:val="00567927"/>
    <w:rsid w:val="005774DF"/>
    <w:rsid w:val="00586A2A"/>
    <w:rsid w:val="00590EE2"/>
    <w:rsid w:val="00595FC5"/>
    <w:rsid w:val="00597D7F"/>
    <w:rsid w:val="005A31E4"/>
    <w:rsid w:val="005B16C2"/>
    <w:rsid w:val="005B50A5"/>
    <w:rsid w:val="005D42E4"/>
    <w:rsid w:val="005D5BF4"/>
    <w:rsid w:val="005D5D36"/>
    <w:rsid w:val="005E0CCA"/>
    <w:rsid w:val="005E494A"/>
    <w:rsid w:val="005E6B56"/>
    <w:rsid w:val="005E7125"/>
    <w:rsid w:val="005E7F83"/>
    <w:rsid w:val="005F0023"/>
    <w:rsid w:val="005F0122"/>
    <w:rsid w:val="005F0B7F"/>
    <w:rsid w:val="005F254B"/>
    <w:rsid w:val="00601B40"/>
    <w:rsid w:val="00612814"/>
    <w:rsid w:val="00613C61"/>
    <w:rsid w:val="00614520"/>
    <w:rsid w:val="0061531E"/>
    <w:rsid w:val="00620446"/>
    <w:rsid w:val="00623D9A"/>
    <w:rsid w:val="0062468E"/>
    <w:rsid w:val="00626D29"/>
    <w:rsid w:val="00630031"/>
    <w:rsid w:val="00635D5C"/>
    <w:rsid w:val="006442BF"/>
    <w:rsid w:val="00646ACA"/>
    <w:rsid w:val="00652644"/>
    <w:rsid w:val="006529BC"/>
    <w:rsid w:val="006549E6"/>
    <w:rsid w:val="00663A05"/>
    <w:rsid w:val="00665233"/>
    <w:rsid w:val="00665B13"/>
    <w:rsid w:val="006665B8"/>
    <w:rsid w:val="00667F47"/>
    <w:rsid w:val="0067104A"/>
    <w:rsid w:val="00671C39"/>
    <w:rsid w:val="006868C2"/>
    <w:rsid w:val="00690F46"/>
    <w:rsid w:val="00692E71"/>
    <w:rsid w:val="006954A8"/>
    <w:rsid w:val="006963A0"/>
    <w:rsid w:val="006B4437"/>
    <w:rsid w:val="006B5F02"/>
    <w:rsid w:val="006B6089"/>
    <w:rsid w:val="006C4ECE"/>
    <w:rsid w:val="006C5907"/>
    <w:rsid w:val="006D58B6"/>
    <w:rsid w:val="006D77EF"/>
    <w:rsid w:val="006F0EB7"/>
    <w:rsid w:val="006F3D04"/>
    <w:rsid w:val="006F62D0"/>
    <w:rsid w:val="006F635A"/>
    <w:rsid w:val="007023C6"/>
    <w:rsid w:val="007109AA"/>
    <w:rsid w:val="0072117C"/>
    <w:rsid w:val="00723D61"/>
    <w:rsid w:val="00724270"/>
    <w:rsid w:val="0072563E"/>
    <w:rsid w:val="00731B1D"/>
    <w:rsid w:val="00737D58"/>
    <w:rsid w:val="007458E8"/>
    <w:rsid w:val="00745C33"/>
    <w:rsid w:val="0074648F"/>
    <w:rsid w:val="00750827"/>
    <w:rsid w:val="0075185F"/>
    <w:rsid w:val="00751A0F"/>
    <w:rsid w:val="00753636"/>
    <w:rsid w:val="00754583"/>
    <w:rsid w:val="007546EA"/>
    <w:rsid w:val="00755647"/>
    <w:rsid w:val="00767C8B"/>
    <w:rsid w:val="007777FA"/>
    <w:rsid w:val="00777DA1"/>
    <w:rsid w:val="00781111"/>
    <w:rsid w:val="0078334D"/>
    <w:rsid w:val="0079008B"/>
    <w:rsid w:val="00791388"/>
    <w:rsid w:val="00792DC5"/>
    <w:rsid w:val="0079522C"/>
    <w:rsid w:val="00796988"/>
    <w:rsid w:val="007A6D5B"/>
    <w:rsid w:val="007B0CF4"/>
    <w:rsid w:val="007B5839"/>
    <w:rsid w:val="007B6E12"/>
    <w:rsid w:val="007B6EE4"/>
    <w:rsid w:val="007C14AB"/>
    <w:rsid w:val="007D1336"/>
    <w:rsid w:val="007D2054"/>
    <w:rsid w:val="007D4B8D"/>
    <w:rsid w:val="007D712C"/>
    <w:rsid w:val="007E197C"/>
    <w:rsid w:val="007E3394"/>
    <w:rsid w:val="007E3519"/>
    <w:rsid w:val="007E504B"/>
    <w:rsid w:val="007F32F9"/>
    <w:rsid w:val="00800483"/>
    <w:rsid w:val="0080113A"/>
    <w:rsid w:val="00806C8B"/>
    <w:rsid w:val="00806EC7"/>
    <w:rsid w:val="0081543E"/>
    <w:rsid w:val="00815DF6"/>
    <w:rsid w:val="00817016"/>
    <w:rsid w:val="0082188C"/>
    <w:rsid w:val="00823563"/>
    <w:rsid w:val="00832D69"/>
    <w:rsid w:val="008332B5"/>
    <w:rsid w:val="008339EC"/>
    <w:rsid w:val="00833E69"/>
    <w:rsid w:val="008428D8"/>
    <w:rsid w:val="00844A18"/>
    <w:rsid w:val="00846D88"/>
    <w:rsid w:val="008509FD"/>
    <w:rsid w:val="00853555"/>
    <w:rsid w:val="00853E71"/>
    <w:rsid w:val="008605DA"/>
    <w:rsid w:val="00861772"/>
    <w:rsid w:val="008649D9"/>
    <w:rsid w:val="00865771"/>
    <w:rsid w:val="00866B65"/>
    <w:rsid w:val="008766C3"/>
    <w:rsid w:val="00877502"/>
    <w:rsid w:val="00881A99"/>
    <w:rsid w:val="00886377"/>
    <w:rsid w:val="008919AC"/>
    <w:rsid w:val="00896CFA"/>
    <w:rsid w:val="008A0AA1"/>
    <w:rsid w:val="008A0F33"/>
    <w:rsid w:val="008B35A5"/>
    <w:rsid w:val="008B419B"/>
    <w:rsid w:val="008B4544"/>
    <w:rsid w:val="008B6A72"/>
    <w:rsid w:val="008C2D4E"/>
    <w:rsid w:val="008C5F8A"/>
    <w:rsid w:val="008D620F"/>
    <w:rsid w:val="008D755A"/>
    <w:rsid w:val="008D7BDC"/>
    <w:rsid w:val="008E0CCD"/>
    <w:rsid w:val="008E5E5B"/>
    <w:rsid w:val="008E6B52"/>
    <w:rsid w:val="008F0AC9"/>
    <w:rsid w:val="008F44CC"/>
    <w:rsid w:val="008F6AEB"/>
    <w:rsid w:val="008F7DB5"/>
    <w:rsid w:val="009024B0"/>
    <w:rsid w:val="00903EDD"/>
    <w:rsid w:val="00905326"/>
    <w:rsid w:val="00905608"/>
    <w:rsid w:val="0091694E"/>
    <w:rsid w:val="0091717E"/>
    <w:rsid w:val="009267D4"/>
    <w:rsid w:val="00933100"/>
    <w:rsid w:val="00934097"/>
    <w:rsid w:val="00944213"/>
    <w:rsid w:val="00946504"/>
    <w:rsid w:val="009500EA"/>
    <w:rsid w:val="0095087B"/>
    <w:rsid w:val="00952E5C"/>
    <w:rsid w:val="009533C6"/>
    <w:rsid w:val="009556AF"/>
    <w:rsid w:val="00957864"/>
    <w:rsid w:val="00967C23"/>
    <w:rsid w:val="00976A1D"/>
    <w:rsid w:val="00991020"/>
    <w:rsid w:val="0099773D"/>
    <w:rsid w:val="009A0789"/>
    <w:rsid w:val="009A21FC"/>
    <w:rsid w:val="009A21FD"/>
    <w:rsid w:val="009A32EE"/>
    <w:rsid w:val="009A4805"/>
    <w:rsid w:val="009B2B9C"/>
    <w:rsid w:val="009C7A7C"/>
    <w:rsid w:val="009F0933"/>
    <w:rsid w:val="009F10D9"/>
    <w:rsid w:val="009F195F"/>
    <w:rsid w:val="009F754C"/>
    <w:rsid w:val="009F7AE3"/>
    <w:rsid w:val="00A05AE2"/>
    <w:rsid w:val="00A05D03"/>
    <w:rsid w:val="00A05F37"/>
    <w:rsid w:val="00A06A8E"/>
    <w:rsid w:val="00A12799"/>
    <w:rsid w:val="00A130AC"/>
    <w:rsid w:val="00A16068"/>
    <w:rsid w:val="00A17184"/>
    <w:rsid w:val="00A17C09"/>
    <w:rsid w:val="00A2343F"/>
    <w:rsid w:val="00A23606"/>
    <w:rsid w:val="00A312D8"/>
    <w:rsid w:val="00A3169E"/>
    <w:rsid w:val="00A3540F"/>
    <w:rsid w:val="00A35D2B"/>
    <w:rsid w:val="00A3635B"/>
    <w:rsid w:val="00A36AF4"/>
    <w:rsid w:val="00A41760"/>
    <w:rsid w:val="00A44622"/>
    <w:rsid w:val="00A47A93"/>
    <w:rsid w:val="00A47F2C"/>
    <w:rsid w:val="00A5065C"/>
    <w:rsid w:val="00A64E92"/>
    <w:rsid w:val="00A739FB"/>
    <w:rsid w:val="00A74A1C"/>
    <w:rsid w:val="00A84BF4"/>
    <w:rsid w:val="00A916A4"/>
    <w:rsid w:val="00A94427"/>
    <w:rsid w:val="00A94C54"/>
    <w:rsid w:val="00AA183B"/>
    <w:rsid w:val="00AB179A"/>
    <w:rsid w:val="00AB3332"/>
    <w:rsid w:val="00AB369B"/>
    <w:rsid w:val="00AB4397"/>
    <w:rsid w:val="00AC0975"/>
    <w:rsid w:val="00AC0A97"/>
    <w:rsid w:val="00AC140B"/>
    <w:rsid w:val="00AC5869"/>
    <w:rsid w:val="00AC5FC5"/>
    <w:rsid w:val="00AC73C3"/>
    <w:rsid w:val="00AD187C"/>
    <w:rsid w:val="00AD2AA8"/>
    <w:rsid w:val="00AD658B"/>
    <w:rsid w:val="00AE288D"/>
    <w:rsid w:val="00AF12F0"/>
    <w:rsid w:val="00AF5E8F"/>
    <w:rsid w:val="00B00063"/>
    <w:rsid w:val="00B128B9"/>
    <w:rsid w:val="00B13817"/>
    <w:rsid w:val="00B16DCF"/>
    <w:rsid w:val="00B2250B"/>
    <w:rsid w:val="00B249BF"/>
    <w:rsid w:val="00B32C9E"/>
    <w:rsid w:val="00B35702"/>
    <w:rsid w:val="00B360A8"/>
    <w:rsid w:val="00B513B1"/>
    <w:rsid w:val="00B5204C"/>
    <w:rsid w:val="00B5249B"/>
    <w:rsid w:val="00B535DC"/>
    <w:rsid w:val="00B53D1F"/>
    <w:rsid w:val="00B55EF9"/>
    <w:rsid w:val="00B5692B"/>
    <w:rsid w:val="00B61B17"/>
    <w:rsid w:val="00B62E98"/>
    <w:rsid w:val="00B63FBB"/>
    <w:rsid w:val="00B65ADD"/>
    <w:rsid w:val="00B65D01"/>
    <w:rsid w:val="00B65F20"/>
    <w:rsid w:val="00B67789"/>
    <w:rsid w:val="00B71F90"/>
    <w:rsid w:val="00B763FA"/>
    <w:rsid w:val="00B76882"/>
    <w:rsid w:val="00B76C6E"/>
    <w:rsid w:val="00B82CFB"/>
    <w:rsid w:val="00B8403A"/>
    <w:rsid w:val="00BA1793"/>
    <w:rsid w:val="00BA4319"/>
    <w:rsid w:val="00BA647B"/>
    <w:rsid w:val="00BB10EC"/>
    <w:rsid w:val="00BC2054"/>
    <w:rsid w:val="00BC4A35"/>
    <w:rsid w:val="00BD08E8"/>
    <w:rsid w:val="00BE00CD"/>
    <w:rsid w:val="00BE1223"/>
    <w:rsid w:val="00BE6872"/>
    <w:rsid w:val="00BF0E33"/>
    <w:rsid w:val="00BF2A91"/>
    <w:rsid w:val="00C143CF"/>
    <w:rsid w:val="00C178FF"/>
    <w:rsid w:val="00C22AF7"/>
    <w:rsid w:val="00C42F80"/>
    <w:rsid w:val="00C44717"/>
    <w:rsid w:val="00C51106"/>
    <w:rsid w:val="00C51A09"/>
    <w:rsid w:val="00C54A37"/>
    <w:rsid w:val="00C57D5F"/>
    <w:rsid w:val="00C63C9C"/>
    <w:rsid w:val="00C75724"/>
    <w:rsid w:val="00C8418D"/>
    <w:rsid w:val="00C860D8"/>
    <w:rsid w:val="00C93E2B"/>
    <w:rsid w:val="00C93FD2"/>
    <w:rsid w:val="00C953AD"/>
    <w:rsid w:val="00C95F7E"/>
    <w:rsid w:val="00C96A73"/>
    <w:rsid w:val="00C96F9B"/>
    <w:rsid w:val="00CA2BBE"/>
    <w:rsid w:val="00CA36D1"/>
    <w:rsid w:val="00CA4EFD"/>
    <w:rsid w:val="00CA5059"/>
    <w:rsid w:val="00CA603E"/>
    <w:rsid w:val="00CB2042"/>
    <w:rsid w:val="00CC2946"/>
    <w:rsid w:val="00CC59E3"/>
    <w:rsid w:val="00CD5D2C"/>
    <w:rsid w:val="00CD61D1"/>
    <w:rsid w:val="00CD7BFC"/>
    <w:rsid w:val="00CE2B2E"/>
    <w:rsid w:val="00CF528A"/>
    <w:rsid w:val="00D06B1F"/>
    <w:rsid w:val="00D07857"/>
    <w:rsid w:val="00D1534E"/>
    <w:rsid w:val="00D15E05"/>
    <w:rsid w:val="00D2249C"/>
    <w:rsid w:val="00D23D1D"/>
    <w:rsid w:val="00D26855"/>
    <w:rsid w:val="00D31249"/>
    <w:rsid w:val="00D3282E"/>
    <w:rsid w:val="00D36845"/>
    <w:rsid w:val="00D43E61"/>
    <w:rsid w:val="00D46057"/>
    <w:rsid w:val="00D50120"/>
    <w:rsid w:val="00D515FD"/>
    <w:rsid w:val="00D51C5A"/>
    <w:rsid w:val="00D51E4F"/>
    <w:rsid w:val="00D53CD3"/>
    <w:rsid w:val="00D63618"/>
    <w:rsid w:val="00D71264"/>
    <w:rsid w:val="00D7143D"/>
    <w:rsid w:val="00D76769"/>
    <w:rsid w:val="00D809FA"/>
    <w:rsid w:val="00D82CA8"/>
    <w:rsid w:val="00D861BE"/>
    <w:rsid w:val="00D86A5C"/>
    <w:rsid w:val="00D90C55"/>
    <w:rsid w:val="00D90EE4"/>
    <w:rsid w:val="00D97ED6"/>
    <w:rsid w:val="00DA07D6"/>
    <w:rsid w:val="00DA1435"/>
    <w:rsid w:val="00DB5EC3"/>
    <w:rsid w:val="00DC5C4F"/>
    <w:rsid w:val="00DD1E15"/>
    <w:rsid w:val="00DD3AD1"/>
    <w:rsid w:val="00DD6B5A"/>
    <w:rsid w:val="00DE0D24"/>
    <w:rsid w:val="00DE3579"/>
    <w:rsid w:val="00DE44E8"/>
    <w:rsid w:val="00DE7C04"/>
    <w:rsid w:val="00DF2B4A"/>
    <w:rsid w:val="00DF51E9"/>
    <w:rsid w:val="00E01728"/>
    <w:rsid w:val="00E0177E"/>
    <w:rsid w:val="00E02571"/>
    <w:rsid w:val="00E04CA1"/>
    <w:rsid w:val="00E11DB5"/>
    <w:rsid w:val="00E14ED9"/>
    <w:rsid w:val="00E27E51"/>
    <w:rsid w:val="00E31D1E"/>
    <w:rsid w:val="00E45B20"/>
    <w:rsid w:val="00E475FF"/>
    <w:rsid w:val="00E57B50"/>
    <w:rsid w:val="00E63CA5"/>
    <w:rsid w:val="00E704B4"/>
    <w:rsid w:val="00E71881"/>
    <w:rsid w:val="00E71DFF"/>
    <w:rsid w:val="00E73F15"/>
    <w:rsid w:val="00E743B7"/>
    <w:rsid w:val="00EA07F8"/>
    <w:rsid w:val="00EA7D4E"/>
    <w:rsid w:val="00EB34F2"/>
    <w:rsid w:val="00EC255C"/>
    <w:rsid w:val="00EC60B5"/>
    <w:rsid w:val="00ED14B6"/>
    <w:rsid w:val="00ED74FA"/>
    <w:rsid w:val="00EE0593"/>
    <w:rsid w:val="00EE40F5"/>
    <w:rsid w:val="00EE7AC5"/>
    <w:rsid w:val="00EF1F6E"/>
    <w:rsid w:val="00EF30B9"/>
    <w:rsid w:val="00EF59FE"/>
    <w:rsid w:val="00F04DFE"/>
    <w:rsid w:val="00F06E99"/>
    <w:rsid w:val="00F11448"/>
    <w:rsid w:val="00F118B7"/>
    <w:rsid w:val="00F14CF8"/>
    <w:rsid w:val="00F17546"/>
    <w:rsid w:val="00F2046C"/>
    <w:rsid w:val="00F21A41"/>
    <w:rsid w:val="00F21C0C"/>
    <w:rsid w:val="00F25D78"/>
    <w:rsid w:val="00F27B50"/>
    <w:rsid w:val="00F4202C"/>
    <w:rsid w:val="00F46581"/>
    <w:rsid w:val="00F526A5"/>
    <w:rsid w:val="00F53EE8"/>
    <w:rsid w:val="00F57E4D"/>
    <w:rsid w:val="00F60C70"/>
    <w:rsid w:val="00F610C8"/>
    <w:rsid w:val="00F61C6E"/>
    <w:rsid w:val="00F72F6A"/>
    <w:rsid w:val="00F777EB"/>
    <w:rsid w:val="00F852D9"/>
    <w:rsid w:val="00F86BF9"/>
    <w:rsid w:val="00F978C8"/>
    <w:rsid w:val="00FA2D31"/>
    <w:rsid w:val="00FA3BD8"/>
    <w:rsid w:val="00FA3D69"/>
    <w:rsid w:val="00FB1D0F"/>
    <w:rsid w:val="00FC0345"/>
    <w:rsid w:val="00FC327B"/>
    <w:rsid w:val="00FC38AB"/>
    <w:rsid w:val="00FC3BBC"/>
    <w:rsid w:val="00FC77BD"/>
    <w:rsid w:val="00FD17F5"/>
    <w:rsid w:val="00FD5BB0"/>
    <w:rsid w:val="00FF3918"/>
    <w:rsid w:val="00FF4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10077D"/>
  <w15:docId w15:val="{2F8900DF-6AAB-4F55-91D3-57CA6C21A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A2A"/>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qFormat/>
    <w:rsid w:val="00D51E4F"/>
    <w:pPr>
      <w:spacing w:before="100" w:beforeAutospacing="1" w:after="100" w:afterAutospacing="1" w:line="276" w:lineRule="auto"/>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B10EC"/>
    <w:pPr>
      <w:tabs>
        <w:tab w:val="center" w:pos="4680"/>
        <w:tab w:val="right" w:pos="9360"/>
      </w:tabs>
    </w:pPr>
  </w:style>
  <w:style w:type="character" w:customStyle="1" w:styleId="HeaderChar">
    <w:name w:val="Header Char"/>
    <w:basedOn w:val="DefaultParagraphFont"/>
    <w:link w:val="Header"/>
    <w:uiPriority w:val="99"/>
    <w:rsid w:val="00BB10EC"/>
  </w:style>
  <w:style w:type="paragraph" w:styleId="Footer">
    <w:name w:val="footer"/>
    <w:basedOn w:val="Normal"/>
    <w:link w:val="FooterChar"/>
    <w:uiPriority w:val="99"/>
    <w:unhideWhenUsed/>
    <w:qFormat/>
    <w:rsid w:val="00BB10EC"/>
    <w:pPr>
      <w:tabs>
        <w:tab w:val="center" w:pos="4680"/>
        <w:tab w:val="right" w:pos="9360"/>
      </w:tabs>
    </w:pPr>
  </w:style>
  <w:style w:type="character" w:customStyle="1" w:styleId="FooterChar">
    <w:name w:val="Footer Char"/>
    <w:basedOn w:val="DefaultParagraphFont"/>
    <w:link w:val="Footer"/>
    <w:uiPriority w:val="99"/>
    <w:qFormat/>
    <w:rsid w:val="00BB10EC"/>
  </w:style>
  <w:style w:type="table" w:styleId="TableGrid">
    <w:name w:val="Table Grid"/>
    <w:basedOn w:val="TableNormal"/>
    <w:rsid w:val="00BB10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BC2054"/>
    <w:rPr>
      <w:color w:val="0000FF"/>
      <w:u w:val="single"/>
    </w:rPr>
  </w:style>
  <w:style w:type="paragraph" w:styleId="BalloonText">
    <w:name w:val="Balloon Text"/>
    <w:basedOn w:val="Normal"/>
    <w:link w:val="BalloonTextChar"/>
    <w:uiPriority w:val="99"/>
    <w:semiHidden/>
    <w:unhideWhenUsed/>
    <w:rsid w:val="00BC2054"/>
    <w:rPr>
      <w:rFonts w:ascii="Tahoma" w:hAnsi="Tahoma" w:cs="Tahoma"/>
      <w:sz w:val="16"/>
      <w:szCs w:val="16"/>
    </w:rPr>
  </w:style>
  <w:style w:type="character" w:customStyle="1" w:styleId="BalloonTextChar">
    <w:name w:val="Balloon Text Char"/>
    <w:basedOn w:val="DefaultParagraphFont"/>
    <w:link w:val="BalloonText"/>
    <w:uiPriority w:val="99"/>
    <w:semiHidden/>
    <w:rsid w:val="00BC2054"/>
    <w:rPr>
      <w:rFonts w:ascii="Tahoma" w:eastAsia="Times New Roman" w:hAnsi="Tahoma" w:cs="Tahoma"/>
      <w:sz w:val="16"/>
      <w:szCs w:val="16"/>
    </w:rPr>
  </w:style>
  <w:style w:type="character" w:customStyle="1" w:styleId="Heading2Char">
    <w:name w:val="Heading 2 Char"/>
    <w:basedOn w:val="DefaultParagraphFont"/>
    <w:link w:val="Heading2"/>
    <w:uiPriority w:val="9"/>
    <w:qFormat/>
    <w:rsid w:val="00D51E4F"/>
    <w:rPr>
      <w:rFonts w:ascii="Times New Roman" w:eastAsia="Times New Roman" w:hAnsi="Times New Roman" w:cs="Times New Roman"/>
      <w:b/>
      <w:bCs/>
      <w:sz w:val="36"/>
      <w:szCs w:val="36"/>
    </w:rPr>
  </w:style>
  <w:style w:type="paragraph" w:customStyle="1" w:styleId="Default">
    <w:name w:val="Default"/>
    <w:uiPriority w:val="99"/>
    <w:rsid w:val="001F582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47F2C"/>
    <w:pPr>
      <w:ind w:left="720"/>
      <w:contextualSpacing/>
    </w:pPr>
  </w:style>
  <w:style w:type="character" w:customStyle="1" w:styleId="fontstyle01">
    <w:name w:val="fontstyle01"/>
    <w:basedOn w:val="DefaultParagraphFont"/>
    <w:rsid w:val="00DC5C4F"/>
    <w:rPr>
      <w:rFonts w:ascii="CIDFont+F5" w:hAnsi="CIDFont+F5" w:hint="default"/>
      <w:b w:val="0"/>
      <w:bCs w:val="0"/>
      <w:i w:val="0"/>
      <w:iCs w:val="0"/>
      <w:color w:val="000000"/>
      <w:sz w:val="20"/>
      <w:szCs w:val="20"/>
    </w:rPr>
  </w:style>
  <w:style w:type="character" w:customStyle="1" w:styleId="fontstyle21">
    <w:name w:val="fontstyle21"/>
    <w:basedOn w:val="DefaultParagraphFont"/>
    <w:rsid w:val="00DC5C4F"/>
    <w:rPr>
      <w:rFonts w:ascii="CIDFont+F6" w:hAnsi="CIDFont+F6" w:hint="default"/>
      <w:b w:val="0"/>
      <w:bCs w:val="0"/>
      <w:i/>
      <w:iCs/>
      <w:color w:val="000000"/>
      <w:sz w:val="20"/>
      <w:szCs w:val="20"/>
    </w:rPr>
  </w:style>
  <w:style w:type="character" w:styleId="PlaceholderText">
    <w:name w:val="Placeholder Text"/>
    <w:basedOn w:val="DefaultParagraphFont"/>
    <w:uiPriority w:val="99"/>
    <w:semiHidden/>
    <w:rsid w:val="00DC5C4F"/>
    <w:rPr>
      <w:color w:val="808080"/>
    </w:rPr>
  </w:style>
  <w:style w:type="paragraph" w:styleId="NormalWeb">
    <w:name w:val="Normal (Web)"/>
    <w:basedOn w:val="Normal"/>
    <w:uiPriority w:val="99"/>
    <w:unhideWhenUsed/>
    <w:rsid w:val="0082188C"/>
    <w:pPr>
      <w:spacing w:before="100" w:beforeAutospacing="1" w:after="100" w:afterAutospacing="1"/>
    </w:pPr>
    <w:rPr>
      <w:lang w:val="en-ID"/>
    </w:rPr>
  </w:style>
  <w:style w:type="character" w:customStyle="1" w:styleId="apple-converted-space">
    <w:name w:val="apple-converted-space"/>
    <w:basedOn w:val="DefaultParagraphFont"/>
    <w:rsid w:val="0010191B"/>
  </w:style>
  <w:style w:type="paragraph" w:styleId="Caption">
    <w:name w:val="caption"/>
    <w:basedOn w:val="Normal"/>
    <w:next w:val="Normal"/>
    <w:uiPriority w:val="35"/>
    <w:unhideWhenUsed/>
    <w:qFormat/>
    <w:rsid w:val="005A31E4"/>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0E09EC"/>
    <w:rPr>
      <w:sz w:val="16"/>
      <w:szCs w:val="16"/>
    </w:rPr>
  </w:style>
  <w:style w:type="paragraph" w:styleId="CommentText">
    <w:name w:val="annotation text"/>
    <w:basedOn w:val="Normal"/>
    <w:link w:val="CommentTextChar"/>
    <w:uiPriority w:val="99"/>
    <w:semiHidden/>
    <w:unhideWhenUsed/>
    <w:rsid w:val="000E09EC"/>
    <w:rPr>
      <w:sz w:val="20"/>
      <w:szCs w:val="20"/>
    </w:rPr>
  </w:style>
  <w:style w:type="character" w:customStyle="1" w:styleId="CommentTextChar">
    <w:name w:val="Comment Text Char"/>
    <w:basedOn w:val="DefaultParagraphFont"/>
    <w:link w:val="CommentText"/>
    <w:uiPriority w:val="99"/>
    <w:semiHidden/>
    <w:rsid w:val="000E09E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09EC"/>
    <w:rPr>
      <w:b/>
      <w:bCs/>
    </w:rPr>
  </w:style>
  <w:style w:type="character" w:customStyle="1" w:styleId="CommentSubjectChar">
    <w:name w:val="Comment Subject Char"/>
    <w:basedOn w:val="CommentTextChar"/>
    <w:link w:val="CommentSubject"/>
    <w:uiPriority w:val="99"/>
    <w:semiHidden/>
    <w:rsid w:val="000E09E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802">
      <w:bodyDiv w:val="1"/>
      <w:marLeft w:val="0"/>
      <w:marRight w:val="0"/>
      <w:marTop w:val="0"/>
      <w:marBottom w:val="0"/>
      <w:divBdr>
        <w:top w:val="none" w:sz="0" w:space="0" w:color="auto"/>
        <w:left w:val="none" w:sz="0" w:space="0" w:color="auto"/>
        <w:bottom w:val="none" w:sz="0" w:space="0" w:color="auto"/>
        <w:right w:val="none" w:sz="0" w:space="0" w:color="auto"/>
      </w:divBdr>
      <w:divsChild>
        <w:div w:id="1153913204">
          <w:marLeft w:val="0"/>
          <w:marRight w:val="0"/>
          <w:marTop w:val="0"/>
          <w:marBottom w:val="0"/>
          <w:divBdr>
            <w:top w:val="none" w:sz="0" w:space="0" w:color="auto"/>
            <w:left w:val="none" w:sz="0" w:space="0" w:color="auto"/>
            <w:bottom w:val="none" w:sz="0" w:space="0" w:color="auto"/>
            <w:right w:val="none" w:sz="0" w:space="0" w:color="auto"/>
          </w:divBdr>
          <w:divsChild>
            <w:div w:id="2117015078">
              <w:marLeft w:val="0"/>
              <w:marRight w:val="0"/>
              <w:marTop w:val="0"/>
              <w:marBottom w:val="0"/>
              <w:divBdr>
                <w:top w:val="none" w:sz="0" w:space="0" w:color="auto"/>
                <w:left w:val="none" w:sz="0" w:space="0" w:color="auto"/>
                <w:bottom w:val="none" w:sz="0" w:space="0" w:color="auto"/>
                <w:right w:val="none" w:sz="0" w:space="0" w:color="auto"/>
              </w:divBdr>
              <w:divsChild>
                <w:div w:id="191851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1110">
      <w:bodyDiv w:val="1"/>
      <w:marLeft w:val="0"/>
      <w:marRight w:val="0"/>
      <w:marTop w:val="0"/>
      <w:marBottom w:val="0"/>
      <w:divBdr>
        <w:top w:val="none" w:sz="0" w:space="0" w:color="auto"/>
        <w:left w:val="none" w:sz="0" w:space="0" w:color="auto"/>
        <w:bottom w:val="none" w:sz="0" w:space="0" w:color="auto"/>
        <w:right w:val="none" w:sz="0" w:space="0" w:color="auto"/>
      </w:divBdr>
      <w:divsChild>
        <w:div w:id="2069650228">
          <w:marLeft w:val="0"/>
          <w:marRight w:val="0"/>
          <w:marTop w:val="0"/>
          <w:marBottom w:val="0"/>
          <w:divBdr>
            <w:top w:val="none" w:sz="0" w:space="0" w:color="auto"/>
            <w:left w:val="none" w:sz="0" w:space="0" w:color="auto"/>
            <w:bottom w:val="none" w:sz="0" w:space="0" w:color="auto"/>
            <w:right w:val="none" w:sz="0" w:space="0" w:color="auto"/>
          </w:divBdr>
          <w:divsChild>
            <w:div w:id="674303233">
              <w:marLeft w:val="0"/>
              <w:marRight w:val="0"/>
              <w:marTop w:val="0"/>
              <w:marBottom w:val="0"/>
              <w:divBdr>
                <w:top w:val="none" w:sz="0" w:space="0" w:color="auto"/>
                <w:left w:val="none" w:sz="0" w:space="0" w:color="auto"/>
                <w:bottom w:val="none" w:sz="0" w:space="0" w:color="auto"/>
                <w:right w:val="none" w:sz="0" w:space="0" w:color="auto"/>
              </w:divBdr>
              <w:divsChild>
                <w:div w:id="124938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194613">
      <w:bodyDiv w:val="1"/>
      <w:marLeft w:val="0"/>
      <w:marRight w:val="0"/>
      <w:marTop w:val="0"/>
      <w:marBottom w:val="0"/>
      <w:divBdr>
        <w:top w:val="none" w:sz="0" w:space="0" w:color="auto"/>
        <w:left w:val="none" w:sz="0" w:space="0" w:color="auto"/>
        <w:bottom w:val="none" w:sz="0" w:space="0" w:color="auto"/>
        <w:right w:val="none" w:sz="0" w:space="0" w:color="auto"/>
      </w:divBdr>
      <w:divsChild>
        <w:div w:id="1421684588">
          <w:marLeft w:val="0"/>
          <w:marRight w:val="0"/>
          <w:marTop w:val="0"/>
          <w:marBottom w:val="0"/>
          <w:divBdr>
            <w:top w:val="none" w:sz="0" w:space="0" w:color="auto"/>
            <w:left w:val="none" w:sz="0" w:space="0" w:color="auto"/>
            <w:bottom w:val="none" w:sz="0" w:space="0" w:color="auto"/>
            <w:right w:val="none" w:sz="0" w:space="0" w:color="auto"/>
          </w:divBdr>
        </w:div>
        <w:div w:id="1480463575">
          <w:marLeft w:val="0"/>
          <w:marRight w:val="0"/>
          <w:marTop w:val="0"/>
          <w:marBottom w:val="0"/>
          <w:divBdr>
            <w:top w:val="none" w:sz="0" w:space="0" w:color="auto"/>
            <w:left w:val="none" w:sz="0" w:space="0" w:color="auto"/>
            <w:bottom w:val="none" w:sz="0" w:space="0" w:color="auto"/>
            <w:right w:val="none" w:sz="0" w:space="0" w:color="auto"/>
          </w:divBdr>
        </w:div>
        <w:div w:id="2140999310">
          <w:marLeft w:val="0"/>
          <w:marRight w:val="0"/>
          <w:marTop w:val="0"/>
          <w:marBottom w:val="0"/>
          <w:divBdr>
            <w:top w:val="none" w:sz="0" w:space="0" w:color="auto"/>
            <w:left w:val="none" w:sz="0" w:space="0" w:color="auto"/>
            <w:bottom w:val="none" w:sz="0" w:space="0" w:color="auto"/>
            <w:right w:val="none" w:sz="0" w:space="0" w:color="auto"/>
          </w:divBdr>
        </w:div>
        <w:div w:id="1786577620">
          <w:marLeft w:val="0"/>
          <w:marRight w:val="0"/>
          <w:marTop w:val="0"/>
          <w:marBottom w:val="0"/>
          <w:divBdr>
            <w:top w:val="none" w:sz="0" w:space="0" w:color="auto"/>
            <w:left w:val="none" w:sz="0" w:space="0" w:color="auto"/>
            <w:bottom w:val="none" w:sz="0" w:space="0" w:color="auto"/>
            <w:right w:val="none" w:sz="0" w:space="0" w:color="auto"/>
          </w:divBdr>
        </w:div>
        <w:div w:id="283973032">
          <w:marLeft w:val="0"/>
          <w:marRight w:val="0"/>
          <w:marTop w:val="0"/>
          <w:marBottom w:val="0"/>
          <w:divBdr>
            <w:top w:val="none" w:sz="0" w:space="0" w:color="auto"/>
            <w:left w:val="none" w:sz="0" w:space="0" w:color="auto"/>
            <w:bottom w:val="none" w:sz="0" w:space="0" w:color="auto"/>
            <w:right w:val="none" w:sz="0" w:space="0" w:color="auto"/>
          </w:divBdr>
        </w:div>
        <w:div w:id="1736784098">
          <w:marLeft w:val="0"/>
          <w:marRight w:val="0"/>
          <w:marTop w:val="0"/>
          <w:marBottom w:val="0"/>
          <w:divBdr>
            <w:top w:val="none" w:sz="0" w:space="0" w:color="auto"/>
            <w:left w:val="none" w:sz="0" w:space="0" w:color="auto"/>
            <w:bottom w:val="none" w:sz="0" w:space="0" w:color="auto"/>
            <w:right w:val="none" w:sz="0" w:space="0" w:color="auto"/>
          </w:divBdr>
        </w:div>
        <w:div w:id="1074087928">
          <w:marLeft w:val="0"/>
          <w:marRight w:val="0"/>
          <w:marTop w:val="0"/>
          <w:marBottom w:val="0"/>
          <w:divBdr>
            <w:top w:val="none" w:sz="0" w:space="0" w:color="auto"/>
            <w:left w:val="none" w:sz="0" w:space="0" w:color="auto"/>
            <w:bottom w:val="none" w:sz="0" w:space="0" w:color="auto"/>
            <w:right w:val="none" w:sz="0" w:space="0" w:color="auto"/>
          </w:divBdr>
        </w:div>
        <w:div w:id="382945727">
          <w:marLeft w:val="0"/>
          <w:marRight w:val="0"/>
          <w:marTop w:val="0"/>
          <w:marBottom w:val="0"/>
          <w:divBdr>
            <w:top w:val="none" w:sz="0" w:space="0" w:color="auto"/>
            <w:left w:val="none" w:sz="0" w:space="0" w:color="auto"/>
            <w:bottom w:val="none" w:sz="0" w:space="0" w:color="auto"/>
            <w:right w:val="none" w:sz="0" w:space="0" w:color="auto"/>
          </w:divBdr>
        </w:div>
        <w:div w:id="1369404826">
          <w:marLeft w:val="0"/>
          <w:marRight w:val="0"/>
          <w:marTop w:val="0"/>
          <w:marBottom w:val="0"/>
          <w:divBdr>
            <w:top w:val="none" w:sz="0" w:space="0" w:color="auto"/>
            <w:left w:val="none" w:sz="0" w:space="0" w:color="auto"/>
            <w:bottom w:val="none" w:sz="0" w:space="0" w:color="auto"/>
            <w:right w:val="none" w:sz="0" w:space="0" w:color="auto"/>
          </w:divBdr>
        </w:div>
        <w:div w:id="1332488824">
          <w:marLeft w:val="0"/>
          <w:marRight w:val="0"/>
          <w:marTop w:val="0"/>
          <w:marBottom w:val="0"/>
          <w:divBdr>
            <w:top w:val="none" w:sz="0" w:space="0" w:color="auto"/>
            <w:left w:val="none" w:sz="0" w:space="0" w:color="auto"/>
            <w:bottom w:val="none" w:sz="0" w:space="0" w:color="auto"/>
            <w:right w:val="none" w:sz="0" w:space="0" w:color="auto"/>
          </w:divBdr>
        </w:div>
        <w:div w:id="1212575967">
          <w:marLeft w:val="0"/>
          <w:marRight w:val="0"/>
          <w:marTop w:val="0"/>
          <w:marBottom w:val="0"/>
          <w:divBdr>
            <w:top w:val="none" w:sz="0" w:space="0" w:color="auto"/>
            <w:left w:val="none" w:sz="0" w:space="0" w:color="auto"/>
            <w:bottom w:val="none" w:sz="0" w:space="0" w:color="auto"/>
            <w:right w:val="none" w:sz="0" w:space="0" w:color="auto"/>
          </w:divBdr>
        </w:div>
        <w:div w:id="1040279808">
          <w:marLeft w:val="0"/>
          <w:marRight w:val="0"/>
          <w:marTop w:val="0"/>
          <w:marBottom w:val="0"/>
          <w:divBdr>
            <w:top w:val="none" w:sz="0" w:space="0" w:color="auto"/>
            <w:left w:val="none" w:sz="0" w:space="0" w:color="auto"/>
            <w:bottom w:val="none" w:sz="0" w:space="0" w:color="auto"/>
            <w:right w:val="none" w:sz="0" w:space="0" w:color="auto"/>
          </w:divBdr>
        </w:div>
        <w:div w:id="1092749381">
          <w:marLeft w:val="0"/>
          <w:marRight w:val="0"/>
          <w:marTop w:val="0"/>
          <w:marBottom w:val="0"/>
          <w:divBdr>
            <w:top w:val="none" w:sz="0" w:space="0" w:color="auto"/>
            <w:left w:val="none" w:sz="0" w:space="0" w:color="auto"/>
            <w:bottom w:val="none" w:sz="0" w:space="0" w:color="auto"/>
            <w:right w:val="none" w:sz="0" w:space="0" w:color="auto"/>
          </w:divBdr>
        </w:div>
        <w:div w:id="1269697792">
          <w:marLeft w:val="0"/>
          <w:marRight w:val="0"/>
          <w:marTop w:val="0"/>
          <w:marBottom w:val="0"/>
          <w:divBdr>
            <w:top w:val="none" w:sz="0" w:space="0" w:color="auto"/>
            <w:left w:val="none" w:sz="0" w:space="0" w:color="auto"/>
            <w:bottom w:val="none" w:sz="0" w:space="0" w:color="auto"/>
            <w:right w:val="none" w:sz="0" w:space="0" w:color="auto"/>
          </w:divBdr>
        </w:div>
        <w:div w:id="1306273289">
          <w:marLeft w:val="0"/>
          <w:marRight w:val="0"/>
          <w:marTop w:val="0"/>
          <w:marBottom w:val="0"/>
          <w:divBdr>
            <w:top w:val="none" w:sz="0" w:space="0" w:color="auto"/>
            <w:left w:val="none" w:sz="0" w:space="0" w:color="auto"/>
            <w:bottom w:val="none" w:sz="0" w:space="0" w:color="auto"/>
            <w:right w:val="none" w:sz="0" w:space="0" w:color="auto"/>
          </w:divBdr>
        </w:div>
        <w:div w:id="1284969407">
          <w:marLeft w:val="0"/>
          <w:marRight w:val="0"/>
          <w:marTop w:val="0"/>
          <w:marBottom w:val="0"/>
          <w:divBdr>
            <w:top w:val="none" w:sz="0" w:space="0" w:color="auto"/>
            <w:left w:val="none" w:sz="0" w:space="0" w:color="auto"/>
            <w:bottom w:val="none" w:sz="0" w:space="0" w:color="auto"/>
            <w:right w:val="none" w:sz="0" w:space="0" w:color="auto"/>
          </w:divBdr>
        </w:div>
        <w:div w:id="660041549">
          <w:marLeft w:val="0"/>
          <w:marRight w:val="0"/>
          <w:marTop w:val="0"/>
          <w:marBottom w:val="0"/>
          <w:divBdr>
            <w:top w:val="none" w:sz="0" w:space="0" w:color="auto"/>
            <w:left w:val="none" w:sz="0" w:space="0" w:color="auto"/>
            <w:bottom w:val="none" w:sz="0" w:space="0" w:color="auto"/>
            <w:right w:val="none" w:sz="0" w:space="0" w:color="auto"/>
          </w:divBdr>
        </w:div>
        <w:div w:id="403647181">
          <w:marLeft w:val="0"/>
          <w:marRight w:val="0"/>
          <w:marTop w:val="0"/>
          <w:marBottom w:val="0"/>
          <w:divBdr>
            <w:top w:val="none" w:sz="0" w:space="0" w:color="auto"/>
            <w:left w:val="none" w:sz="0" w:space="0" w:color="auto"/>
            <w:bottom w:val="none" w:sz="0" w:space="0" w:color="auto"/>
            <w:right w:val="none" w:sz="0" w:space="0" w:color="auto"/>
          </w:divBdr>
        </w:div>
        <w:div w:id="365566892">
          <w:marLeft w:val="0"/>
          <w:marRight w:val="0"/>
          <w:marTop w:val="0"/>
          <w:marBottom w:val="0"/>
          <w:divBdr>
            <w:top w:val="none" w:sz="0" w:space="0" w:color="auto"/>
            <w:left w:val="none" w:sz="0" w:space="0" w:color="auto"/>
            <w:bottom w:val="none" w:sz="0" w:space="0" w:color="auto"/>
            <w:right w:val="none" w:sz="0" w:space="0" w:color="auto"/>
          </w:divBdr>
        </w:div>
        <w:div w:id="936329874">
          <w:marLeft w:val="0"/>
          <w:marRight w:val="0"/>
          <w:marTop w:val="0"/>
          <w:marBottom w:val="0"/>
          <w:divBdr>
            <w:top w:val="none" w:sz="0" w:space="0" w:color="auto"/>
            <w:left w:val="none" w:sz="0" w:space="0" w:color="auto"/>
            <w:bottom w:val="none" w:sz="0" w:space="0" w:color="auto"/>
            <w:right w:val="none" w:sz="0" w:space="0" w:color="auto"/>
          </w:divBdr>
        </w:div>
        <w:div w:id="1926769668">
          <w:marLeft w:val="0"/>
          <w:marRight w:val="0"/>
          <w:marTop w:val="0"/>
          <w:marBottom w:val="0"/>
          <w:divBdr>
            <w:top w:val="none" w:sz="0" w:space="0" w:color="auto"/>
            <w:left w:val="none" w:sz="0" w:space="0" w:color="auto"/>
            <w:bottom w:val="none" w:sz="0" w:space="0" w:color="auto"/>
            <w:right w:val="none" w:sz="0" w:space="0" w:color="auto"/>
          </w:divBdr>
        </w:div>
        <w:div w:id="992834552">
          <w:marLeft w:val="0"/>
          <w:marRight w:val="0"/>
          <w:marTop w:val="0"/>
          <w:marBottom w:val="0"/>
          <w:divBdr>
            <w:top w:val="none" w:sz="0" w:space="0" w:color="auto"/>
            <w:left w:val="none" w:sz="0" w:space="0" w:color="auto"/>
            <w:bottom w:val="none" w:sz="0" w:space="0" w:color="auto"/>
            <w:right w:val="none" w:sz="0" w:space="0" w:color="auto"/>
          </w:divBdr>
        </w:div>
        <w:div w:id="514809145">
          <w:marLeft w:val="0"/>
          <w:marRight w:val="0"/>
          <w:marTop w:val="0"/>
          <w:marBottom w:val="0"/>
          <w:divBdr>
            <w:top w:val="none" w:sz="0" w:space="0" w:color="auto"/>
            <w:left w:val="none" w:sz="0" w:space="0" w:color="auto"/>
            <w:bottom w:val="none" w:sz="0" w:space="0" w:color="auto"/>
            <w:right w:val="none" w:sz="0" w:space="0" w:color="auto"/>
          </w:divBdr>
        </w:div>
        <w:div w:id="21438767">
          <w:marLeft w:val="0"/>
          <w:marRight w:val="0"/>
          <w:marTop w:val="0"/>
          <w:marBottom w:val="0"/>
          <w:divBdr>
            <w:top w:val="none" w:sz="0" w:space="0" w:color="auto"/>
            <w:left w:val="none" w:sz="0" w:space="0" w:color="auto"/>
            <w:bottom w:val="none" w:sz="0" w:space="0" w:color="auto"/>
            <w:right w:val="none" w:sz="0" w:space="0" w:color="auto"/>
          </w:divBdr>
        </w:div>
      </w:divsChild>
    </w:div>
    <w:div w:id="905339821">
      <w:bodyDiv w:val="1"/>
      <w:marLeft w:val="0"/>
      <w:marRight w:val="0"/>
      <w:marTop w:val="0"/>
      <w:marBottom w:val="0"/>
      <w:divBdr>
        <w:top w:val="none" w:sz="0" w:space="0" w:color="auto"/>
        <w:left w:val="none" w:sz="0" w:space="0" w:color="auto"/>
        <w:bottom w:val="none" w:sz="0" w:space="0" w:color="auto"/>
        <w:right w:val="none" w:sz="0" w:space="0" w:color="auto"/>
      </w:divBdr>
      <w:divsChild>
        <w:div w:id="1099257647">
          <w:marLeft w:val="0"/>
          <w:marRight w:val="0"/>
          <w:marTop w:val="0"/>
          <w:marBottom w:val="0"/>
          <w:divBdr>
            <w:top w:val="none" w:sz="0" w:space="0" w:color="auto"/>
            <w:left w:val="none" w:sz="0" w:space="0" w:color="auto"/>
            <w:bottom w:val="none" w:sz="0" w:space="0" w:color="auto"/>
            <w:right w:val="none" w:sz="0" w:space="0" w:color="auto"/>
          </w:divBdr>
          <w:divsChild>
            <w:div w:id="1989242279">
              <w:marLeft w:val="0"/>
              <w:marRight w:val="0"/>
              <w:marTop w:val="0"/>
              <w:marBottom w:val="0"/>
              <w:divBdr>
                <w:top w:val="none" w:sz="0" w:space="0" w:color="auto"/>
                <w:left w:val="none" w:sz="0" w:space="0" w:color="auto"/>
                <w:bottom w:val="none" w:sz="0" w:space="0" w:color="auto"/>
                <w:right w:val="none" w:sz="0" w:space="0" w:color="auto"/>
              </w:divBdr>
              <w:divsChild>
                <w:div w:id="32625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143567">
      <w:bodyDiv w:val="1"/>
      <w:marLeft w:val="0"/>
      <w:marRight w:val="0"/>
      <w:marTop w:val="0"/>
      <w:marBottom w:val="0"/>
      <w:divBdr>
        <w:top w:val="none" w:sz="0" w:space="0" w:color="auto"/>
        <w:left w:val="none" w:sz="0" w:space="0" w:color="auto"/>
        <w:bottom w:val="none" w:sz="0" w:space="0" w:color="auto"/>
        <w:right w:val="none" w:sz="0" w:space="0" w:color="auto"/>
      </w:divBdr>
      <w:divsChild>
        <w:div w:id="291060735">
          <w:marLeft w:val="0"/>
          <w:marRight w:val="0"/>
          <w:marTop w:val="0"/>
          <w:marBottom w:val="0"/>
          <w:divBdr>
            <w:top w:val="none" w:sz="0" w:space="0" w:color="auto"/>
            <w:left w:val="none" w:sz="0" w:space="0" w:color="auto"/>
            <w:bottom w:val="none" w:sz="0" w:space="0" w:color="auto"/>
            <w:right w:val="none" w:sz="0" w:space="0" w:color="auto"/>
          </w:divBdr>
          <w:divsChild>
            <w:div w:id="610630371">
              <w:marLeft w:val="0"/>
              <w:marRight w:val="0"/>
              <w:marTop w:val="0"/>
              <w:marBottom w:val="0"/>
              <w:divBdr>
                <w:top w:val="none" w:sz="0" w:space="0" w:color="auto"/>
                <w:left w:val="none" w:sz="0" w:space="0" w:color="auto"/>
                <w:bottom w:val="none" w:sz="0" w:space="0" w:color="auto"/>
                <w:right w:val="none" w:sz="0" w:space="0" w:color="auto"/>
              </w:divBdr>
              <w:divsChild>
                <w:div w:id="189723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899154">
      <w:bodyDiv w:val="1"/>
      <w:marLeft w:val="0"/>
      <w:marRight w:val="0"/>
      <w:marTop w:val="0"/>
      <w:marBottom w:val="0"/>
      <w:divBdr>
        <w:top w:val="none" w:sz="0" w:space="0" w:color="auto"/>
        <w:left w:val="none" w:sz="0" w:space="0" w:color="auto"/>
        <w:bottom w:val="none" w:sz="0" w:space="0" w:color="auto"/>
        <w:right w:val="none" w:sz="0" w:space="0" w:color="auto"/>
      </w:divBdr>
      <w:divsChild>
        <w:div w:id="2025548916">
          <w:marLeft w:val="0"/>
          <w:marRight w:val="0"/>
          <w:marTop w:val="0"/>
          <w:marBottom w:val="0"/>
          <w:divBdr>
            <w:top w:val="none" w:sz="0" w:space="0" w:color="auto"/>
            <w:left w:val="none" w:sz="0" w:space="0" w:color="auto"/>
            <w:bottom w:val="none" w:sz="0" w:space="0" w:color="auto"/>
            <w:right w:val="none" w:sz="0" w:space="0" w:color="auto"/>
          </w:divBdr>
          <w:divsChild>
            <w:div w:id="2007127873">
              <w:marLeft w:val="0"/>
              <w:marRight w:val="0"/>
              <w:marTop w:val="0"/>
              <w:marBottom w:val="0"/>
              <w:divBdr>
                <w:top w:val="none" w:sz="0" w:space="0" w:color="auto"/>
                <w:left w:val="none" w:sz="0" w:space="0" w:color="auto"/>
                <w:bottom w:val="none" w:sz="0" w:space="0" w:color="auto"/>
                <w:right w:val="none" w:sz="0" w:space="0" w:color="auto"/>
              </w:divBdr>
              <w:divsChild>
                <w:div w:id="57038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602533">
      <w:bodyDiv w:val="1"/>
      <w:marLeft w:val="0"/>
      <w:marRight w:val="0"/>
      <w:marTop w:val="0"/>
      <w:marBottom w:val="0"/>
      <w:divBdr>
        <w:top w:val="none" w:sz="0" w:space="0" w:color="auto"/>
        <w:left w:val="none" w:sz="0" w:space="0" w:color="auto"/>
        <w:bottom w:val="none" w:sz="0" w:space="0" w:color="auto"/>
        <w:right w:val="none" w:sz="0" w:space="0" w:color="auto"/>
      </w:divBdr>
      <w:divsChild>
        <w:div w:id="1380284650">
          <w:marLeft w:val="0"/>
          <w:marRight w:val="0"/>
          <w:marTop w:val="0"/>
          <w:marBottom w:val="0"/>
          <w:divBdr>
            <w:top w:val="none" w:sz="0" w:space="0" w:color="auto"/>
            <w:left w:val="none" w:sz="0" w:space="0" w:color="auto"/>
            <w:bottom w:val="none" w:sz="0" w:space="0" w:color="auto"/>
            <w:right w:val="none" w:sz="0" w:space="0" w:color="auto"/>
          </w:divBdr>
        </w:div>
        <w:div w:id="1548419808">
          <w:marLeft w:val="0"/>
          <w:marRight w:val="0"/>
          <w:marTop w:val="0"/>
          <w:marBottom w:val="0"/>
          <w:divBdr>
            <w:top w:val="none" w:sz="0" w:space="0" w:color="auto"/>
            <w:left w:val="none" w:sz="0" w:space="0" w:color="auto"/>
            <w:bottom w:val="none" w:sz="0" w:space="0" w:color="auto"/>
            <w:right w:val="none" w:sz="0" w:space="0" w:color="auto"/>
          </w:divBdr>
        </w:div>
        <w:div w:id="1620605217">
          <w:marLeft w:val="0"/>
          <w:marRight w:val="0"/>
          <w:marTop w:val="0"/>
          <w:marBottom w:val="0"/>
          <w:divBdr>
            <w:top w:val="none" w:sz="0" w:space="0" w:color="auto"/>
            <w:left w:val="none" w:sz="0" w:space="0" w:color="auto"/>
            <w:bottom w:val="none" w:sz="0" w:space="0" w:color="auto"/>
            <w:right w:val="none" w:sz="0" w:space="0" w:color="auto"/>
          </w:divBdr>
        </w:div>
        <w:div w:id="472254514">
          <w:marLeft w:val="0"/>
          <w:marRight w:val="0"/>
          <w:marTop w:val="0"/>
          <w:marBottom w:val="0"/>
          <w:divBdr>
            <w:top w:val="none" w:sz="0" w:space="0" w:color="auto"/>
            <w:left w:val="none" w:sz="0" w:space="0" w:color="auto"/>
            <w:bottom w:val="none" w:sz="0" w:space="0" w:color="auto"/>
            <w:right w:val="none" w:sz="0" w:space="0" w:color="auto"/>
          </w:divBdr>
        </w:div>
      </w:divsChild>
    </w:div>
    <w:div w:id="1781416923">
      <w:bodyDiv w:val="1"/>
      <w:marLeft w:val="0"/>
      <w:marRight w:val="0"/>
      <w:marTop w:val="0"/>
      <w:marBottom w:val="0"/>
      <w:divBdr>
        <w:top w:val="none" w:sz="0" w:space="0" w:color="auto"/>
        <w:left w:val="none" w:sz="0" w:space="0" w:color="auto"/>
        <w:bottom w:val="none" w:sz="0" w:space="0" w:color="auto"/>
        <w:right w:val="none" w:sz="0" w:space="0" w:color="auto"/>
      </w:divBdr>
      <w:divsChild>
        <w:div w:id="1485855156">
          <w:marLeft w:val="0"/>
          <w:marRight w:val="0"/>
          <w:marTop w:val="0"/>
          <w:marBottom w:val="0"/>
          <w:divBdr>
            <w:top w:val="none" w:sz="0" w:space="0" w:color="auto"/>
            <w:left w:val="none" w:sz="0" w:space="0" w:color="auto"/>
            <w:bottom w:val="none" w:sz="0" w:space="0" w:color="auto"/>
            <w:right w:val="none" w:sz="0" w:space="0" w:color="auto"/>
          </w:divBdr>
        </w:div>
        <w:div w:id="1851944389">
          <w:marLeft w:val="0"/>
          <w:marRight w:val="0"/>
          <w:marTop w:val="0"/>
          <w:marBottom w:val="0"/>
          <w:divBdr>
            <w:top w:val="none" w:sz="0" w:space="0" w:color="auto"/>
            <w:left w:val="none" w:sz="0" w:space="0" w:color="auto"/>
            <w:bottom w:val="none" w:sz="0" w:space="0" w:color="auto"/>
            <w:right w:val="none" w:sz="0" w:space="0" w:color="auto"/>
          </w:divBdr>
        </w:div>
        <w:div w:id="1175073096">
          <w:marLeft w:val="0"/>
          <w:marRight w:val="0"/>
          <w:marTop w:val="0"/>
          <w:marBottom w:val="0"/>
          <w:divBdr>
            <w:top w:val="none" w:sz="0" w:space="0" w:color="auto"/>
            <w:left w:val="none" w:sz="0" w:space="0" w:color="auto"/>
            <w:bottom w:val="none" w:sz="0" w:space="0" w:color="auto"/>
            <w:right w:val="none" w:sz="0" w:space="0" w:color="auto"/>
          </w:divBdr>
        </w:div>
        <w:div w:id="759641886">
          <w:marLeft w:val="0"/>
          <w:marRight w:val="0"/>
          <w:marTop w:val="0"/>
          <w:marBottom w:val="0"/>
          <w:divBdr>
            <w:top w:val="none" w:sz="0" w:space="0" w:color="auto"/>
            <w:left w:val="none" w:sz="0" w:space="0" w:color="auto"/>
            <w:bottom w:val="none" w:sz="0" w:space="0" w:color="auto"/>
            <w:right w:val="none" w:sz="0" w:space="0" w:color="auto"/>
          </w:divBdr>
        </w:div>
        <w:div w:id="536087898">
          <w:marLeft w:val="0"/>
          <w:marRight w:val="0"/>
          <w:marTop w:val="0"/>
          <w:marBottom w:val="0"/>
          <w:divBdr>
            <w:top w:val="none" w:sz="0" w:space="0" w:color="auto"/>
            <w:left w:val="none" w:sz="0" w:space="0" w:color="auto"/>
            <w:bottom w:val="none" w:sz="0" w:space="0" w:color="auto"/>
            <w:right w:val="none" w:sz="0" w:space="0" w:color="auto"/>
          </w:divBdr>
        </w:div>
        <w:div w:id="1180663502">
          <w:marLeft w:val="0"/>
          <w:marRight w:val="0"/>
          <w:marTop w:val="0"/>
          <w:marBottom w:val="0"/>
          <w:divBdr>
            <w:top w:val="none" w:sz="0" w:space="0" w:color="auto"/>
            <w:left w:val="none" w:sz="0" w:space="0" w:color="auto"/>
            <w:bottom w:val="none" w:sz="0" w:space="0" w:color="auto"/>
            <w:right w:val="none" w:sz="0" w:space="0" w:color="auto"/>
          </w:divBdr>
        </w:div>
        <w:div w:id="1493986351">
          <w:marLeft w:val="0"/>
          <w:marRight w:val="0"/>
          <w:marTop w:val="0"/>
          <w:marBottom w:val="0"/>
          <w:divBdr>
            <w:top w:val="none" w:sz="0" w:space="0" w:color="auto"/>
            <w:left w:val="none" w:sz="0" w:space="0" w:color="auto"/>
            <w:bottom w:val="none" w:sz="0" w:space="0" w:color="auto"/>
            <w:right w:val="none" w:sz="0" w:space="0" w:color="auto"/>
          </w:divBdr>
        </w:div>
        <w:div w:id="1937899548">
          <w:marLeft w:val="0"/>
          <w:marRight w:val="0"/>
          <w:marTop w:val="0"/>
          <w:marBottom w:val="0"/>
          <w:divBdr>
            <w:top w:val="none" w:sz="0" w:space="0" w:color="auto"/>
            <w:left w:val="none" w:sz="0" w:space="0" w:color="auto"/>
            <w:bottom w:val="none" w:sz="0" w:space="0" w:color="auto"/>
            <w:right w:val="none" w:sz="0" w:space="0" w:color="auto"/>
          </w:divBdr>
        </w:div>
        <w:div w:id="1290478885">
          <w:marLeft w:val="0"/>
          <w:marRight w:val="0"/>
          <w:marTop w:val="0"/>
          <w:marBottom w:val="0"/>
          <w:divBdr>
            <w:top w:val="none" w:sz="0" w:space="0" w:color="auto"/>
            <w:left w:val="none" w:sz="0" w:space="0" w:color="auto"/>
            <w:bottom w:val="none" w:sz="0" w:space="0" w:color="auto"/>
            <w:right w:val="none" w:sz="0" w:space="0" w:color="auto"/>
          </w:divBdr>
        </w:div>
        <w:div w:id="251621290">
          <w:marLeft w:val="0"/>
          <w:marRight w:val="0"/>
          <w:marTop w:val="0"/>
          <w:marBottom w:val="0"/>
          <w:divBdr>
            <w:top w:val="none" w:sz="0" w:space="0" w:color="auto"/>
            <w:left w:val="none" w:sz="0" w:space="0" w:color="auto"/>
            <w:bottom w:val="none" w:sz="0" w:space="0" w:color="auto"/>
            <w:right w:val="none" w:sz="0" w:space="0" w:color="auto"/>
          </w:divBdr>
        </w:div>
        <w:div w:id="1769737204">
          <w:marLeft w:val="0"/>
          <w:marRight w:val="0"/>
          <w:marTop w:val="0"/>
          <w:marBottom w:val="0"/>
          <w:divBdr>
            <w:top w:val="none" w:sz="0" w:space="0" w:color="auto"/>
            <w:left w:val="none" w:sz="0" w:space="0" w:color="auto"/>
            <w:bottom w:val="none" w:sz="0" w:space="0" w:color="auto"/>
            <w:right w:val="none" w:sz="0" w:space="0" w:color="auto"/>
          </w:divBdr>
        </w:div>
        <w:div w:id="197014476">
          <w:marLeft w:val="0"/>
          <w:marRight w:val="0"/>
          <w:marTop w:val="0"/>
          <w:marBottom w:val="0"/>
          <w:divBdr>
            <w:top w:val="none" w:sz="0" w:space="0" w:color="auto"/>
            <w:left w:val="none" w:sz="0" w:space="0" w:color="auto"/>
            <w:bottom w:val="none" w:sz="0" w:space="0" w:color="auto"/>
            <w:right w:val="none" w:sz="0" w:space="0" w:color="auto"/>
          </w:divBdr>
        </w:div>
        <w:div w:id="763457345">
          <w:marLeft w:val="0"/>
          <w:marRight w:val="0"/>
          <w:marTop w:val="0"/>
          <w:marBottom w:val="0"/>
          <w:divBdr>
            <w:top w:val="none" w:sz="0" w:space="0" w:color="auto"/>
            <w:left w:val="none" w:sz="0" w:space="0" w:color="auto"/>
            <w:bottom w:val="none" w:sz="0" w:space="0" w:color="auto"/>
            <w:right w:val="none" w:sz="0" w:space="0" w:color="auto"/>
          </w:divBdr>
        </w:div>
        <w:div w:id="963538073">
          <w:marLeft w:val="0"/>
          <w:marRight w:val="0"/>
          <w:marTop w:val="0"/>
          <w:marBottom w:val="0"/>
          <w:divBdr>
            <w:top w:val="none" w:sz="0" w:space="0" w:color="auto"/>
            <w:left w:val="none" w:sz="0" w:space="0" w:color="auto"/>
            <w:bottom w:val="none" w:sz="0" w:space="0" w:color="auto"/>
            <w:right w:val="none" w:sz="0" w:space="0" w:color="auto"/>
          </w:divBdr>
        </w:div>
        <w:div w:id="1064521876">
          <w:marLeft w:val="0"/>
          <w:marRight w:val="0"/>
          <w:marTop w:val="0"/>
          <w:marBottom w:val="0"/>
          <w:divBdr>
            <w:top w:val="none" w:sz="0" w:space="0" w:color="auto"/>
            <w:left w:val="none" w:sz="0" w:space="0" w:color="auto"/>
            <w:bottom w:val="none" w:sz="0" w:space="0" w:color="auto"/>
            <w:right w:val="none" w:sz="0" w:space="0" w:color="auto"/>
          </w:divBdr>
        </w:div>
        <w:div w:id="1882984523">
          <w:marLeft w:val="0"/>
          <w:marRight w:val="0"/>
          <w:marTop w:val="0"/>
          <w:marBottom w:val="0"/>
          <w:divBdr>
            <w:top w:val="none" w:sz="0" w:space="0" w:color="auto"/>
            <w:left w:val="none" w:sz="0" w:space="0" w:color="auto"/>
            <w:bottom w:val="none" w:sz="0" w:space="0" w:color="auto"/>
            <w:right w:val="none" w:sz="0" w:space="0" w:color="auto"/>
          </w:divBdr>
        </w:div>
        <w:div w:id="149373049">
          <w:marLeft w:val="0"/>
          <w:marRight w:val="0"/>
          <w:marTop w:val="0"/>
          <w:marBottom w:val="0"/>
          <w:divBdr>
            <w:top w:val="none" w:sz="0" w:space="0" w:color="auto"/>
            <w:left w:val="none" w:sz="0" w:space="0" w:color="auto"/>
            <w:bottom w:val="none" w:sz="0" w:space="0" w:color="auto"/>
            <w:right w:val="none" w:sz="0" w:space="0" w:color="auto"/>
          </w:divBdr>
        </w:div>
        <w:div w:id="1949117618">
          <w:marLeft w:val="0"/>
          <w:marRight w:val="0"/>
          <w:marTop w:val="0"/>
          <w:marBottom w:val="0"/>
          <w:divBdr>
            <w:top w:val="none" w:sz="0" w:space="0" w:color="auto"/>
            <w:left w:val="none" w:sz="0" w:space="0" w:color="auto"/>
            <w:bottom w:val="none" w:sz="0" w:space="0" w:color="auto"/>
            <w:right w:val="none" w:sz="0" w:space="0" w:color="auto"/>
          </w:divBdr>
        </w:div>
        <w:div w:id="788747192">
          <w:marLeft w:val="0"/>
          <w:marRight w:val="0"/>
          <w:marTop w:val="0"/>
          <w:marBottom w:val="0"/>
          <w:divBdr>
            <w:top w:val="none" w:sz="0" w:space="0" w:color="auto"/>
            <w:left w:val="none" w:sz="0" w:space="0" w:color="auto"/>
            <w:bottom w:val="none" w:sz="0" w:space="0" w:color="auto"/>
            <w:right w:val="none" w:sz="0" w:space="0" w:color="auto"/>
          </w:divBdr>
        </w:div>
        <w:div w:id="1496646185">
          <w:marLeft w:val="0"/>
          <w:marRight w:val="0"/>
          <w:marTop w:val="0"/>
          <w:marBottom w:val="0"/>
          <w:divBdr>
            <w:top w:val="none" w:sz="0" w:space="0" w:color="auto"/>
            <w:left w:val="none" w:sz="0" w:space="0" w:color="auto"/>
            <w:bottom w:val="none" w:sz="0" w:space="0" w:color="auto"/>
            <w:right w:val="none" w:sz="0" w:space="0" w:color="auto"/>
          </w:divBdr>
        </w:div>
        <w:div w:id="1650599402">
          <w:marLeft w:val="0"/>
          <w:marRight w:val="0"/>
          <w:marTop w:val="0"/>
          <w:marBottom w:val="0"/>
          <w:divBdr>
            <w:top w:val="none" w:sz="0" w:space="0" w:color="auto"/>
            <w:left w:val="none" w:sz="0" w:space="0" w:color="auto"/>
            <w:bottom w:val="none" w:sz="0" w:space="0" w:color="auto"/>
            <w:right w:val="none" w:sz="0" w:space="0" w:color="auto"/>
          </w:divBdr>
        </w:div>
        <w:div w:id="88818659">
          <w:marLeft w:val="0"/>
          <w:marRight w:val="0"/>
          <w:marTop w:val="0"/>
          <w:marBottom w:val="0"/>
          <w:divBdr>
            <w:top w:val="none" w:sz="0" w:space="0" w:color="auto"/>
            <w:left w:val="none" w:sz="0" w:space="0" w:color="auto"/>
            <w:bottom w:val="none" w:sz="0" w:space="0" w:color="auto"/>
            <w:right w:val="none" w:sz="0" w:space="0" w:color="auto"/>
          </w:divBdr>
        </w:div>
        <w:div w:id="21473103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image" Target="media/image26.jpeg"/><Relationship Id="rId21" Type="http://schemas.openxmlformats.org/officeDocument/2006/relationships/image" Target="media/image11.png"/><Relationship Id="rId42" Type="http://schemas.openxmlformats.org/officeDocument/2006/relationships/image" Target="media/image17.png"/><Relationship Id="rId47"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8" Type="http://schemas.openxmlformats.org/officeDocument/2006/relationships/image" Target="media/image25.jpeg"/><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40" Type="http://schemas.openxmlformats.org/officeDocument/2006/relationships/image" Target="media/image27.jpeg"/><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43" Type="http://schemas.openxmlformats.org/officeDocument/2006/relationships/image" Target="media/image18.png"/><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j-lt"/>
                <a:ea typeface="+mn-ea"/>
                <a:cs typeface="+mn-cs"/>
              </a:defRPr>
            </a:pPr>
            <a:r>
              <a:rPr lang="en-ID" sz="1000"/>
              <a:t>Comparison of Average Accuracy Value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j-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KNN</c:v>
                </c:pt>
              </c:strCache>
            </c:strRef>
          </c:tx>
          <c:spPr>
            <a:solidFill>
              <a:schemeClr val="accent6"/>
            </a:solidFill>
            <a:ln>
              <a:noFill/>
            </a:ln>
            <a:effectLst/>
          </c:spPr>
          <c:invertIfNegative val="0"/>
          <c:cat>
            <c:numRef>
              <c:f>Sheet1!$A$2:$A$6</c:f>
              <c:numCache>
                <c:formatCode>General</c:formatCode>
                <c:ptCount val="5"/>
                <c:pt idx="0">
                  <c:v>2</c:v>
                </c:pt>
                <c:pt idx="1">
                  <c:v>3</c:v>
                </c:pt>
                <c:pt idx="2">
                  <c:v>4</c:v>
                </c:pt>
                <c:pt idx="3">
                  <c:v>5</c:v>
                </c:pt>
                <c:pt idx="4">
                  <c:v>6</c:v>
                </c:pt>
              </c:numCache>
            </c:numRef>
          </c:cat>
          <c:val>
            <c:numRef>
              <c:f>Sheet1!$B$2:$B$6</c:f>
              <c:numCache>
                <c:formatCode>General</c:formatCode>
                <c:ptCount val="5"/>
                <c:pt idx="0">
                  <c:v>96.6</c:v>
                </c:pt>
                <c:pt idx="1">
                  <c:v>95.8</c:v>
                </c:pt>
                <c:pt idx="2">
                  <c:v>95</c:v>
                </c:pt>
                <c:pt idx="3">
                  <c:v>94.8</c:v>
                </c:pt>
                <c:pt idx="4">
                  <c:v>93</c:v>
                </c:pt>
              </c:numCache>
            </c:numRef>
          </c:val>
          <c:extLst>
            <c:ext xmlns:c16="http://schemas.microsoft.com/office/drawing/2014/chart" uri="{C3380CC4-5D6E-409C-BE32-E72D297353CC}">
              <c16:uniqueId val="{00000000-C132-499E-91A3-49CA367E4D25}"/>
            </c:ext>
          </c:extLst>
        </c:ser>
        <c:ser>
          <c:idx val="1"/>
          <c:order val="1"/>
          <c:tx>
            <c:strRef>
              <c:f>Sheet1!$C$1</c:f>
              <c:strCache>
                <c:ptCount val="1"/>
                <c:pt idx="0">
                  <c:v>SVM</c:v>
                </c:pt>
              </c:strCache>
            </c:strRef>
          </c:tx>
          <c:spPr>
            <a:solidFill>
              <a:schemeClr val="accent5"/>
            </a:solidFill>
            <a:ln>
              <a:noFill/>
            </a:ln>
            <a:effectLst/>
          </c:spPr>
          <c:invertIfNegative val="0"/>
          <c:cat>
            <c:numRef>
              <c:f>Sheet1!$A$2:$A$6</c:f>
              <c:numCache>
                <c:formatCode>General</c:formatCode>
                <c:ptCount val="5"/>
                <c:pt idx="0">
                  <c:v>2</c:v>
                </c:pt>
                <c:pt idx="1">
                  <c:v>3</c:v>
                </c:pt>
                <c:pt idx="2">
                  <c:v>4</c:v>
                </c:pt>
                <c:pt idx="3">
                  <c:v>5</c:v>
                </c:pt>
                <c:pt idx="4">
                  <c:v>6</c:v>
                </c:pt>
              </c:numCache>
            </c:numRef>
          </c:cat>
          <c:val>
            <c:numRef>
              <c:f>Sheet1!$C$2:$C$6</c:f>
              <c:numCache>
                <c:formatCode>General</c:formatCode>
                <c:ptCount val="5"/>
                <c:pt idx="0">
                  <c:v>98.8</c:v>
                </c:pt>
                <c:pt idx="1">
                  <c:v>98.6</c:v>
                </c:pt>
                <c:pt idx="2">
                  <c:v>98.2</c:v>
                </c:pt>
                <c:pt idx="3">
                  <c:v>98</c:v>
                </c:pt>
                <c:pt idx="4">
                  <c:v>96.8</c:v>
                </c:pt>
              </c:numCache>
            </c:numRef>
          </c:val>
          <c:extLst>
            <c:ext xmlns:c16="http://schemas.microsoft.com/office/drawing/2014/chart" uri="{C3380CC4-5D6E-409C-BE32-E72D297353CC}">
              <c16:uniqueId val="{00000001-C132-499E-91A3-49CA367E4D25}"/>
            </c:ext>
          </c:extLst>
        </c:ser>
        <c:dLbls>
          <c:showLegendKey val="0"/>
          <c:showVal val="0"/>
          <c:showCatName val="0"/>
          <c:showSerName val="0"/>
          <c:showPercent val="0"/>
          <c:showBubbleSize val="0"/>
        </c:dLbls>
        <c:gapWidth val="150"/>
        <c:axId val="1483750159"/>
        <c:axId val="1483749327"/>
      </c:barChart>
      <c:catAx>
        <c:axId val="14837501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r>
                  <a:rPr lang="en-ID"/>
                  <a:t>Haar Wavelet Leve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1483749327"/>
        <c:crosses val="autoZero"/>
        <c:auto val="1"/>
        <c:lblAlgn val="ctr"/>
        <c:lblOffset val="100"/>
        <c:noMultiLvlLbl val="0"/>
      </c:catAx>
      <c:valAx>
        <c:axId val="1483749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r>
                  <a:rPr lang="en-ID"/>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148375015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j-l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0B5368-C921-47CA-9729-9DF1A6318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5160</Words>
  <Characters>27107</Characters>
  <Application>Microsoft Office Word</Application>
  <DocSecurity>0</DocSecurity>
  <Lines>985</Lines>
  <Paragraphs>3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eyadie</dc:creator>
  <cp:lastModifiedBy>Reviewer Anda</cp:lastModifiedBy>
  <cp:revision>4</cp:revision>
  <cp:lastPrinted>2023-06-25T05:34:00Z</cp:lastPrinted>
  <dcterms:created xsi:type="dcterms:W3CDTF">2023-06-25T05:34:00Z</dcterms:created>
  <dcterms:modified xsi:type="dcterms:W3CDTF">2023-10-30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a64fd395-984f-328b-816e-698e72a347b6</vt:lpwstr>
  </property>
  <property fmtid="{D5CDD505-2E9C-101B-9397-08002B2CF9AE}" pid="24" name="Mendeley Citation Style_1">
    <vt:lpwstr>http://www.zotero.org/styles/apa</vt:lpwstr>
  </property>
  <property fmtid="{D5CDD505-2E9C-101B-9397-08002B2CF9AE}" pid="25" name="GrammarlyDocumentId">
    <vt:lpwstr>14abd332dfecaf1232addb5689057476ae26a7431c444185fa54792d2b924b22</vt:lpwstr>
  </property>
</Properties>
</file>